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24E71" w14:textId="77777777" w:rsidR="00EE1495" w:rsidRDefault="00EE1495">
      <w:pPr>
        <w:rPr>
          <w:sz w:val="18"/>
          <w:szCs w:val="18"/>
        </w:rPr>
      </w:pPr>
    </w:p>
    <w:p w14:paraId="4BD4B43A" w14:textId="043F79C2" w:rsidR="000301DF" w:rsidRPr="000301DF" w:rsidRDefault="000301DF">
      <w:pPr>
        <w:rPr>
          <w:b/>
          <w:sz w:val="20"/>
          <w:szCs w:val="20"/>
        </w:rPr>
      </w:pPr>
      <w:r w:rsidRPr="000301DF">
        <w:rPr>
          <w:b/>
          <w:sz w:val="20"/>
          <w:szCs w:val="20"/>
        </w:rPr>
        <w:t xml:space="preserve">Table S1. </w:t>
      </w:r>
      <w:r>
        <w:rPr>
          <w:b/>
          <w:sz w:val="20"/>
          <w:szCs w:val="20"/>
        </w:rPr>
        <w:t>All data extracted and coded from the included citing papers</w:t>
      </w:r>
    </w:p>
    <w:p w14:paraId="5D81ECB7" w14:textId="77777777" w:rsidR="000301DF" w:rsidRDefault="000301DF">
      <w:pPr>
        <w:rPr>
          <w:sz w:val="18"/>
          <w:szCs w:val="18"/>
        </w:rPr>
      </w:pPr>
    </w:p>
    <w:tbl>
      <w:tblPr>
        <w:tblStyle w:val="TableGrid"/>
        <w:tblW w:w="0" w:type="auto"/>
        <w:tblLook w:val="04A0" w:firstRow="1" w:lastRow="0" w:firstColumn="1" w:lastColumn="0" w:noHBand="0" w:noVBand="1"/>
      </w:tblPr>
      <w:tblGrid>
        <w:gridCol w:w="1625"/>
        <w:gridCol w:w="611"/>
        <w:gridCol w:w="869"/>
        <w:gridCol w:w="797"/>
        <w:gridCol w:w="1135"/>
        <w:gridCol w:w="803"/>
        <w:gridCol w:w="632"/>
        <w:gridCol w:w="1001"/>
        <w:gridCol w:w="985"/>
        <w:gridCol w:w="1329"/>
        <w:gridCol w:w="481"/>
        <w:gridCol w:w="838"/>
        <w:gridCol w:w="1844"/>
      </w:tblGrid>
      <w:tr w:rsidR="000301DF" w:rsidRPr="00E6531C" w14:paraId="453FBEC9" w14:textId="77777777" w:rsidTr="008165FD">
        <w:tc>
          <w:tcPr>
            <w:tcW w:w="0" w:type="auto"/>
          </w:tcPr>
          <w:p w14:paraId="0119CCB4" w14:textId="77777777" w:rsidR="000301DF" w:rsidRPr="008D7B8B" w:rsidRDefault="000301DF" w:rsidP="008165FD">
            <w:pPr>
              <w:rPr>
                <w:rFonts w:ascii="Calibri" w:hAnsi="Calibri"/>
                <w:b/>
                <w:sz w:val="18"/>
                <w:szCs w:val="18"/>
              </w:rPr>
            </w:pPr>
            <w:r w:rsidRPr="008D7B8B">
              <w:rPr>
                <w:rFonts w:ascii="Calibri" w:hAnsi="Calibri"/>
                <w:b/>
                <w:sz w:val="18"/>
                <w:szCs w:val="18"/>
              </w:rPr>
              <w:t>Citing paper</w:t>
            </w:r>
          </w:p>
        </w:tc>
        <w:tc>
          <w:tcPr>
            <w:tcW w:w="0" w:type="auto"/>
          </w:tcPr>
          <w:p w14:paraId="55CEC51E" w14:textId="77777777" w:rsidR="000301DF" w:rsidRPr="008D7B8B" w:rsidRDefault="000301DF" w:rsidP="008165FD">
            <w:pPr>
              <w:rPr>
                <w:rFonts w:ascii="Calibri" w:hAnsi="Calibri"/>
                <w:b/>
                <w:sz w:val="18"/>
                <w:szCs w:val="18"/>
              </w:rPr>
            </w:pPr>
            <w:r w:rsidRPr="008D7B8B">
              <w:rPr>
                <w:rFonts w:ascii="Calibri" w:hAnsi="Calibri"/>
                <w:b/>
                <w:sz w:val="18"/>
                <w:szCs w:val="18"/>
              </w:rPr>
              <w:t>Type</w:t>
            </w:r>
          </w:p>
        </w:tc>
        <w:tc>
          <w:tcPr>
            <w:tcW w:w="0" w:type="auto"/>
          </w:tcPr>
          <w:p w14:paraId="786D04C9" w14:textId="77777777" w:rsidR="000301DF" w:rsidRPr="008D7B8B" w:rsidRDefault="000301DF" w:rsidP="008165FD">
            <w:pPr>
              <w:rPr>
                <w:rFonts w:ascii="Calibri" w:hAnsi="Calibri"/>
                <w:b/>
                <w:sz w:val="18"/>
                <w:szCs w:val="18"/>
              </w:rPr>
            </w:pPr>
            <w:r w:rsidRPr="008D7B8B">
              <w:rPr>
                <w:rFonts w:ascii="Calibri" w:hAnsi="Calibri"/>
                <w:b/>
                <w:sz w:val="18"/>
                <w:szCs w:val="18"/>
              </w:rPr>
              <w:t>Modest/</w:t>
            </w:r>
          </w:p>
          <w:p w14:paraId="095D861D" w14:textId="77777777" w:rsidR="000301DF" w:rsidRPr="008D7B8B" w:rsidRDefault="000301DF" w:rsidP="008165FD">
            <w:pPr>
              <w:rPr>
                <w:rFonts w:ascii="Calibri" w:hAnsi="Calibri"/>
                <w:b/>
                <w:sz w:val="18"/>
                <w:szCs w:val="18"/>
              </w:rPr>
            </w:pPr>
            <w:r w:rsidRPr="008D7B8B">
              <w:rPr>
                <w:rFonts w:ascii="Calibri" w:hAnsi="Calibri"/>
                <w:b/>
                <w:sz w:val="18"/>
                <w:szCs w:val="18"/>
              </w:rPr>
              <w:t>small ES</w:t>
            </w:r>
          </w:p>
        </w:tc>
        <w:tc>
          <w:tcPr>
            <w:tcW w:w="0" w:type="auto"/>
          </w:tcPr>
          <w:p w14:paraId="63EEBA02" w14:textId="77777777" w:rsidR="000301DF" w:rsidRPr="008D7B8B" w:rsidRDefault="000301DF" w:rsidP="008165FD">
            <w:pPr>
              <w:rPr>
                <w:rFonts w:ascii="Calibri" w:hAnsi="Calibri"/>
                <w:b/>
                <w:sz w:val="18"/>
                <w:szCs w:val="18"/>
              </w:rPr>
            </w:pPr>
            <w:r w:rsidRPr="008D7B8B">
              <w:rPr>
                <w:rFonts w:ascii="Calibri" w:hAnsi="Calibri"/>
                <w:b/>
                <w:sz w:val="18"/>
                <w:szCs w:val="18"/>
              </w:rPr>
              <w:t>Caution</w:t>
            </w:r>
          </w:p>
        </w:tc>
        <w:tc>
          <w:tcPr>
            <w:tcW w:w="0" w:type="auto"/>
          </w:tcPr>
          <w:p w14:paraId="5862D6C3" w14:textId="77777777" w:rsidR="000301DF" w:rsidRPr="008D7B8B" w:rsidRDefault="000301DF" w:rsidP="008165FD">
            <w:pPr>
              <w:rPr>
                <w:rFonts w:ascii="Calibri" w:hAnsi="Calibri"/>
                <w:b/>
                <w:sz w:val="18"/>
                <w:szCs w:val="18"/>
              </w:rPr>
            </w:pPr>
            <w:r w:rsidRPr="008D7B8B">
              <w:rPr>
                <w:rFonts w:ascii="Calibri" w:hAnsi="Calibri"/>
                <w:b/>
                <w:sz w:val="18"/>
                <w:szCs w:val="18"/>
              </w:rPr>
              <w:t>Point</w:t>
            </w:r>
            <w:r w:rsidRPr="00A838F9">
              <w:rPr>
                <w:rFonts w:ascii="Calibri" w:hAnsi="Calibri"/>
                <w:b/>
                <w:sz w:val="18"/>
                <w:szCs w:val="18"/>
                <w:vertAlign w:val="superscript"/>
              </w:rPr>
              <w:t>a</w:t>
            </w:r>
            <w:r w:rsidRPr="008D7B8B">
              <w:rPr>
                <w:rFonts w:ascii="Calibri" w:hAnsi="Calibri"/>
                <w:b/>
                <w:sz w:val="18"/>
                <w:szCs w:val="18"/>
              </w:rPr>
              <w:t xml:space="preserve"> </w:t>
            </w:r>
          </w:p>
        </w:tc>
        <w:tc>
          <w:tcPr>
            <w:tcW w:w="0" w:type="auto"/>
          </w:tcPr>
          <w:p w14:paraId="62D5D03A" w14:textId="77777777" w:rsidR="000301DF" w:rsidRPr="008D7B8B" w:rsidRDefault="000301DF" w:rsidP="008165FD">
            <w:pPr>
              <w:rPr>
                <w:rFonts w:ascii="Calibri" w:hAnsi="Calibri"/>
                <w:b/>
                <w:sz w:val="18"/>
                <w:szCs w:val="18"/>
              </w:rPr>
            </w:pPr>
            <w:r w:rsidRPr="008D7B8B">
              <w:rPr>
                <w:rFonts w:ascii="Calibri" w:hAnsi="Calibri"/>
                <w:b/>
                <w:sz w:val="18"/>
                <w:szCs w:val="18"/>
              </w:rPr>
              <w:t xml:space="preserve">Point </w:t>
            </w:r>
          </w:p>
          <w:p w14:paraId="3FA235A9" w14:textId="77777777" w:rsidR="000301DF" w:rsidRPr="008D7B8B" w:rsidRDefault="000301DF" w:rsidP="008165FD">
            <w:pPr>
              <w:rPr>
                <w:rFonts w:ascii="Calibri" w:hAnsi="Calibri"/>
                <w:b/>
                <w:sz w:val="18"/>
                <w:szCs w:val="18"/>
              </w:rPr>
            </w:pPr>
            <w:r w:rsidRPr="008D7B8B">
              <w:rPr>
                <w:rFonts w:ascii="Calibri" w:hAnsi="Calibri"/>
                <w:b/>
                <w:sz w:val="18"/>
                <w:szCs w:val="18"/>
              </w:rPr>
              <w:t>(other)</w:t>
            </w:r>
            <w:r w:rsidRPr="00A838F9">
              <w:rPr>
                <w:rFonts w:ascii="Calibri" w:hAnsi="Calibri"/>
                <w:b/>
                <w:sz w:val="18"/>
                <w:szCs w:val="18"/>
                <w:vertAlign w:val="superscript"/>
              </w:rPr>
              <w:t>b</w:t>
            </w:r>
          </w:p>
        </w:tc>
        <w:tc>
          <w:tcPr>
            <w:tcW w:w="0" w:type="auto"/>
          </w:tcPr>
          <w:p w14:paraId="4CF16026" w14:textId="77777777" w:rsidR="000301DF" w:rsidRPr="008D7B8B" w:rsidRDefault="000301DF" w:rsidP="008165FD">
            <w:pPr>
              <w:rPr>
                <w:rFonts w:ascii="Calibri" w:hAnsi="Calibri"/>
                <w:b/>
                <w:sz w:val="18"/>
                <w:szCs w:val="18"/>
              </w:rPr>
            </w:pPr>
            <w:r w:rsidRPr="008D7B8B">
              <w:rPr>
                <w:rFonts w:ascii="Calibri" w:hAnsi="Calibri"/>
                <w:b/>
                <w:sz w:val="18"/>
                <w:szCs w:val="18"/>
              </w:rPr>
              <w:t>Cond</w:t>
            </w:r>
          </w:p>
        </w:tc>
        <w:tc>
          <w:tcPr>
            <w:tcW w:w="0" w:type="auto"/>
          </w:tcPr>
          <w:p w14:paraId="63025DC8" w14:textId="77777777" w:rsidR="000301DF" w:rsidRPr="008D7B8B" w:rsidRDefault="000301DF" w:rsidP="008165FD">
            <w:pPr>
              <w:rPr>
                <w:rFonts w:ascii="Calibri" w:hAnsi="Calibri"/>
                <w:b/>
                <w:sz w:val="18"/>
                <w:szCs w:val="18"/>
              </w:rPr>
            </w:pPr>
            <w:r w:rsidRPr="008D7B8B">
              <w:rPr>
                <w:rFonts w:ascii="Calibri" w:hAnsi="Calibri"/>
                <w:b/>
                <w:sz w:val="18"/>
                <w:szCs w:val="18"/>
              </w:rPr>
              <w:t>Disease</w:t>
            </w:r>
          </w:p>
        </w:tc>
        <w:tc>
          <w:tcPr>
            <w:tcW w:w="0" w:type="auto"/>
          </w:tcPr>
          <w:p w14:paraId="6CD4A289" w14:textId="3D2A395F" w:rsidR="000301DF" w:rsidRPr="008D7B8B" w:rsidRDefault="00372DB0" w:rsidP="008165FD">
            <w:pPr>
              <w:rPr>
                <w:rFonts w:ascii="Calibri" w:hAnsi="Calibri"/>
                <w:b/>
                <w:sz w:val="18"/>
                <w:szCs w:val="18"/>
              </w:rPr>
            </w:pPr>
            <w:r>
              <w:rPr>
                <w:rFonts w:ascii="Calibri" w:hAnsi="Calibri"/>
                <w:b/>
                <w:sz w:val="18"/>
                <w:szCs w:val="18"/>
              </w:rPr>
              <w:t>Treat</w:t>
            </w:r>
            <w:r w:rsidR="000301DF" w:rsidRPr="008D7B8B">
              <w:rPr>
                <w:rFonts w:ascii="Calibri" w:hAnsi="Calibri"/>
                <w:b/>
                <w:sz w:val="18"/>
                <w:szCs w:val="18"/>
              </w:rPr>
              <w:t xml:space="preserve"> category</w:t>
            </w:r>
          </w:p>
        </w:tc>
        <w:tc>
          <w:tcPr>
            <w:tcW w:w="0" w:type="auto"/>
          </w:tcPr>
          <w:p w14:paraId="346C5CA7" w14:textId="31575A0B" w:rsidR="000301DF" w:rsidRPr="008D7B8B" w:rsidRDefault="00372DB0" w:rsidP="008165FD">
            <w:pPr>
              <w:rPr>
                <w:rFonts w:ascii="Calibri" w:hAnsi="Calibri"/>
                <w:b/>
                <w:sz w:val="18"/>
                <w:szCs w:val="18"/>
              </w:rPr>
            </w:pPr>
            <w:r>
              <w:rPr>
                <w:rFonts w:ascii="Calibri" w:hAnsi="Calibri"/>
                <w:b/>
                <w:sz w:val="18"/>
                <w:szCs w:val="18"/>
              </w:rPr>
              <w:t xml:space="preserve">Treat </w:t>
            </w:r>
            <w:r w:rsidR="000301DF" w:rsidRPr="008D7B8B">
              <w:rPr>
                <w:rFonts w:ascii="Calibri" w:hAnsi="Calibri"/>
                <w:b/>
                <w:sz w:val="18"/>
                <w:szCs w:val="18"/>
              </w:rPr>
              <w:t>type</w:t>
            </w:r>
          </w:p>
        </w:tc>
        <w:tc>
          <w:tcPr>
            <w:tcW w:w="0" w:type="auto"/>
          </w:tcPr>
          <w:p w14:paraId="3C2B4850" w14:textId="77777777" w:rsidR="000301DF" w:rsidRPr="008D7B8B" w:rsidRDefault="000301DF" w:rsidP="008165FD">
            <w:pPr>
              <w:rPr>
                <w:rFonts w:ascii="Calibri" w:hAnsi="Calibri"/>
                <w:b/>
                <w:sz w:val="18"/>
                <w:szCs w:val="18"/>
              </w:rPr>
            </w:pPr>
            <w:r w:rsidRPr="008D7B8B">
              <w:rPr>
                <w:rFonts w:ascii="Calibri" w:hAnsi="Calibri"/>
                <w:b/>
                <w:sz w:val="18"/>
                <w:szCs w:val="18"/>
              </w:rPr>
              <w:t>COI</w:t>
            </w:r>
          </w:p>
        </w:tc>
        <w:tc>
          <w:tcPr>
            <w:tcW w:w="0" w:type="auto"/>
          </w:tcPr>
          <w:p w14:paraId="6381F024" w14:textId="77777777" w:rsidR="000301DF" w:rsidRPr="008D7B8B" w:rsidRDefault="000301DF" w:rsidP="008165FD">
            <w:pPr>
              <w:rPr>
                <w:rFonts w:ascii="Calibri" w:hAnsi="Calibri"/>
                <w:b/>
                <w:sz w:val="18"/>
                <w:szCs w:val="18"/>
              </w:rPr>
            </w:pPr>
            <w:r w:rsidRPr="008D7B8B">
              <w:rPr>
                <w:rFonts w:ascii="Calibri" w:hAnsi="Calibri"/>
                <w:b/>
                <w:sz w:val="18"/>
                <w:szCs w:val="18"/>
              </w:rPr>
              <w:t>Industry</w:t>
            </w:r>
            <w:r w:rsidRPr="008D7B8B">
              <w:rPr>
                <w:rFonts w:ascii="Calibri" w:hAnsi="Calibri"/>
                <w:b/>
                <w:sz w:val="18"/>
                <w:szCs w:val="18"/>
              </w:rPr>
              <w:br/>
              <w:t>fund</w:t>
            </w:r>
          </w:p>
        </w:tc>
        <w:tc>
          <w:tcPr>
            <w:tcW w:w="0" w:type="auto"/>
          </w:tcPr>
          <w:p w14:paraId="0AE66F12" w14:textId="77777777" w:rsidR="000301DF" w:rsidRPr="008D7B8B" w:rsidRDefault="000301DF" w:rsidP="008165FD">
            <w:pPr>
              <w:rPr>
                <w:rFonts w:ascii="Calibri" w:hAnsi="Calibri"/>
                <w:b/>
                <w:sz w:val="18"/>
                <w:szCs w:val="18"/>
              </w:rPr>
            </w:pPr>
            <w:r w:rsidRPr="008D7B8B">
              <w:rPr>
                <w:rFonts w:ascii="Calibri" w:hAnsi="Calibri"/>
                <w:b/>
                <w:sz w:val="18"/>
                <w:szCs w:val="18"/>
              </w:rPr>
              <w:t>Funder</w:t>
            </w:r>
          </w:p>
        </w:tc>
      </w:tr>
      <w:tr w:rsidR="000301DF" w:rsidRPr="00E6531C" w14:paraId="19076DEF" w14:textId="77777777" w:rsidTr="008165FD">
        <w:trPr>
          <w:trHeight w:val="465"/>
        </w:trPr>
        <w:tc>
          <w:tcPr>
            <w:tcW w:w="0" w:type="auto"/>
          </w:tcPr>
          <w:p w14:paraId="3986F62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Waszczuk&lt;/Author&gt;&lt;Year&gt;2017&lt;/Year&gt;&lt;RecNum&gt;108&lt;/RecNum&gt;&lt;DisplayText&gt;Waszczuk&lt;style face="italic"&gt; et al.&lt;/style&gt; (2017)&lt;/DisplayText&gt;&lt;record&gt;&lt;rec-number&gt;108&lt;/rec-number&gt;&lt;foreign-keys&gt;&lt;key app="EN" db-id="as0zw5vvpzsdf4edafrx0zfz25z5vvstvtv2" timestamp="1504190565"&gt;108&lt;/key&gt;&lt;/foreign-keys&gt;&lt;ref-type name="Journal Article"&gt;17&lt;/ref-type&gt;&lt;contributors&gt;&lt;authors&gt;&lt;author&gt;Waszczuk, M. A.&lt;/author&gt;&lt;author&gt;Li, X.&lt;/author&gt;&lt;author&gt;Bromet, E. J.&lt;/author&gt;&lt;author&gt;Gonzalez, A.&lt;/author&gt;&lt;author&gt;Zvolensky, M. J.&lt;/author&gt;&lt;author&gt;Ruggero, C.&lt;/author&gt;&lt;author&gt;Luft, B. J.&lt;/author&gt;&lt;author&gt;Kotov, R.&lt;/author&gt;&lt;/authors&gt;&lt;/contributors&gt;&lt;auth-address&gt;Department of Psychiatry, Stony Brook University.&amp;#xD;Department of Psychology, University of Houston.&amp;#xD;Department of Psychology, University of North Texas.&amp;#xD;Department of Medicine, Stony Brook University.&lt;/auth-address&gt;&lt;titles&gt;&lt;title&gt;Pathway from PTSD to respiratory health: Longitudinal evidence from a psychosocial intervention&lt;/title&gt;&lt;secondary-title&gt;Health Psychol&lt;/secondary-title&gt;&lt;alt-title&gt;Health psychology : official journal of the Division of Health Psychology, American Psychological Association&lt;/alt-title&gt;&lt;/titles&gt;&lt;periodical&gt;&lt;full-title&gt;Health Psychol&lt;/full-title&gt;&lt;abbr-1&gt;Health psychology : official journal of the Division of Health Psychology, American Psychological Association&lt;/abbr-1&gt;&lt;/periodical&gt;&lt;alt-periodical&gt;&lt;full-title&gt;Health Psychol&lt;/full-title&gt;&lt;abbr-1&gt;Health psychology : official journal of the Division of Health Psychology, American Psychological Association&lt;/abbr-1&gt;&lt;/alt-periodical&gt;&lt;pages&gt;429-437&lt;/pages&gt;&lt;volume&gt;36&lt;/volume&gt;&lt;number&gt;5&lt;/number&gt;&lt;edition&gt;2017/03/10&lt;/edition&gt;&lt;dates&gt;&lt;year&gt;2017&lt;/year&gt;&lt;pub-dates&gt;&lt;date&gt;May&lt;/date&gt;&lt;/pub-dates&gt;&lt;/dates&gt;&lt;isbn&gt;0278-6133&lt;/isbn&gt;&lt;accession-num&gt;28277702&lt;/accession-num&gt;&lt;urls&gt;&lt;/urls&gt;&lt;electronic-resource-num&gt;10.1037/hea000047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Waszczuk</w:t>
            </w:r>
            <w:r w:rsidRPr="00EC088F">
              <w:rPr>
                <w:rFonts w:ascii="Calibri" w:hAnsi="Calibri"/>
                <w:i/>
                <w:noProof/>
                <w:sz w:val="18"/>
                <w:szCs w:val="18"/>
              </w:rPr>
              <w:t xml:space="preserve"> et al.</w:t>
            </w:r>
            <w:r>
              <w:rPr>
                <w:rFonts w:ascii="Calibri" w:hAnsi="Calibri"/>
                <w:noProof/>
                <w:sz w:val="18"/>
                <w:szCs w:val="18"/>
              </w:rPr>
              <w:t xml:space="preserve"> (2017)</w:t>
            </w:r>
            <w:r>
              <w:rPr>
                <w:rFonts w:ascii="Calibri" w:hAnsi="Calibri"/>
                <w:sz w:val="18"/>
                <w:szCs w:val="18"/>
              </w:rPr>
              <w:fldChar w:fldCharType="end"/>
            </w:r>
          </w:p>
        </w:tc>
        <w:tc>
          <w:tcPr>
            <w:tcW w:w="0" w:type="auto"/>
          </w:tcPr>
          <w:p w14:paraId="099E9E99"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537184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DABBE6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0B34D81" w14:textId="77777777" w:rsidR="000301DF" w:rsidRPr="00E6531C" w:rsidRDefault="000301DF" w:rsidP="008165FD">
            <w:pPr>
              <w:rPr>
                <w:rFonts w:ascii="Calibri" w:hAnsi="Calibri"/>
                <w:sz w:val="18"/>
                <w:szCs w:val="18"/>
              </w:rPr>
            </w:pPr>
            <w:r>
              <w:rPr>
                <w:rFonts w:ascii="Calibri" w:hAnsi="Calibri"/>
                <w:sz w:val="18"/>
                <w:szCs w:val="18"/>
              </w:rPr>
              <w:t>Moderate ES</w:t>
            </w:r>
          </w:p>
        </w:tc>
        <w:tc>
          <w:tcPr>
            <w:tcW w:w="0" w:type="auto"/>
          </w:tcPr>
          <w:p w14:paraId="09B12588"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BF999D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18E9E5F" w14:textId="77777777" w:rsidR="000301DF" w:rsidRPr="00E6531C" w:rsidRDefault="000301DF" w:rsidP="008165FD">
            <w:pPr>
              <w:rPr>
                <w:rFonts w:ascii="Calibri" w:hAnsi="Calibri"/>
                <w:sz w:val="18"/>
                <w:szCs w:val="18"/>
              </w:rPr>
            </w:pPr>
            <w:r>
              <w:rPr>
                <w:rFonts w:ascii="Calibri" w:hAnsi="Calibri"/>
                <w:sz w:val="18"/>
                <w:szCs w:val="18"/>
              </w:rPr>
              <w:t>PTSD</w:t>
            </w:r>
          </w:p>
        </w:tc>
        <w:tc>
          <w:tcPr>
            <w:tcW w:w="0" w:type="auto"/>
          </w:tcPr>
          <w:p w14:paraId="375E8C3D"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4136BEF3" w14:textId="77777777" w:rsidR="000301DF" w:rsidRDefault="000301DF" w:rsidP="008165FD">
            <w:pPr>
              <w:rPr>
                <w:rFonts w:ascii="Calibri" w:hAnsi="Calibri"/>
                <w:sz w:val="18"/>
                <w:szCs w:val="18"/>
              </w:rPr>
            </w:pPr>
            <w:r>
              <w:rPr>
                <w:rFonts w:ascii="Calibri" w:hAnsi="Calibri"/>
                <w:sz w:val="18"/>
                <w:szCs w:val="18"/>
              </w:rPr>
              <w:t>CBT trauma +</w:t>
            </w:r>
          </w:p>
          <w:p w14:paraId="6C48525B" w14:textId="77777777" w:rsidR="000301DF" w:rsidRPr="00E6531C" w:rsidRDefault="000301DF" w:rsidP="008165FD">
            <w:pPr>
              <w:rPr>
                <w:rFonts w:ascii="Calibri" w:hAnsi="Calibri"/>
                <w:sz w:val="18"/>
                <w:szCs w:val="18"/>
              </w:rPr>
            </w:pPr>
            <w:r>
              <w:rPr>
                <w:rFonts w:ascii="Calibri" w:hAnsi="Calibri"/>
                <w:sz w:val="18"/>
                <w:szCs w:val="18"/>
              </w:rPr>
              <w:t>Smoking cessation</w:t>
            </w:r>
          </w:p>
        </w:tc>
        <w:tc>
          <w:tcPr>
            <w:tcW w:w="0" w:type="auto"/>
          </w:tcPr>
          <w:p w14:paraId="2D8C6459"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7DF2646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02947D" w14:textId="77777777" w:rsidR="000301DF" w:rsidRPr="00E6531C" w:rsidRDefault="000301DF" w:rsidP="008165FD">
            <w:pPr>
              <w:rPr>
                <w:rFonts w:ascii="Calibri" w:hAnsi="Calibri"/>
                <w:sz w:val="18"/>
                <w:szCs w:val="18"/>
              </w:rPr>
            </w:pPr>
            <w:r>
              <w:rPr>
                <w:rFonts w:ascii="Calibri" w:hAnsi="Calibri"/>
                <w:sz w:val="18"/>
                <w:szCs w:val="18"/>
              </w:rPr>
              <w:t>NIH</w:t>
            </w:r>
          </w:p>
        </w:tc>
      </w:tr>
      <w:tr w:rsidR="000301DF" w:rsidRPr="00E6531C" w14:paraId="77948397" w14:textId="77777777" w:rsidTr="008165FD">
        <w:tc>
          <w:tcPr>
            <w:tcW w:w="0" w:type="auto"/>
          </w:tcPr>
          <w:p w14:paraId="4D111A3A"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DaGFuPC9BdXRob3I+PFllYXI+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MDcxLTEwODA8L3BhZ2VzPjx2b2x1bWU+MTM8L3ZvbHVtZT48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DaGFuPC9BdXRob3I+PFllYXI+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Chan</w:t>
            </w:r>
            <w:r w:rsidRPr="00EC088F">
              <w:rPr>
                <w:rFonts w:ascii="Calibri" w:hAnsi="Calibri"/>
                <w:i/>
                <w:noProof/>
                <w:sz w:val="18"/>
                <w:szCs w:val="18"/>
              </w:rPr>
              <w:t xml:space="preserve"> et al.</w:t>
            </w:r>
            <w:r>
              <w:rPr>
                <w:rFonts w:ascii="Calibri" w:hAnsi="Calibri"/>
                <w:noProof/>
                <w:sz w:val="18"/>
                <w:szCs w:val="18"/>
              </w:rPr>
              <w:t xml:space="preserve"> (2017)</w:t>
            </w:r>
            <w:r>
              <w:rPr>
                <w:rFonts w:ascii="Calibri" w:hAnsi="Calibri"/>
                <w:sz w:val="18"/>
                <w:szCs w:val="18"/>
              </w:rPr>
              <w:fldChar w:fldCharType="end"/>
            </w:r>
          </w:p>
        </w:tc>
        <w:tc>
          <w:tcPr>
            <w:tcW w:w="0" w:type="auto"/>
          </w:tcPr>
          <w:p w14:paraId="242809F3"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F1271D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1A51DC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674B76E"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26ADEA4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9016E2C"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6EC79A8"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7903FC9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8FF2A64"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600A14D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DCF80F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C941273" w14:textId="77777777" w:rsidR="000301DF" w:rsidRPr="00E6531C" w:rsidRDefault="000301DF" w:rsidP="008165FD">
            <w:pPr>
              <w:rPr>
                <w:rFonts w:ascii="Calibri" w:hAnsi="Calibri"/>
                <w:sz w:val="18"/>
                <w:szCs w:val="18"/>
              </w:rPr>
            </w:pPr>
            <w:r>
              <w:rPr>
                <w:rFonts w:ascii="Calibri" w:hAnsi="Calibri"/>
                <w:sz w:val="18"/>
                <w:szCs w:val="18"/>
              </w:rPr>
              <w:t>RGC</w:t>
            </w:r>
          </w:p>
        </w:tc>
      </w:tr>
      <w:tr w:rsidR="000301DF" w:rsidRPr="00E6531C" w14:paraId="4410B5F1" w14:textId="77777777" w:rsidTr="008165FD">
        <w:tc>
          <w:tcPr>
            <w:tcW w:w="0" w:type="auto"/>
          </w:tcPr>
          <w:p w14:paraId="17893271"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Leucht&lt;/Author&gt;&lt;Year&gt;2017&lt;/Year&gt;&lt;RecNum&gt;64&lt;/RecNum&gt;&lt;DisplayText&gt;Leucht and Davis (2017)&lt;/DisplayText&gt;&lt;record&gt;&lt;rec-number&gt;64&lt;/rec-number&gt;&lt;foreign-keys&gt;&lt;key app="EN" db-id="as0zw5vvpzsdf4edafrx0zfz25z5vvstvtv2" timestamp="1504190565"&gt;64&lt;/key&gt;&lt;/foreign-keys&gt;&lt;ref-type name="Journal Article"&gt;17&lt;/ref-type&gt;&lt;contributors&gt;&lt;authors&gt;&lt;author&gt;Leucht, S.&lt;/author&gt;&lt;author&gt;Davis, J. M.&lt;/author&gt;&lt;/authors&gt;&lt;/contributors&gt;&lt;auth-address&gt;Department of Psychiatry and Psychotherapy, Technische Universitat Munchen, Klinikum rechts der Isar, Munich 81675, Germany. Electronic address: stefan.leucht@tum.de.&amp;#xD;Psychiatric Institute, University of Illinois at Chicago, Chicago, IL, USA; Maryland Psychiatric Research Center, Baltimore, MD, USA.&lt;/auth-address&gt;&lt;titles&gt;&lt;title&gt;Schizophrenia, primary negative symptoms, and soft outcomes in psychiatr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77-1078&lt;/pages&gt;&lt;volume&gt;389&lt;/volume&gt;&lt;number&gt;10074&lt;/number&gt;&lt;edition&gt;2017/02/12&lt;/edition&gt;&lt;dates&gt;&lt;year&gt;2017&lt;/year&gt;&lt;pub-dates&gt;&lt;date&gt;Mar 18&lt;/date&gt;&lt;/pub-dates&gt;&lt;/dates&gt;&lt;isbn&gt;0140-6736&lt;/isbn&gt;&lt;accession-num&gt;28185671&lt;/accession-num&gt;&lt;urls&gt;&lt;/urls&gt;&lt;electronic-resource-num&gt;10.1016/s0140-6736(17)30181-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Leucht and Davis (2017)</w:t>
            </w:r>
            <w:r>
              <w:rPr>
                <w:rFonts w:ascii="Calibri" w:hAnsi="Calibri"/>
                <w:sz w:val="18"/>
                <w:szCs w:val="18"/>
              </w:rPr>
              <w:fldChar w:fldCharType="end"/>
            </w:r>
          </w:p>
        </w:tc>
        <w:tc>
          <w:tcPr>
            <w:tcW w:w="0" w:type="auto"/>
          </w:tcPr>
          <w:p w14:paraId="0560D2D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E849DD9"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0A88CA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D2A035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FCF24DB" w14:textId="77777777" w:rsidR="000301DF" w:rsidRPr="00E6531C" w:rsidRDefault="000301DF" w:rsidP="008165FD">
            <w:pPr>
              <w:rPr>
                <w:rFonts w:ascii="Calibri" w:hAnsi="Calibri"/>
                <w:sz w:val="18"/>
                <w:szCs w:val="18"/>
              </w:rPr>
            </w:pPr>
          </w:p>
        </w:tc>
        <w:tc>
          <w:tcPr>
            <w:tcW w:w="0" w:type="auto"/>
          </w:tcPr>
          <w:p w14:paraId="68C5AFE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2F97880"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37908298"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DEECE9F" w14:textId="77777777" w:rsidR="000301DF" w:rsidRPr="00E6531C" w:rsidRDefault="000301DF" w:rsidP="008165FD">
            <w:pPr>
              <w:rPr>
                <w:rFonts w:ascii="Calibri" w:hAnsi="Calibri"/>
                <w:sz w:val="18"/>
                <w:szCs w:val="18"/>
              </w:rPr>
            </w:pPr>
            <w:r>
              <w:rPr>
                <w:rFonts w:ascii="Calibri" w:hAnsi="Calibri"/>
                <w:sz w:val="18"/>
                <w:szCs w:val="18"/>
              </w:rPr>
              <w:t>Cariprazine</w:t>
            </w:r>
          </w:p>
        </w:tc>
        <w:tc>
          <w:tcPr>
            <w:tcW w:w="0" w:type="auto"/>
          </w:tcPr>
          <w:p w14:paraId="0D798C9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B136D1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34D35A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BB866E8" w14:textId="77777777" w:rsidTr="008165FD">
        <w:tc>
          <w:tcPr>
            <w:tcW w:w="0" w:type="auto"/>
          </w:tcPr>
          <w:p w14:paraId="5020A9B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Cuijpers&lt;/Author&gt;&lt;Year&gt;2017&lt;/Year&gt;&lt;RecNum&gt;27&lt;/RecNum&gt;&lt;DisplayText&gt;Cuijpers&lt;style face="italic"&gt; et al.&lt;/style&gt; (2017)&lt;/DisplayText&gt;&lt;record&gt;&lt;rec-number&gt;27&lt;/rec-number&gt;&lt;foreign-keys&gt;&lt;key app="EN" db-id="as0zw5vvpzsdf4edafrx0zfz25z5vvstvtv2" timestamp="1504190565"&gt;27&lt;/key&gt;&lt;/foreign-keys&gt;&lt;ref-type name="Journal Article"&gt;17&lt;/ref-type&gt;&lt;contributors&gt;&lt;authors&gt;&lt;author&gt;Cuijpers, P.&lt;/author&gt;&lt;author&gt;Huibers, M. J.&lt;/author&gt;&lt;author&gt;Furukawa, T. A.&lt;/author&gt;&lt;/authors&gt;&lt;/contributors&gt;&lt;auth-address&gt;Department of Clinical, Neuro and Developmental Psychology, Amsterdam Public Health Research Institute, Vrije Universiteit Amsterdam, Amsterdam, the Netherlands.&amp;#xD;Department of Clinical, Neuro and Developmental Psychology, Amsterdam Public Health Research Institute, Vrije Universiteit Amsterdam, Amsterdam, the Netherlands2Department of Psychology, University of Pennsylvania, Philadelphia.&amp;#xD;Department of Health Promotion and Human Behavior, Kyoto University Graduate School of Medicine, School of Public Health, Kyoto, Japan.&lt;/auth-address&gt;&lt;titles&gt;&lt;title&gt;The Need for Research on Treatments of Chronic Depression&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242-243&lt;/pages&gt;&lt;volume&gt;74&lt;/volume&gt;&lt;number&gt;3&lt;/number&gt;&lt;edition&gt;2017/02/02&lt;/edition&gt;&lt;dates&gt;&lt;year&gt;2017&lt;/year&gt;&lt;pub-dates&gt;&lt;date&gt;Mar 01&lt;/date&gt;&lt;/pub-dates&gt;&lt;/dates&gt;&lt;isbn&gt;2168-622x&lt;/isbn&gt;&lt;accession-num&gt;28146256&lt;/accession-num&gt;&lt;urls&gt;&lt;/urls&gt;&lt;electronic-resource-num&gt;10.1001/jamapsychiatry.2016.4070&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Cuijpers</w:t>
            </w:r>
            <w:r w:rsidRPr="002E615C">
              <w:rPr>
                <w:rFonts w:ascii="Calibri" w:hAnsi="Calibri"/>
                <w:i/>
                <w:noProof/>
                <w:sz w:val="18"/>
                <w:szCs w:val="18"/>
              </w:rPr>
              <w:t xml:space="preserve"> et al.</w:t>
            </w:r>
            <w:r>
              <w:rPr>
                <w:rFonts w:ascii="Calibri" w:hAnsi="Calibri"/>
                <w:noProof/>
                <w:sz w:val="18"/>
                <w:szCs w:val="18"/>
              </w:rPr>
              <w:t xml:space="preserve"> (2017)</w:t>
            </w:r>
            <w:r>
              <w:rPr>
                <w:rFonts w:ascii="Calibri" w:hAnsi="Calibri"/>
                <w:sz w:val="18"/>
                <w:szCs w:val="18"/>
              </w:rPr>
              <w:fldChar w:fldCharType="end"/>
            </w:r>
          </w:p>
        </w:tc>
        <w:tc>
          <w:tcPr>
            <w:tcW w:w="0" w:type="auto"/>
          </w:tcPr>
          <w:p w14:paraId="101B565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3CC8D1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94E8A3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51A5E44"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F9F263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789680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D683419"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1A38A56"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79FEC441" w14:textId="77777777" w:rsidR="000301DF" w:rsidRPr="00E6531C" w:rsidRDefault="000301DF" w:rsidP="008165FD">
            <w:pPr>
              <w:rPr>
                <w:rFonts w:ascii="Calibri" w:hAnsi="Calibri"/>
                <w:sz w:val="18"/>
                <w:szCs w:val="18"/>
              </w:rPr>
            </w:pPr>
            <w:r>
              <w:rPr>
                <w:rFonts w:ascii="Calibri" w:hAnsi="Calibri"/>
                <w:sz w:val="18"/>
                <w:szCs w:val="18"/>
              </w:rPr>
              <w:t>CBASP</w:t>
            </w:r>
          </w:p>
        </w:tc>
        <w:tc>
          <w:tcPr>
            <w:tcW w:w="0" w:type="auto"/>
          </w:tcPr>
          <w:p w14:paraId="3DBBE89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CD72C0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5C18282"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D7B727B" w14:textId="77777777" w:rsidTr="008165FD">
        <w:tc>
          <w:tcPr>
            <w:tcW w:w="0" w:type="auto"/>
          </w:tcPr>
          <w:p w14:paraId="2C50962B"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KYWtvYnNlbjwvQXV0aG9yPjxZ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KYWtvYnNlbjwvQXV0aG9yPjxZ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Jakobsen</w:t>
            </w:r>
            <w:r w:rsidRPr="00673DA8">
              <w:rPr>
                <w:rFonts w:ascii="Calibri" w:hAnsi="Calibri"/>
                <w:i/>
                <w:noProof/>
                <w:sz w:val="18"/>
                <w:szCs w:val="18"/>
              </w:rPr>
              <w:t xml:space="preserve"> et al.</w:t>
            </w:r>
            <w:r>
              <w:rPr>
                <w:rFonts w:ascii="Calibri" w:hAnsi="Calibri"/>
                <w:noProof/>
                <w:sz w:val="18"/>
                <w:szCs w:val="18"/>
              </w:rPr>
              <w:t xml:space="preserve"> (2017)</w:t>
            </w:r>
            <w:r>
              <w:rPr>
                <w:rFonts w:ascii="Calibri" w:hAnsi="Calibri"/>
                <w:sz w:val="18"/>
                <w:szCs w:val="18"/>
              </w:rPr>
              <w:fldChar w:fldCharType="end"/>
            </w:r>
          </w:p>
        </w:tc>
        <w:tc>
          <w:tcPr>
            <w:tcW w:w="0" w:type="auto"/>
          </w:tcPr>
          <w:p w14:paraId="2A9DB8D4"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7FC8623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56E04C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8BACDF8" w14:textId="77777777" w:rsidR="000301DF" w:rsidRPr="00E6531C" w:rsidRDefault="000301DF" w:rsidP="008165FD">
            <w:pPr>
              <w:rPr>
                <w:rFonts w:ascii="Calibri" w:hAnsi="Calibri"/>
                <w:sz w:val="18"/>
                <w:szCs w:val="18"/>
              </w:rPr>
            </w:pPr>
            <w:r>
              <w:rPr>
                <w:rFonts w:ascii="Calibri" w:hAnsi="Calibri"/>
                <w:sz w:val="18"/>
                <w:szCs w:val="18"/>
              </w:rPr>
              <w:t>Small ES</w:t>
            </w:r>
          </w:p>
        </w:tc>
        <w:tc>
          <w:tcPr>
            <w:tcW w:w="0" w:type="auto"/>
          </w:tcPr>
          <w:p w14:paraId="217C5DF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B2E83E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28742B0"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1A160087"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91F036D" w14:textId="77777777" w:rsidR="000301DF" w:rsidRPr="00E6531C" w:rsidRDefault="000301DF" w:rsidP="008165FD">
            <w:pPr>
              <w:rPr>
                <w:rFonts w:ascii="Calibri" w:hAnsi="Calibri"/>
                <w:sz w:val="18"/>
                <w:szCs w:val="18"/>
              </w:rPr>
            </w:pPr>
            <w:r>
              <w:rPr>
                <w:rFonts w:ascii="Calibri" w:hAnsi="Calibri"/>
                <w:sz w:val="18"/>
                <w:szCs w:val="18"/>
              </w:rPr>
              <w:t>SSRIs</w:t>
            </w:r>
          </w:p>
        </w:tc>
        <w:tc>
          <w:tcPr>
            <w:tcW w:w="0" w:type="auto"/>
          </w:tcPr>
          <w:p w14:paraId="15D348E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5A0E41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85B3133" w14:textId="77777777" w:rsidR="000301DF" w:rsidRPr="00E6531C" w:rsidRDefault="000301DF" w:rsidP="008165FD">
            <w:pPr>
              <w:rPr>
                <w:rFonts w:ascii="Calibri" w:hAnsi="Calibri"/>
                <w:sz w:val="18"/>
                <w:szCs w:val="18"/>
              </w:rPr>
            </w:pPr>
            <w:r>
              <w:rPr>
                <w:rFonts w:ascii="Calibri" w:hAnsi="Calibri"/>
                <w:sz w:val="18"/>
                <w:szCs w:val="18"/>
              </w:rPr>
              <w:t>CCIR</w:t>
            </w:r>
          </w:p>
        </w:tc>
      </w:tr>
      <w:tr w:rsidR="000301DF" w:rsidRPr="00E6531C" w14:paraId="497EFE88" w14:textId="77777777" w:rsidTr="008165FD">
        <w:tc>
          <w:tcPr>
            <w:tcW w:w="0" w:type="auto"/>
          </w:tcPr>
          <w:p w14:paraId="53E3A350"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Db3J0ZXNlPC9BdXRob3I+PFll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Db3J0ZXNlPC9BdXRob3I+PFll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Cortese</w:t>
            </w:r>
            <w:r w:rsidRPr="001A6F72">
              <w:rPr>
                <w:rFonts w:ascii="Calibri" w:hAnsi="Calibri"/>
                <w:i/>
                <w:noProof/>
                <w:sz w:val="18"/>
                <w:szCs w:val="18"/>
              </w:rPr>
              <w:t xml:space="preserve"> et al.</w:t>
            </w:r>
            <w:r>
              <w:rPr>
                <w:rFonts w:ascii="Calibri" w:hAnsi="Calibri"/>
                <w:noProof/>
                <w:sz w:val="18"/>
                <w:szCs w:val="18"/>
              </w:rPr>
              <w:t xml:space="preserve"> (2017)</w:t>
            </w:r>
            <w:r>
              <w:rPr>
                <w:rFonts w:ascii="Calibri" w:hAnsi="Calibri"/>
                <w:sz w:val="18"/>
                <w:szCs w:val="18"/>
              </w:rPr>
              <w:fldChar w:fldCharType="end"/>
            </w:r>
          </w:p>
        </w:tc>
        <w:tc>
          <w:tcPr>
            <w:tcW w:w="0" w:type="auto"/>
          </w:tcPr>
          <w:p w14:paraId="5EFD0A9A"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C8CAE4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06CF0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C423031"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323F950E"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C45F7F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3470D02"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47CAE1B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D42EB99"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1B55218E"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BF4F75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FC090C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0C507F0" w14:textId="77777777" w:rsidTr="008165FD">
        <w:tc>
          <w:tcPr>
            <w:tcW w:w="0" w:type="auto"/>
          </w:tcPr>
          <w:p w14:paraId="27F771F6"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Haddad&lt;/Author&gt;&lt;Year&gt;2012&lt;/Year&gt;&lt;RecNum&gt;123&lt;/RecNum&gt;&lt;DisplayText&gt;Haddad (2012)&lt;/DisplayText&gt;&lt;record&gt;&lt;rec-number&gt;123&lt;/rec-number&gt;&lt;foreign-keys&gt;&lt;key app="EN" db-id="as0zw5vvpzsdf4edafrx0zfz25z5vvstvtv2" timestamp="1504695128"&gt;123&lt;/key&gt;&lt;/foreign-keys&gt;&lt;ref-type name="Journal Article"&gt;17&lt;/ref-type&gt;&lt;contributors&gt;&lt;authors&gt;&lt;author&gt;Haddad, Peter M.&lt;/author&gt;&lt;/authors&gt;&lt;/contributors&gt;&lt;titles&gt;&lt;title&gt;Ten principles of good psychiatric prescribing&lt;/title&gt;&lt;secondary-title&gt;Medicine&lt;/secondary-title&gt;&lt;/titles&gt;&lt;periodical&gt;&lt;full-title&gt;Medicine&lt;/full-title&gt;&lt;/periodical&gt;&lt;pages&gt;674-675&lt;/pages&gt;&lt;volume&gt;40&lt;/volume&gt;&lt;number&gt;12&lt;/number&gt;&lt;dates&gt;&lt;year&gt;2012&lt;/year&gt;&lt;/dates&gt;&lt;publisher&gt;Elsevier&lt;/publisher&gt;&lt;isbn&gt;1357-3039&lt;/isbn&gt;&lt;urls&gt;&lt;related-urls&gt;&lt;url&gt;http://dx.doi.org/10.1016/j.mpmed.2012.09.012&lt;/url&gt;&lt;/related-urls&gt;&lt;/urls&gt;&lt;electronic-resource-num&gt;10.1016/j.mpmed.2012.09.012&lt;/electronic-resource-num&gt;&lt;access-date&gt;2017/09/06&lt;/access-date&gt;&lt;/record&gt;&lt;/Cite&gt;&lt;/EndNote&gt;</w:instrText>
            </w:r>
            <w:r>
              <w:rPr>
                <w:rFonts w:ascii="Calibri" w:hAnsi="Calibri"/>
                <w:sz w:val="18"/>
                <w:szCs w:val="18"/>
              </w:rPr>
              <w:fldChar w:fldCharType="separate"/>
            </w:r>
            <w:r>
              <w:rPr>
                <w:rFonts w:ascii="Calibri" w:hAnsi="Calibri"/>
                <w:noProof/>
                <w:sz w:val="18"/>
                <w:szCs w:val="18"/>
              </w:rPr>
              <w:t>Haddad (2012)</w:t>
            </w:r>
            <w:r>
              <w:rPr>
                <w:rFonts w:ascii="Calibri" w:hAnsi="Calibri"/>
                <w:sz w:val="18"/>
                <w:szCs w:val="18"/>
              </w:rPr>
              <w:fldChar w:fldCharType="end"/>
            </w:r>
          </w:p>
        </w:tc>
        <w:tc>
          <w:tcPr>
            <w:tcW w:w="0" w:type="auto"/>
          </w:tcPr>
          <w:p w14:paraId="5ADBB9F1"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A7928A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19107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D998CDB"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6BD8F6A"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133B7E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8226C42"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BA0164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783E77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A532D6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40271B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CD2098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2E1E573" w14:textId="77777777" w:rsidTr="008165FD">
        <w:tc>
          <w:tcPr>
            <w:tcW w:w="0" w:type="auto"/>
          </w:tcPr>
          <w:p w14:paraId="51CE785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YW5uPC9BdXRob3I+PFllYXI+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YW5uPC9BdXRob3I+PFllYXI+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ann</w:t>
            </w:r>
            <w:r w:rsidRPr="00512682">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78EBD967"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0B0033E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1D4564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9FE9318"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65DED7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C6CB23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0FDF812"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1A228955"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9FB3D99" w14:textId="77777777" w:rsidR="000301DF" w:rsidRPr="00E6531C" w:rsidRDefault="000301DF" w:rsidP="008165FD">
            <w:pPr>
              <w:rPr>
                <w:rFonts w:ascii="Calibri" w:hAnsi="Calibri"/>
                <w:sz w:val="18"/>
                <w:szCs w:val="18"/>
              </w:rPr>
            </w:pPr>
            <w:r>
              <w:rPr>
                <w:rFonts w:ascii="Calibri" w:hAnsi="Calibri"/>
                <w:sz w:val="18"/>
                <w:szCs w:val="18"/>
              </w:rPr>
              <w:t>Nalmefene</w:t>
            </w:r>
          </w:p>
        </w:tc>
        <w:tc>
          <w:tcPr>
            <w:tcW w:w="0" w:type="auto"/>
          </w:tcPr>
          <w:p w14:paraId="7676E78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A9C204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28FD4C1" w14:textId="77777777" w:rsidR="000301DF" w:rsidRPr="00E6531C" w:rsidRDefault="000301DF" w:rsidP="008165FD">
            <w:pPr>
              <w:rPr>
                <w:rFonts w:ascii="Calibri" w:hAnsi="Calibri"/>
                <w:sz w:val="18"/>
                <w:szCs w:val="18"/>
              </w:rPr>
            </w:pPr>
            <w:r>
              <w:rPr>
                <w:rFonts w:ascii="Calibri" w:hAnsi="Calibri"/>
                <w:sz w:val="18"/>
                <w:szCs w:val="18"/>
              </w:rPr>
              <w:t>Lundbeck</w:t>
            </w:r>
          </w:p>
        </w:tc>
      </w:tr>
      <w:tr w:rsidR="000301DF" w:rsidRPr="00E6531C" w14:paraId="5B5A9BE7" w14:textId="77777777" w:rsidTr="008165FD">
        <w:tc>
          <w:tcPr>
            <w:tcW w:w="0" w:type="auto"/>
          </w:tcPr>
          <w:p w14:paraId="6F2C57D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YW5hc2NoZXdza2k8L0F1dGhv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YW5hc2NoZXdza2k8L0F1dGhv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anaschewski</w:t>
            </w:r>
            <w:r w:rsidRPr="008F6D64">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13330F54"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8DFC7C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001B5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B250690"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767979C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D40F13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F7216C2"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46DFD32A"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3B4BF10"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1812834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942488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EE53CC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1CBA1AE" w14:textId="77777777" w:rsidTr="008165FD">
        <w:tc>
          <w:tcPr>
            <w:tcW w:w="0" w:type="auto"/>
          </w:tcPr>
          <w:p w14:paraId="3E1BCA6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aWFnaWFudGk8L0F1dGhvcj48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aWFnaWFudGk8L0F1dGhvcj48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iagianti</w:t>
            </w:r>
            <w:r w:rsidRPr="006E410F">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4B31ABD0"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4B9919D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B81075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002DA2A"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78783D05" w14:textId="77777777" w:rsidR="000301DF" w:rsidRPr="00593451" w:rsidRDefault="000301DF" w:rsidP="008165FD">
            <w:pPr>
              <w:rPr>
                <w:rFonts w:ascii="Calibri" w:hAnsi="Calibri"/>
                <w:sz w:val="18"/>
                <w:szCs w:val="18"/>
                <w:vertAlign w:val="superscript"/>
              </w:rPr>
            </w:pPr>
            <w:r>
              <w:rPr>
                <w:rFonts w:ascii="Calibri" w:hAnsi="Calibri"/>
                <w:sz w:val="18"/>
                <w:szCs w:val="18"/>
                <w:vertAlign w:val="superscript"/>
              </w:rPr>
              <w:t>1)</w:t>
            </w:r>
          </w:p>
        </w:tc>
        <w:tc>
          <w:tcPr>
            <w:tcW w:w="0" w:type="auto"/>
          </w:tcPr>
          <w:p w14:paraId="37C9D8C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58D72B3"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2E763045"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0726887C" w14:textId="77777777" w:rsidR="000301DF" w:rsidRPr="00E6531C" w:rsidRDefault="000301DF" w:rsidP="008165FD">
            <w:pPr>
              <w:rPr>
                <w:rFonts w:ascii="Calibri" w:hAnsi="Calibri"/>
                <w:sz w:val="18"/>
                <w:szCs w:val="18"/>
              </w:rPr>
            </w:pPr>
            <w:r>
              <w:rPr>
                <w:rFonts w:ascii="Calibri" w:hAnsi="Calibri"/>
                <w:sz w:val="18"/>
                <w:szCs w:val="18"/>
              </w:rPr>
              <w:t>Cognitive training</w:t>
            </w:r>
          </w:p>
        </w:tc>
        <w:tc>
          <w:tcPr>
            <w:tcW w:w="0" w:type="auto"/>
          </w:tcPr>
          <w:p w14:paraId="6C4EA01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F6152A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3AD7E1A" w14:textId="77777777" w:rsidR="000301DF" w:rsidRPr="00E6531C" w:rsidRDefault="000301DF" w:rsidP="008165FD">
            <w:pPr>
              <w:rPr>
                <w:rFonts w:ascii="Calibri" w:hAnsi="Calibri"/>
                <w:sz w:val="18"/>
                <w:szCs w:val="18"/>
              </w:rPr>
            </w:pPr>
            <w:r>
              <w:rPr>
                <w:rFonts w:ascii="Calibri" w:hAnsi="Calibri"/>
                <w:sz w:val="18"/>
                <w:szCs w:val="18"/>
              </w:rPr>
              <w:t>Posit Science</w:t>
            </w:r>
          </w:p>
        </w:tc>
      </w:tr>
      <w:tr w:rsidR="000301DF" w:rsidRPr="00E6531C" w14:paraId="0494A276" w14:textId="77777777" w:rsidTr="008165FD">
        <w:tc>
          <w:tcPr>
            <w:tcW w:w="0" w:type="auto"/>
          </w:tcPr>
          <w:p w14:paraId="5C068253"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GYWJicmk8L0F1dGhvcj48WWVh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GYWJicmk8L0F1dGhvcj48WWVh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Fabbri</w:t>
            </w:r>
            <w:r w:rsidRPr="006A7CE5">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00C29C7F"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4FA6EA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673F78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9ECBD55"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A2828F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1B76ED6"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523AD94"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74C6FC8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0D3B2D3"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247FF70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C34D874"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260BF37" w14:textId="77777777" w:rsidR="000301DF" w:rsidRPr="00E6531C" w:rsidRDefault="000301DF" w:rsidP="008165FD">
            <w:pPr>
              <w:rPr>
                <w:rFonts w:ascii="Calibri" w:hAnsi="Calibri"/>
                <w:sz w:val="18"/>
                <w:szCs w:val="18"/>
              </w:rPr>
            </w:pPr>
          </w:p>
        </w:tc>
      </w:tr>
      <w:tr w:rsidR="000301DF" w:rsidRPr="00E6531C" w14:paraId="24C33AF3" w14:textId="77777777" w:rsidTr="008165FD">
        <w:tc>
          <w:tcPr>
            <w:tcW w:w="0" w:type="auto"/>
          </w:tcPr>
          <w:p w14:paraId="5529378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Cuijpers&lt;/Author&gt;&lt;Year&gt;2016&lt;/Year&gt;&lt;RecNum&gt;28&lt;/RecNum&gt;&lt;DisplayText&gt;Cuijpers (2016)&lt;/DisplayText&gt;&lt;record&gt;&lt;rec-number&gt;28&lt;/rec-number&gt;&lt;foreign-keys&gt;&lt;key app="EN" db-id="as0zw5vvpzsdf4edafrx0zfz25z5vvstvtv2" timestamp="1504190565"&gt;28&lt;/key&gt;&lt;/foreign-keys&gt;&lt;ref-type name="Journal Article"&gt;17&lt;/ref-type&gt;&lt;contributors&gt;&lt;authors&gt;&lt;author&gt;Cuijpers, P.&lt;/author&gt;&lt;/authors&gt;&lt;/contributors&gt;&lt;auth-address&gt;Department of Clinical,Neuro and Developmental Psychology,VU University Amsterdam,Amsterdam,The Netherlands.&lt;/auth-address&gt;&lt;titles&gt;&lt;title&gt;The future of psychotherapy research: stop the waste and focus on issues that matter&lt;/title&gt;&lt;secondary-title&gt;Epidemiol Psychiatr Sci&lt;/secondary-title&gt;&lt;alt-title&gt;Epidemiology and psychiatric sciences&lt;/alt-title&gt;&lt;/titles&gt;&lt;periodical&gt;&lt;full-title&gt;Epidemiol Psychiatr Sci&lt;/full-title&gt;&lt;abbr-1&gt;Epidemiology and psychiatric sciences&lt;/abbr-1&gt;&lt;/periodical&gt;&lt;alt-periodical&gt;&lt;full-title&gt;Epidemiol Psychiatr Sci&lt;/full-title&gt;&lt;abbr-1&gt;Epidemiology and psychiatric sciences&lt;/abbr-1&gt;&lt;/alt-periodical&gt;&lt;pages&gt;291-4&lt;/pages&gt;&lt;volume&gt;25&lt;/volume&gt;&lt;number&gt;4&lt;/number&gt;&lt;edition&gt;2015/09/10&lt;/edition&gt;&lt;keywords&gt;&lt;keyword&gt;Antidepressants&lt;/keyword&gt;&lt;keyword&gt;behaviour therapy&lt;/keyword&gt;&lt;keyword&gt;cognitive therapy&lt;/keyword&gt;&lt;keyword&gt;depression&lt;/keyword&gt;&lt;keyword&gt;psychotherapy&lt;/keyword&gt;&lt;/keywords&gt;&lt;dates&gt;&lt;year&gt;2016&lt;/year&gt;&lt;pub-dates&gt;&lt;date&gt;Aug&lt;/date&gt;&lt;/pub-dates&gt;&lt;/dates&gt;&lt;isbn&gt;2045-7960 (Print)&amp;#xD;2045-7960&lt;/isbn&gt;&lt;accession-num&gt;26350111&lt;/accession-num&gt;&lt;urls&gt;&lt;/urls&gt;&lt;electronic-resource-num&gt;10.1017/s204579601500078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Cuijpers (2016)</w:t>
            </w:r>
            <w:r>
              <w:rPr>
                <w:rFonts w:ascii="Calibri" w:hAnsi="Calibri"/>
                <w:sz w:val="18"/>
                <w:szCs w:val="18"/>
              </w:rPr>
              <w:fldChar w:fldCharType="end"/>
            </w:r>
          </w:p>
        </w:tc>
        <w:tc>
          <w:tcPr>
            <w:tcW w:w="0" w:type="auto"/>
          </w:tcPr>
          <w:p w14:paraId="2944D5E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0CF6CF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0941C5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D1022E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F18B87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26962F5"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0060D8D"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534284B5"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39E9ED3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E3E528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7F13FC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D280E8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0770783" w14:textId="77777777" w:rsidTr="008165FD">
        <w:tc>
          <w:tcPr>
            <w:tcW w:w="0" w:type="auto"/>
          </w:tcPr>
          <w:p w14:paraId="70B93C30"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oritz&lt;/Author&gt;&lt;Year&gt;2016&lt;/Year&gt;&lt;RecNum&gt;78&lt;/RecNum&gt;&lt;DisplayText&gt;Moritz&lt;style face="italic"&gt; et al.&lt;/style&gt; (2016a)&lt;/DisplayText&gt;&lt;record&gt;&lt;rec-number&gt;78&lt;/rec-number&gt;&lt;foreign-keys&gt;&lt;key app="EN" db-id="as0zw5vvpzsdf4edafrx0zfz25z5vvstvtv2" timestamp="1504190565"&gt;78&lt;/key&gt;&lt;/foreign-keys&gt;&lt;ref-type name="Journal Article"&gt;17&lt;/ref-type&gt;&lt;contributors&gt;&lt;authors&gt;&lt;author&gt;Moritz, S.&lt;/author&gt;&lt;author&gt;Kolbeck, K.&lt;/author&gt;&lt;author&gt;Andreou, C.&lt;/author&gt;&lt;/authors&gt;&lt;/contributors&gt;&lt;auth-address&gt;University Medical Center Hamburg-Eppendorf, Hamburg, Germany moritz@uke.de.&amp;#xD;University Medical Center Hamburg-Eppendorf, Hamburg, Germany.&lt;/auth-address&gt;&lt;titles&gt;&lt;title&gt;Antipsychotics decrease response confidence&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831-3&lt;/pages&gt;&lt;volume&gt;30&lt;/volume&gt;&lt;number&gt;8&lt;/number&gt;&lt;edition&gt;2016/05/26&lt;/edition&gt;&lt;keywords&gt;&lt;keyword&gt;Schizophrenia&lt;/keyword&gt;&lt;keyword&gt;antipsychotics&lt;/keyword&gt;&lt;keyword&gt;confidence&lt;/keyword&gt;&lt;keyword&gt;doubt&lt;/keyword&gt;&lt;keyword&gt;neuroleptics&lt;/keyword&gt;&lt;/keywords&gt;&lt;dates&gt;&lt;year&gt;2016&lt;/year&gt;&lt;pub-dates&gt;&lt;date&gt;Aug&lt;/date&gt;&lt;/pub-dates&gt;&lt;/dates&gt;&lt;isbn&gt;0269-8811&lt;/isbn&gt;&lt;accession-num&gt;27222269&lt;/accession-num&gt;&lt;urls&gt;&lt;/urls&gt;&lt;electronic-resource-num&gt;10.1177/0269881116650404&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oritz</w:t>
            </w:r>
            <w:r w:rsidRPr="009F3135">
              <w:rPr>
                <w:rFonts w:ascii="Calibri" w:hAnsi="Calibri"/>
                <w:i/>
                <w:noProof/>
                <w:sz w:val="18"/>
                <w:szCs w:val="18"/>
              </w:rPr>
              <w:t xml:space="preserve"> et al.</w:t>
            </w:r>
            <w:r>
              <w:rPr>
                <w:rFonts w:ascii="Calibri" w:hAnsi="Calibri"/>
                <w:noProof/>
                <w:sz w:val="18"/>
                <w:szCs w:val="18"/>
              </w:rPr>
              <w:t xml:space="preserve"> (2016a)</w:t>
            </w:r>
            <w:r>
              <w:rPr>
                <w:rFonts w:ascii="Calibri" w:hAnsi="Calibri"/>
                <w:sz w:val="18"/>
                <w:szCs w:val="18"/>
              </w:rPr>
              <w:fldChar w:fldCharType="end"/>
            </w:r>
          </w:p>
        </w:tc>
        <w:tc>
          <w:tcPr>
            <w:tcW w:w="0" w:type="auto"/>
          </w:tcPr>
          <w:p w14:paraId="0D46FB52"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7724324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2A8F4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6A699AA" w14:textId="77777777" w:rsidR="000301DF" w:rsidRPr="00E6531C" w:rsidRDefault="000301DF" w:rsidP="008165FD">
            <w:pPr>
              <w:rPr>
                <w:rFonts w:ascii="Calibri" w:hAnsi="Calibri"/>
                <w:sz w:val="18"/>
                <w:szCs w:val="18"/>
              </w:rPr>
            </w:pPr>
            <w:r>
              <w:rPr>
                <w:rFonts w:ascii="Calibri" w:hAnsi="Calibri"/>
                <w:sz w:val="18"/>
                <w:szCs w:val="18"/>
              </w:rPr>
              <w:t>Moderate ES</w:t>
            </w:r>
          </w:p>
        </w:tc>
        <w:tc>
          <w:tcPr>
            <w:tcW w:w="0" w:type="auto"/>
          </w:tcPr>
          <w:p w14:paraId="206208E5"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BFBEF8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B2068E1"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656455F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5435AA5"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13F94B5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DCB91C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5A39AD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40DDE8F" w14:textId="77777777" w:rsidTr="008165FD">
        <w:tc>
          <w:tcPr>
            <w:tcW w:w="0" w:type="auto"/>
          </w:tcPr>
          <w:p w14:paraId="0168004A"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Lehr&lt;/Author&gt;&lt;Year&gt;2016&lt;/Year&gt;&lt;RecNum&gt;139&lt;/RecNum&gt;&lt;DisplayText&gt;Lehr&lt;style face="italic"&gt; et al.&lt;/style&gt; (2016)&lt;/DisplayText&gt;&lt;record&gt;&lt;rec-number&gt;139&lt;/rec-number&gt;&lt;foreign-keys&gt;&lt;key app="EN" db-id="as0zw5vvpzsdf4edafrx0zfz25z5vvstvtv2" timestamp="1504816586"&gt;139&lt;/key&gt;&lt;/foreign-keys&gt;&lt;ref-type name="Journal Article"&gt;17&lt;/ref-type&gt;&lt;contributors&gt;&lt;authors&gt;&lt;author&gt;Lehr, D.&lt;/author&gt;&lt;author&gt;Heber, E.&lt;/author&gt;&lt;author&gt;Sieland, B.&lt;/author&gt;&lt;author&gt;Hillert, A.&lt;/author&gt;&lt;author&gt;Funk, B.&lt;/author&gt;&lt;author&gt;Ebert, D. D.&lt;/author&gt;&lt;/authors&gt;&lt;/contributors&gt;&lt;titles&gt;&lt;title&gt;Occupational eMental Health and teachers’ health: A meta-analytic review on the efficacy of internet-based intervention for promoting mental health in teachers&lt;/title&gt;&lt;secondary-title&gt;Pravention und Gesundheitsforderung&lt;/secondary-title&gt;&lt;short-title&gt;„Occupational eMental Health“ in der Lehrergesundheit: Ein metaanalytisches Review zur Wirksamkeit von Online-Gesundheitstrainings bei Lehrkräften&lt;/short-title&gt;&lt;/titles&gt;&lt;periodical&gt;&lt;full-title&gt;Pravention und Gesundheitsforderung&lt;/full-title&gt;&lt;/periodical&gt;&lt;pages&gt;182-192&lt;/pages&gt;&lt;volume&gt;11&lt;/volume&gt;&lt;number&gt;3&lt;/number&gt;&lt;dates&gt;&lt;year&gt;2016&lt;/year&gt;&lt;/dates&gt;&lt;work-type&gt;Article&lt;/work-type&gt;&lt;urls&gt;&lt;related-urls&gt;&lt;url&gt;https://www.scopus.com/inward/record.uri?eid=2-s2.0-84975512654&amp;amp;doi=10.1007%2fs11553-016-0541-6&amp;amp;partnerID=40&amp;amp;md5=64e014c0ae772016669e438ff9d87354&lt;/url&gt;&lt;/related-urls&gt;&lt;/urls&gt;&lt;electronic-resource-num&gt;10.1007/s11553-016-0541-6&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Lehr</w:t>
            </w:r>
            <w:r w:rsidRPr="00A838F9">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0DDFC63E"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CC4E43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873A6A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CC105B"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4A9C50C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9D45E8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33A3DC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C60B6A3"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654B5FA8" w14:textId="77777777" w:rsidR="000301DF" w:rsidRPr="00E6531C" w:rsidRDefault="000301DF" w:rsidP="008165FD">
            <w:pPr>
              <w:rPr>
                <w:rFonts w:ascii="Calibri" w:hAnsi="Calibri"/>
                <w:sz w:val="18"/>
                <w:szCs w:val="18"/>
              </w:rPr>
            </w:pPr>
            <w:r>
              <w:rPr>
                <w:rFonts w:ascii="Calibri" w:hAnsi="Calibri"/>
                <w:sz w:val="18"/>
                <w:szCs w:val="18"/>
              </w:rPr>
              <w:t>Internet therapy</w:t>
            </w:r>
          </w:p>
        </w:tc>
        <w:tc>
          <w:tcPr>
            <w:tcW w:w="0" w:type="auto"/>
          </w:tcPr>
          <w:p w14:paraId="17A1A51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F4672B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CAC964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2077556" w14:textId="77777777" w:rsidTr="008165FD">
        <w:tc>
          <w:tcPr>
            <w:tcW w:w="0" w:type="auto"/>
          </w:tcPr>
          <w:p w14:paraId="631FF9B3"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Sinclair&lt;/Author&gt;&lt;Year&gt;2016&lt;/Year&gt;&lt;RecNum&gt;96&lt;/RecNum&gt;&lt;DisplayText&gt;Sinclair&lt;style face="italic"&gt; et al.&lt;/style&gt; (2016)&lt;/DisplayText&gt;&lt;record&gt;&lt;rec-number&gt;96&lt;/rec-number&gt;&lt;foreign-keys&gt;&lt;key app="EN" db-id="as0zw5vvpzsdf4edafrx0zfz25z5vvstvtv2" timestamp="1504190565"&gt;96&lt;/key&gt;&lt;/foreign-keys&gt;&lt;ref-type name="Journal Article"&gt;17&lt;/ref-type&gt;&lt;contributors&gt;&lt;authors&gt;&lt;author&gt;Sinclair, J. M.&lt;/author&gt;&lt;author&gt;Chambers, S. E.&lt;/author&gt;&lt;author&gt;Shiles, C. J.&lt;/author&gt;&lt;author&gt;Baldwin, D. S.&lt;/author&gt;&lt;/authors&gt;&lt;/contributors&gt;&lt;auth-address&gt;Clinical and Experimental Sciences, Faculty of Medicine, University of Southampton, Southampton, UK. julia.sinclair@soton.ac.uk.&amp;#xD;University Department of Psychiatry, Academic Centre, College Keep, 4-12 Terminus Terrace, Southampton, SO14 3DT, UK. julia.sinclair@soton.ac.uk.&amp;#xD;Clinical and Experimental Sciences, Faculty of Medicine, University of Southampton, Southampton, UK.&amp;#xD;Academic Foundation Programme, Wessex Deanery, Winchester, UK.&amp;#xD;University of Cape Town, Cape Town, South Africa.&lt;/auth-address&gt;&lt;titles&gt;&lt;title&gt;Safety and Tolerability of Pharmacological Treatment of Alcohol Dependence: Comprehensive Review of Evidence&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627-45&lt;/pages&gt;&lt;volume&gt;39&lt;/volume&gt;&lt;number&gt;7&lt;/number&gt;&lt;edition&gt;2016/03/30&lt;/edition&gt;&lt;dates&gt;&lt;year&gt;2016&lt;/year&gt;&lt;pub-dates&gt;&lt;date&gt;Jul&lt;/date&gt;&lt;/pub-dates&gt;&lt;/dates&gt;&lt;isbn&gt;0114-5916&lt;/isbn&gt;&lt;accession-num&gt;27023898&lt;/accession-num&gt;&lt;urls&gt;&lt;/urls&gt;&lt;electronic-resource-num&gt;10.1007/s40264-016-0416-y&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Sinclair</w:t>
            </w:r>
            <w:r w:rsidRPr="002C3B42">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5CBB3B7E"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15E6271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97680C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2377A4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55AFF2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EFAB98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3AC6BC0"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78AE7A5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8975FE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246D8B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2F5B0D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68EDED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6ECA022" w14:textId="77777777" w:rsidTr="008165FD">
        <w:tc>
          <w:tcPr>
            <w:tcW w:w="0" w:type="auto"/>
          </w:tcPr>
          <w:p w14:paraId="732D238E"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Luderer&lt;/Author&gt;&lt;Year&gt;2016&lt;/Year&gt;&lt;RecNum&gt;125&lt;/RecNum&gt;&lt;DisplayText&gt;Luderer&lt;style face="italic"&gt; et al.&lt;/style&gt; (2016)&lt;/DisplayText&gt;&lt;record&gt;&lt;rec-number&gt;125&lt;/rec-number&gt;&lt;foreign-keys&gt;&lt;key app="EN" db-id="as0zw5vvpzsdf4edafrx0zfz25z5vvstvtv2" timestamp="1504696967"&gt;125&lt;/key&gt;&lt;/foreign-keys&gt;&lt;ref-type name="Journal Article"&gt;17&lt;/ref-type&gt;&lt;contributors&gt;&lt;authors&gt;&lt;author&gt;Luderer, M.&lt;/author&gt;&lt;author&gt;Bumb, J. M.&lt;/author&gt;&lt;author&gt;Sobanski, E.&lt;/author&gt;&lt;/authors&gt;&lt;/contributors&gt;&lt;titles&gt;&lt;title&gt;Pharmacotherapy of adult ADHD&lt;/title&gt;&lt;secondary-title&gt;Psychopharmakotherapie&lt;/secondary-title&gt;&lt;short-title&gt;Pharmakotherapie der ADHS im Erwachsenenalter&lt;/short-title&gt;&lt;/titles&gt;&lt;periodical&gt;&lt;full-title&gt;Psychopharmakotherapie&lt;/full-title&gt;&lt;/periodical&gt;&lt;pages&gt;141-150&lt;/pages&gt;&lt;volume&gt;23&lt;/volume&gt;&lt;number&gt;4&lt;/number&gt;&lt;dates&gt;&lt;year&gt;2016&lt;/year&gt;&lt;/dates&gt;&lt;work-type&gt;Article&lt;/work-type&gt;&lt;urls&gt;&lt;related-urls&gt;&lt;url&gt;https://www.scopus.com/inward/record.uri?eid=2-s2.0-84984646948&amp;amp;partnerID=40&amp;amp;md5=ea93d16abfd1dcabd27a068304df4042&lt;/url&gt;&lt;/related-urls&gt;&lt;/urls&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Luderer</w:t>
            </w:r>
            <w:r w:rsidRPr="009B4D6D">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25B9EB16"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87C762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9CD4A6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3AC068B"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1983D405"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1698F4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9AA2088"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0EAEF2E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8AA28C4"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62EAC9A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44725C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881CEF1"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5E59EFD" w14:textId="77777777" w:rsidTr="008165FD">
        <w:tc>
          <w:tcPr>
            <w:tcW w:w="0" w:type="auto"/>
          </w:tcPr>
          <w:p w14:paraId="7EC8151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Hieronymus&lt;/Author&gt;&lt;Year&gt;2016&lt;/Year&gt;&lt;RecNum&gt;50&lt;/RecNum&gt;&lt;DisplayText&gt;Hieronymus&lt;style face="italic"&gt; et al.&lt;/style&gt; (2016)&lt;/DisplayText&gt;&lt;record&gt;&lt;rec-number&gt;50&lt;/rec-number&gt;&lt;foreign-keys&gt;&lt;key app="EN" db-id="as0zw5vvpzsdf4edafrx0zfz25z5vvstvtv2" timestamp="1504190565"&gt;50&lt;/key&gt;&lt;/foreign-keys&gt;&lt;ref-type name="Journal Article"&gt;17&lt;/ref-type&gt;&lt;contributors&gt;&lt;authors&gt;&lt;author&gt;Hieronymus, F.&lt;/author&gt;&lt;author&gt;Nilsson, S.&lt;/author&gt;&lt;author&gt;Eriksson, E.&lt;/author&gt;&lt;/authors&gt;&lt;/contributors&gt;&lt;auth-address&gt;Department of Pharmacology, Sahlgrenska Academy, University of Gothenburg, Gothenburg, Sweden.&amp;#xD;Institute of Mathematical Sciences, Chalmers University of Technology, Gothenburg, Sweden.&lt;/auth-address&gt;&lt;titles&gt;&lt;title&gt;A mega-analysis of fixed-dose trials reveals dose-dependency and a rapid onset of action for the antidepressant effect of three selective serotonin reuptake inhibitor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834&lt;/pages&gt;&lt;volume&gt;6&lt;/volume&gt;&lt;number&gt;6&lt;/number&gt;&lt;edition&gt;2016/06/09&lt;/edition&gt;&lt;dates&gt;&lt;year&gt;2016&lt;/year&gt;&lt;pub-dates&gt;&lt;date&gt;Jun 07&lt;/date&gt;&lt;/pub-dates&gt;&lt;/dates&gt;&lt;isbn&gt;2158-3188&lt;/isbn&gt;&lt;accession-num&gt;27271860&lt;/accession-num&gt;&lt;urls&gt;&lt;/urls&gt;&lt;custom2&gt;PMC4931602&lt;/custom2&gt;&lt;electronic-resource-num&gt;10.1038/tp.2016.104&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Hieronymus</w:t>
            </w:r>
            <w:r w:rsidRPr="003231D6">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5CDECE6D"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AA2242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951F65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86418FD"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31F49E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263BC6C"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7406556"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C7C6683"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B759A5C" w14:textId="77777777" w:rsidR="000301DF" w:rsidRPr="00E6531C" w:rsidRDefault="000301DF" w:rsidP="008165FD">
            <w:pPr>
              <w:rPr>
                <w:rFonts w:ascii="Calibri" w:hAnsi="Calibri"/>
                <w:sz w:val="18"/>
                <w:szCs w:val="18"/>
              </w:rPr>
            </w:pPr>
            <w:r>
              <w:rPr>
                <w:rFonts w:ascii="Calibri" w:hAnsi="Calibri"/>
                <w:sz w:val="18"/>
                <w:szCs w:val="18"/>
              </w:rPr>
              <w:t>SSRIs</w:t>
            </w:r>
          </w:p>
        </w:tc>
        <w:tc>
          <w:tcPr>
            <w:tcW w:w="0" w:type="auto"/>
          </w:tcPr>
          <w:p w14:paraId="69AFB57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4D2057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828F255" w14:textId="77777777" w:rsidR="000301DF" w:rsidRPr="00E6531C" w:rsidRDefault="000301DF" w:rsidP="008165FD">
            <w:pPr>
              <w:rPr>
                <w:rFonts w:ascii="Calibri" w:hAnsi="Calibri"/>
                <w:sz w:val="18"/>
                <w:szCs w:val="18"/>
              </w:rPr>
            </w:pPr>
            <w:r>
              <w:rPr>
                <w:rFonts w:ascii="Calibri" w:hAnsi="Calibri"/>
                <w:sz w:val="18"/>
                <w:szCs w:val="18"/>
              </w:rPr>
              <w:t>Lundbeck, GSK, Pfizer, SMRC, B H Found, S Found, SUH, SBF</w:t>
            </w:r>
          </w:p>
        </w:tc>
      </w:tr>
      <w:tr w:rsidR="000301DF" w:rsidRPr="00E6531C" w14:paraId="14F7906F" w14:textId="77777777" w:rsidTr="008165FD">
        <w:tc>
          <w:tcPr>
            <w:tcW w:w="0" w:type="auto"/>
          </w:tcPr>
          <w:p w14:paraId="45113045"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kZSBWcmllczwvQXV0aG9yPjxZ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kZSBWcmllczwvQXV0aG9yPjxZ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de Vries</w:t>
            </w:r>
            <w:r w:rsidRPr="00CB4140">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3F75912C" w14:textId="77777777" w:rsidR="000301DF" w:rsidRDefault="000301DF" w:rsidP="008165FD">
            <w:pPr>
              <w:rPr>
                <w:rFonts w:ascii="Calibri" w:hAnsi="Calibri"/>
                <w:sz w:val="18"/>
                <w:szCs w:val="18"/>
              </w:rPr>
            </w:pPr>
            <w:r>
              <w:rPr>
                <w:rFonts w:ascii="Calibri" w:hAnsi="Calibri"/>
                <w:sz w:val="18"/>
                <w:szCs w:val="18"/>
              </w:rPr>
              <w:t>Exp</w:t>
            </w:r>
          </w:p>
          <w:p w14:paraId="1C4F111D" w14:textId="77777777" w:rsidR="000301DF" w:rsidRPr="00E6531C" w:rsidRDefault="000301DF" w:rsidP="008165FD">
            <w:pPr>
              <w:rPr>
                <w:rFonts w:ascii="Calibri" w:hAnsi="Calibri"/>
                <w:sz w:val="18"/>
                <w:szCs w:val="18"/>
              </w:rPr>
            </w:pPr>
          </w:p>
        </w:tc>
        <w:tc>
          <w:tcPr>
            <w:tcW w:w="0" w:type="auto"/>
          </w:tcPr>
          <w:p w14:paraId="20504DFE"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3CCD58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429589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139696E"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28E9E7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4621E95" w14:textId="77777777" w:rsidR="000301DF" w:rsidRPr="00E6531C" w:rsidRDefault="000301DF" w:rsidP="008165FD">
            <w:pPr>
              <w:rPr>
                <w:rFonts w:ascii="Calibri" w:hAnsi="Calibri"/>
                <w:sz w:val="18"/>
                <w:szCs w:val="18"/>
              </w:rPr>
            </w:pPr>
            <w:r>
              <w:rPr>
                <w:rFonts w:ascii="Calibri" w:hAnsi="Calibri"/>
                <w:sz w:val="18"/>
                <w:szCs w:val="18"/>
              </w:rPr>
              <w:t>Anxiety</w:t>
            </w:r>
          </w:p>
        </w:tc>
        <w:tc>
          <w:tcPr>
            <w:tcW w:w="0" w:type="auto"/>
          </w:tcPr>
          <w:p w14:paraId="233C34F0"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7C7A9DC"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21CC527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68538A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FDB8E87" w14:textId="77777777" w:rsidR="000301DF" w:rsidRPr="00E6531C" w:rsidRDefault="000301DF" w:rsidP="008165FD">
            <w:pPr>
              <w:rPr>
                <w:rFonts w:ascii="Calibri" w:hAnsi="Calibri"/>
                <w:sz w:val="18"/>
                <w:szCs w:val="18"/>
              </w:rPr>
            </w:pPr>
            <w:r>
              <w:rPr>
                <w:rFonts w:ascii="Calibri" w:hAnsi="Calibri"/>
                <w:sz w:val="18"/>
                <w:szCs w:val="18"/>
              </w:rPr>
              <w:t>Dutch Brain Found</w:t>
            </w:r>
          </w:p>
        </w:tc>
      </w:tr>
      <w:tr w:rsidR="000301DF" w:rsidRPr="00E6531C" w14:paraId="0598FF56" w14:textId="77777777" w:rsidTr="008165FD">
        <w:tc>
          <w:tcPr>
            <w:tcW w:w="0" w:type="auto"/>
          </w:tcPr>
          <w:p w14:paraId="786CBF6C" w14:textId="77777777" w:rsidR="000301DF" w:rsidRPr="00E6531C" w:rsidRDefault="000301DF" w:rsidP="008165FD">
            <w:pPr>
              <w:rPr>
                <w:rFonts w:ascii="Calibri" w:hAnsi="Calibri"/>
                <w:sz w:val="18"/>
                <w:szCs w:val="18"/>
              </w:rPr>
            </w:pPr>
            <w:r>
              <w:rPr>
                <w:rFonts w:ascii="Calibri" w:hAnsi="Calibri"/>
                <w:sz w:val="18"/>
                <w:szCs w:val="18"/>
              </w:rPr>
              <w:lastRenderedPageBreak/>
              <w:fldChar w:fldCharType="begin">
                <w:fldData xml:space="preserve">PEVuZE5vdGU+PENpdGUgQXV0aG9yWWVhcj0iMSI+PEF1dGhvcj5OdWlqdGVuPC9BdXRob3I+PFll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IyNi0zNDwvcGFnZXM+PHZvbHVtZT4zODc8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OdWlqdGVuPC9BdXRob3I+PFll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IyNi0zNDwvcGFnZXM+PHZvbHVtZT4zODc8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Nuijten</w:t>
            </w:r>
            <w:r w:rsidRPr="000C4580">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7EF88EE9"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08F8A7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DBEC6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ABFBE21"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8EDCBB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5ABCE4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B15E54B"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220A441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EE3EC84" w14:textId="77777777" w:rsidR="000301DF" w:rsidRPr="00E6531C" w:rsidRDefault="000301DF" w:rsidP="008165FD">
            <w:pPr>
              <w:rPr>
                <w:rFonts w:ascii="Calibri" w:hAnsi="Calibri"/>
                <w:sz w:val="18"/>
                <w:szCs w:val="18"/>
              </w:rPr>
            </w:pPr>
            <w:r>
              <w:rPr>
                <w:rFonts w:ascii="Calibri" w:hAnsi="Calibri"/>
                <w:sz w:val="18"/>
                <w:szCs w:val="18"/>
              </w:rPr>
              <w:t>Dexamph</w:t>
            </w:r>
          </w:p>
        </w:tc>
        <w:tc>
          <w:tcPr>
            <w:tcW w:w="0" w:type="auto"/>
          </w:tcPr>
          <w:p w14:paraId="08F577F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C07394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C2D6C1A" w14:textId="77777777" w:rsidR="000301DF" w:rsidRPr="00E6531C" w:rsidRDefault="000301DF" w:rsidP="008165FD">
            <w:pPr>
              <w:rPr>
                <w:rFonts w:ascii="Calibri" w:hAnsi="Calibri"/>
                <w:sz w:val="18"/>
                <w:szCs w:val="18"/>
              </w:rPr>
            </w:pPr>
            <w:r>
              <w:rPr>
                <w:rFonts w:ascii="Calibri" w:hAnsi="Calibri"/>
                <w:sz w:val="18"/>
                <w:szCs w:val="18"/>
              </w:rPr>
              <w:t>NOHRD</w:t>
            </w:r>
          </w:p>
        </w:tc>
      </w:tr>
      <w:tr w:rsidR="000301DF" w:rsidRPr="00E6531C" w14:paraId="13D2EF0F" w14:textId="77777777" w:rsidTr="008165FD">
        <w:tc>
          <w:tcPr>
            <w:tcW w:w="0" w:type="auto"/>
          </w:tcPr>
          <w:p w14:paraId="59882A3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Davey&lt;/Author&gt;&lt;Year&gt;2016&lt;/Year&gt;&lt;RecNum&gt;30&lt;/RecNum&gt;&lt;DisplayText&gt;Davey and Chanen (2016)&lt;/DisplayText&gt;&lt;record&gt;&lt;rec-number&gt;30&lt;/rec-number&gt;&lt;foreign-keys&gt;&lt;key app="EN" db-id="as0zw5vvpzsdf4edafrx0zfz25z5vvstvtv2" timestamp="1504190565"&gt;30&lt;/key&gt;&lt;/foreign-keys&gt;&lt;ref-type name="Journal Article"&gt;17&lt;/ref-type&gt;&lt;contributors&gt;&lt;authors&gt;&lt;author&gt;Davey, C. G.&lt;/author&gt;&lt;author&gt;Chanen, A. M.&lt;/author&gt;&lt;/authors&gt;&lt;/contributors&gt;&lt;auth-address&gt;Orygen, The National Centre of Excellence in Youth Mental Health, Melbourne, VIC c.davey@unimelb.edu.au.&amp;#xD;Orygen, The National Centre of Excellence in Youth Mental Health, Melbourne, VIC.&lt;/auth-address&gt;&lt;titles&gt;&lt;title&gt;The unfulfilled promise of the antidepressant medication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48-50&lt;/pages&gt;&lt;volume&gt;204&lt;/volume&gt;&lt;number&gt;9&lt;/number&gt;&lt;edition&gt;2016/05/14&lt;/edition&gt;&lt;keywords&gt;&lt;keyword&gt;Antidepressive Agents/*therapeutic use&lt;/keyword&gt;&lt;keyword&gt;Australia/epidemiology&lt;/keyword&gt;&lt;keyword&gt;Depressive Disorder, Major/*therapy&lt;/keyword&gt;&lt;keyword&gt;Health Services Accessibility/*organization &amp;amp; administration&lt;/keyword&gt;&lt;keyword&gt;Humans&lt;/keyword&gt;&lt;keyword&gt;Medicare/*standards&lt;/keyword&gt;&lt;keyword&gt;Mental Health Services/*organization &amp;amp; administration&lt;/keyword&gt;&lt;keyword&gt;Substance-Related Disorders/therapy&lt;/keyword&gt;&lt;keyword&gt;United States&lt;/keyword&gt;&lt;/keywords&gt;&lt;dates&gt;&lt;year&gt;2016&lt;/year&gt;&lt;pub-dates&gt;&lt;date&gt;May 16&lt;/date&gt;&lt;/pub-dates&gt;&lt;/dates&gt;&lt;isbn&gt;0025-729x&lt;/isbn&gt;&lt;accession-num&gt;27169968&lt;/accession-num&gt;&lt;urls&gt;&lt;/urls&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Davey and Chanen (2016)</w:t>
            </w:r>
            <w:r>
              <w:rPr>
                <w:rFonts w:ascii="Calibri" w:hAnsi="Calibri"/>
                <w:sz w:val="18"/>
                <w:szCs w:val="18"/>
              </w:rPr>
              <w:fldChar w:fldCharType="end"/>
            </w:r>
          </w:p>
        </w:tc>
        <w:tc>
          <w:tcPr>
            <w:tcW w:w="0" w:type="auto"/>
          </w:tcPr>
          <w:p w14:paraId="57C81449"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1BF16F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AE1423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EB65088"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33C6AB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FD6CB5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E42BE49"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418AEAE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961BD51"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05A87E6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0615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0673E7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EE75357" w14:textId="77777777" w:rsidTr="008165FD">
        <w:tc>
          <w:tcPr>
            <w:tcW w:w="0" w:type="auto"/>
          </w:tcPr>
          <w:p w14:paraId="1E29D7E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c2Nob3I8L0F1dGhvcj48WWVh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c2Nob3I8L0F1dGhvcj48WWVh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schor and Kilarski (2016)</w:t>
            </w:r>
            <w:r>
              <w:rPr>
                <w:rFonts w:ascii="Calibri" w:hAnsi="Calibri"/>
                <w:sz w:val="18"/>
                <w:szCs w:val="18"/>
              </w:rPr>
              <w:fldChar w:fldCharType="end"/>
            </w:r>
          </w:p>
        </w:tc>
        <w:tc>
          <w:tcPr>
            <w:tcW w:w="0" w:type="auto"/>
          </w:tcPr>
          <w:p w14:paraId="464CD619"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CBE61F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EBFFA6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5F5D61A"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3235C0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E8DE49C"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48828BD"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768F9BFF"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E606E75"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47A833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B082FB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41C5B4D"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05A580F" w14:textId="77777777" w:rsidTr="008165FD">
        <w:tc>
          <w:tcPr>
            <w:tcW w:w="0" w:type="auto"/>
          </w:tcPr>
          <w:p w14:paraId="1B751D8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b2xsZXItTGVpbWt1aGxlcjwv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b2xsZXItTGVpbWt1aGxlcjwv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oller-Leimkuhler</w:t>
            </w:r>
            <w:r w:rsidRPr="009F3135">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76FB881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AA1648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C99638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8C3AD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5BAFDAF"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1A314D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8635604"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5E7D67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A1B1BD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D08296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D2918A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CA490F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758CD80" w14:textId="77777777" w:rsidTr="008165FD">
        <w:tc>
          <w:tcPr>
            <w:tcW w:w="0" w:type="auto"/>
          </w:tcPr>
          <w:p w14:paraId="24F0E289"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oritz&lt;/Author&gt;&lt;Year&gt;2016&lt;/Year&gt;&lt;RecNum&gt;79&lt;/RecNum&gt;&lt;DisplayText&gt;Moritz&lt;style face="italic"&gt; et al.&lt;/style&gt; (2016b)&lt;/DisplayText&gt;&lt;record&gt;&lt;rec-number&gt;79&lt;/rec-number&gt;&lt;foreign-keys&gt;&lt;key app="EN" db-id="as0zw5vvpzsdf4edafrx0zfz25z5vvstvtv2" timestamp="1504190565"&gt;79&lt;/key&gt;&lt;/foreign-keys&gt;&lt;ref-type name="Journal Article"&gt;17&lt;/ref-type&gt;&lt;contributors&gt;&lt;authors&gt;&lt;author&gt;Moritz, S.&lt;/author&gt;&lt;author&gt;Woodward, T. S.&lt;/author&gt;&lt;author&gt;Balzan, R.&lt;/author&gt;&lt;/authors&gt;&lt;/contributors&gt;&lt;auth-address&gt;a Department of Psychiatry and Psychotherapy , University Medical Center Hamburg , Hamburg , Germany.&amp;#xD;b Department of Psychiatry , University of British Columbia , Vancouver , Canada.&amp;#xD;c BC Mental Health and Addictions Research Institute , Provincial Health Services Authority , Vancouver , Canada.&amp;#xD;d School of Psychology , Flinders University , Adelaide , Australia.&lt;/auth-address&gt;&lt;titles&gt;&lt;title&gt;Is metacognitive training for psychosis effective?&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05-7&lt;/pages&gt;&lt;volume&gt;16&lt;/volume&gt;&lt;number&gt;2&lt;/number&gt;&lt;edition&gt;2015/12/24&lt;/edition&gt;&lt;keywords&gt;&lt;keyword&gt;Humans&lt;/keyword&gt;&lt;keyword&gt;*Metacognition&lt;/keyword&gt;&lt;keyword&gt;Psychotic Disorders/psychology/*rehabilitation&lt;/keyword&gt;&lt;keyword&gt;Schizophrenia/*rehabilitation&lt;/keyword&gt;&lt;keyword&gt;*Schizophrenic Psychology&lt;/keyword&gt;&lt;keyword&gt;Treatment Outcome&lt;/keyword&gt;&lt;/keywords&gt;&lt;dates&gt;&lt;year&gt;2016&lt;/year&gt;&lt;/dates&gt;&lt;isbn&gt;1473-7175&lt;/isbn&gt;&lt;accession-num&gt;26694013&lt;/accession-num&gt;&lt;urls&gt;&lt;/urls&gt;&lt;electronic-resource-num&gt;10.1586/14737175.2016.113573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oritz</w:t>
            </w:r>
            <w:r w:rsidRPr="009F3135">
              <w:rPr>
                <w:rFonts w:ascii="Calibri" w:hAnsi="Calibri"/>
                <w:i/>
                <w:noProof/>
                <w:sz w:val="18"/>
                <w:szCs w:val="18"/>
              </w:rPr>
              <w:t xml:space="preserve"> et al.</w:t>
            </w:r>
            <w:r>
              <w:rPr>
                <w:rFonts w:ascii="Calibri" w:hAnsi="Calibri"/>
                <w:noProof/>
                <w:sz w:val="18"/>
                <w:szCs w:val="18"/>
              </w:rPr>
              <w:t xml:space="preserve"> (2016b)</w:t>
            </w:r>
            <w:r>
              <w:rPr>
                <w:rFonts w:ascii="Calibri" w:hAnsi="Calibri"/>
                <w:sz w:val="18"/>
                <w:szCs w:val="18"/>
              </w:rPr>
              <w:fldChar w:fldCharType="end"/>
            </w:r>
          </w:p>
        </w:tc>
        <w:tc>
          <w:tcPr>
            <w:tcW w:w="0" w:type="auto"/>
          </w:tcPr>
          <w:p w14:paraId="482F6641"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D72B49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486CAB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21AA6DE" w14:textId="77777777" w:rsidR="000301DF" w:rsidRPr="00E6531C" w:rsidRDefault="000301DF" w:rsidP="008165FD">
            <w:pPr>
              <w:rPr>
                <w:rFonts w:ascii="Calibri" w:hAnsi="Calibri"/>
                <w:sz w:val="18"/>
                <w:szCs w:val="18"/>
              </w:rPr>
            </w:pPr>
            <w:r>
              <w:rPr>
                <w:rFonts w:ascii="Calibri" w:hAnsi="Calibri"/>
                <w:sz w:val="18"/>
                <w:szCs w:val="18"/>
              </w:rPr>
              <w:t>Small ES</w:t>
            </w:r>
          </w:p>
        </w:tc>
        <w:tc>
          <w:tcPr>
            <w:tcW w:w="0" w:type="auto"/>
          </w:tcPr>
          <w:p w14:paraId="23805FD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EE8FEF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B891C80"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76170FC5"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6DC4FE63" w14:textId="77777777" w:rsidR="000301DF" w:rsidRPr="00E6531C" w:rsidRDefault="000301DF" w:rsidP="008165FD">
            <w:pPr>
              <w:rPr>
                <w:rFonts w:ascii="Calibri" w:hAnsi="Calibri"/>
                <w:sz w:val="18"/>
                <w:szCs w:val="18"/>
              </w:rPr>
            </w:pPr>
            <w:r>
              <w:rPr>
                <w:rFonts w:ascii="Calibri" w:hAnsi="Calibri"/>
                <w:sz w:val="18"/>
                <w:szCs w:val="18"/>
              </w:rPr>
              <w:t>Cognitive training</w:t>
            </w:r>
          </w:p>
        </w:tc>
        <w:tc>
          <w:tcPr>
            <w:tcW w:w="0" w:type="auto"/>
          </w:tcPr>
          <w:p w14:paraId="396005B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3C7162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7AA324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16E4C3B" w14:textId="77777777" w:rsidTr="008165FD">
        <w:tc>
          <w:tcPr>
            <w:tcW w:w="0" w:type="auto"/>
          </w:tcPr>
          <w:p w14:paraId="04D08863"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cIntyre&lt;/Author&gt;&lt;Year&gt;2016&lt;/Year&gt;&lt;RecNum&gt;126&lt;/RecNum&gt;&lt;DisplayText&gt;McIntyre&lt;style face="italic"&gt; et al.&lt;/style&gt; (2016)&lt;/DisplayText&gt;&lt;record&gt;&lt;rec-number&gt;126&lt;/rec-number&gt;&lt;foreign-keys&gt;&lt;key app="EN" db-id="as0zw5vvpzsdf4edafrx0zfz25z5vvstvtv2" timestamp="1504700339"&gt;126&lt;/key&gt;&lt;/foreign-keys&gt;&lt;ref-type name="Journal Article"&gt;17&lt;/ref-type&gt;&lt;contributors&gt;&lt;authors&gt;&lt;author&gt;McIntyre, R. S.&lt;/author&gt;&lt;author&gt;Harrison, J.&lt;/author&gt;&lt;author&gt;Loft, H.&lt;/author&gt;&lt;author&gt;Jacobson, W.&lt;/author&gt;&lt;author&gt;Olsen, C. K.&lt;/author&gt;&lt;/authors&gt;&lt;/contributors&gt;&lt;titles&gt;&lt;title&gt;The Effects of Vortioxetine on Cognitive Function in Patients with Major Depressive Disorder: A Meta-Analysis of Three Randomized Controlled Trials&lt;/title&gt;&lt;secondary-title&gt;International Journal of Neuropsychopharmacology&lt;/secondary-title&gt;&lt;/titles&gt;&lt;periodical&gt;&lt;full-title&gt;International Journal of Neuropsychopharmacology&lt;/full-title&gt;&lt;/periodical&gt;&lt;pages&gt;pyw055&lt;/pages&gt;&lt;volume&gt;19&lt;/volume&gt;&lt;number&gt;10&lt;/number&gt;&lt;dates&gt;&lt;year&gt;2016&lt;/year&gt;&lt;pub-dates&gt;&lt;date&gt;06/15&amp;#xD;03/23/received&amp;#xD;05/19/accepted&lt;/date&gt;&lt;/pub-dates&gt;&lt;/dates&gt;&lt;pub-location&gt;US&lt;/pub-location&gt;&lt;publisher&gt;Oxford University Press&lt;/publisher&gt;&lt;isbn&gt;1461-1457&amp;#xD;1469-5111&lt;/isbn&gt;&lt;accession-num&gt;PMC5091829&lt;/accession-num&gt;&lt;urls&gt;&lt;related-urls&gt;&lt;url&gt;http://www.ncbi.nlm.nih.gov/pmc/articles/PMC5091829/&lt;/url&gt;&lt;/related-urls&gt;&lt;/urls&gt;&lt;electronic-resource-num&gt;10.1093/ijnp/pyw055&lt;/electronic-resource-num&gt;&lt;remote-database-name&gt;PMC&lt;/remote-database-name&gt;&lt;/record&gt;&lt;/Cite&gt;&lt;/EndNote&gt;</w:instrText>
            </w:r>
            <w:r>
              <w:rPr>
                <w:rFonts w:ascii="Calibri" w:hAnsi="Calibri"/>
                <w:sz w:val="18"/>
                <w:szCs w:val="18"/>
              </w:rPr>
              <w:fldChar w:fldCharType="separate"/>
            </w:r>
            <w:r>
              <w:rPr>
                <w:rFonts w:ascii="Calibri" w:hAnsi="Calibri"/>
                <w:noProof/>
                <w:sz w:val="18"/>
                <w:szCs w:val="18"/>
              </w:rPr>
              <w:t>McIntyre</w:t>
            </w:r>
            <w:r w:rsidRPr="00C266B9">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4F0CEC1F"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DCB36E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8062D5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06FC6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70E27C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517E84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1362151"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54A8E52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E6B38D8" w14:textId="77777777" w:rsidR="000301DF" w:rsidRPr="00E6531C" w:rsidRDefault="000301DF" w:rsidP="008165FD">
            <w:pPr>
              <w:rPr>
                <w:rFonts w:ascii="Calibri" w:hAnsi="Calibri"/>
                <w:sz w:val="18"/>
                <w:szCs w:val="18"/>
              </w:rPr>
            </w:pPr>
            <w:r>
              <w:rPr>
                <w:rFonts w:ascii="Calibri" w:hAnsi="Calibri"/>
                <w:sz w:val="18"/>
                <w:szCs w:val="18"/>
              </w:rPr>
              <w:t>Vortioxetine</w:t>
            </w:r>
          </w:p>
        </w:tc>
        <w:tc>
          <w:tcPr>
            <w:tcW w:w="0" w:type="auto"/>
          </w:tcPr>
          <w:p w14:paraId="22709B19"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4FAE5D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84F9E07" w14:textId="77777777" w:rsidR="000301DF" w:rsidRPr="00E6531C" w:rsidRDefault="000301DF" w:rsidP="008165FD">
            <w:pPr>
              <w:rPr>
                <w:rFonts w:ascii="Calibri" w:hAnsi="Calibri"/>
                <w:sz w:val="18"/>
                <w:szCs w:val="18"/>
              </w:rPr>
            </w:pPr>
            <w:r>
              <w:rPr>
                <w:rFonts w:ascii="Calibri" w:hAnsi="Calibri"/>
                <w:sz w:val="18"/>
                <w:szCs w:val="18"/>
              </w:rPr>
              <w:t>Lundbeck</w:t>
            </w:r>
          </w:p>
        </w:tc>
      </w:tr>
      <w:tr w:rsidR="000301DF" w:rsidRPr="00E6531C" w14:paraId="4CB60448" w14:textId="77777777" w:rsidTr="008165FD">
        <w:tc>
          <w:tcPr>
            <w:tcW w:w="0" w:type="auto"/>
          </w:tcPr>
          <w:p w14:paraId="5F6F5D8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Hb29kd2luPC9BdXRob3I+PFll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Hb29kd2luPC9BdXRob3I+PFll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Goodwin</w:t>
            </w:r>
            <w:r w:rsidRPr="00E43FCC">
              <w:rPr>
                <w:rFonts w:ascii="Calibri" w:hAnsi="Calibri"/>
                <w:i/>
                <w:noProof/>
                <w:sz w:val="18"/>
                <w:szCs w:val="18"/>
              </w:rPr>
              <w:t xml:space="preserve"> et al.</w:t>
            </w:r>
            <w:r>
              <w:rPr>
                <w:rFonts w:ascii="Calibri" w:hAnsi="Calibri"/>
                <w:noProof/>
                <w:sz w:val="18"/>
                <w:szCs w:val="18"/>
              </w:rPr>
              <w:t xml:space="preserve"> (2016)</w:t>
            </w:r>
            <w:r>
              <w:rPr>
                <w:rFonts w:ascii="Calibri" w:hAnsi="Calibri"/>
                <w:sz w:val="18"/>
                <w:szCs w:val="18"/>
              </w:rPr>
              <w:fldChar w:fldCharType="end"/>
            </w:r>
          </w:p>
        </w:tc>
        <w:tc>
          <w:tcPr>
            <w:tcW w:w="0" w:type="auto"/>
          </w:tcPr>
          <w:p w14:paraId="4E640C0A"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F2EA91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C1A69F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C601DF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E6B7D7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CB89F5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1C66C8D"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43F5F25"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E320D7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13AA3B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1A63F5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1D82952" w14:textId="77777777" w:rsidR="000301DF" w:rsidRPr="00E6531C" w:rsidRDefault="000301DF" w:rsidP="008165FD">
            <w:pPr>
              <w:rPr>
                <w:rFonts w:ascii="Calibri" w:hAnsi="Calibri"/>
                <w:sz w:val="18"/>
                <w:szCs w:val="18"/>
              </w:rPr>
            </w:pPr>
            <w:r>
              <w:rPr>
                <w:rFonts w:ascii="Calibri" w:hAnsi="Calibri"/>
                <w:sz w:val="18"/>
                <w:szCs w:val="18"/>
              </w:rPr>
              <w:t>BAP</w:t>
            </w:r>
          </w:p>
        </w:tc>
      </w:tr>
      <w:tr w:rsidR="000301DF" w:rsidRPr="00E6531C" w14:paraId="3D36B46C" w14:textId="77777777" w:rsidTr="008165FD">
        <w:tc>
          <w:tcPr>
            <w:tcW w:w="0" w:type="auto"/>
          </w:tcPr>
          <w:p w14:paraId="7DCF21A8"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Frazer&lt;/Author&gt;&lt;Year&gt;2015&lt;/Year&gt;&lt;RecNum&gt;45&lt;/RecNum&gt;&lt;DisplayText&gt;Frazer (2015)&lt;/DisplayText&gt;&lt;record&gt;&lt;rec-number&gt;45&lt;/rec-number&gt;&lt;foreign-keys&gt;&lt;key app="EN" db-id="as0zw5vvpzsdf4edafrx0zfz25z5vvstvtv2" timestamp="1504190565"&gt;45&lt;/key&gt;&lt;/foreign-keys&gt;&lt;ref-type name="Journal Article"&gt;17&lt;/ref-type&gt;&lt;contributors&gt;&lt;authors&gt;&lt;author&gt;Frazer, A.&lt;/author&gt;&lt;/authors&gt;&lt;/contributors&gt;&lt;auth-address&gt;Department of Pharmacology, University of Texas Health Science Center at San Antonio, San Antonio, Texas, USA.&lt;/auth-address&gt;&lt;titles&gt;&lt;title&gt;Neuropsychopharmacology: Reflections on 40 Volumes&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853-5&lt;/pages&gt;&lt;volume&gt;40&lt;/volume&gt;&lt;number&gt;13&lt;/number&gt;&lt;edition&gt;2015/11/10&lt;/edition&gt;&lt;keywords&gt;&lt;keyword&gt;History, 20th Century&lt;/keyword&gt;&lt;keyword&gt;History, 21st Century&lt;/keyword&gt;&lt;keyword&gt;Humans&lt;/keyword&gt;&lt;keyword&gt;Neuropharmacology/*history&lt;/keyword&gt;&lt;keyword&gt;Psychopharmacology/*history&lt;/keyword&gt;&lt;keyword&gt;Publications/*history&lt;/keyword&gt;&lt;/keywords&gt;&lt;dates&gt;&lt;year&gt;2015&lt;/year&gt;&lt;pub-dates&gt;&lt;date&gt;Dec&lt;/date&gt;&lt;/pub-dates&gt;&lt;/dates&gt;&lt;isbn&gt;0893-133x&lt;/isbn&gt;&lt;accession-num&gt;26548764&lt;/accession-num&gt;&lt;urls&gt;&lt;/urls&gt;&lt;custom2&gt;PMC4864642&lt;/custom2&gt;&lt;electronic-resource-num&gt;10.1038/npp.2015.290&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Frazer (2015)</w:t>
            </w:r>
            <w:r>
              <w:rPr>
                <w:rFonts w:ascii="Calibri" w:hAnsi="Calibri"/>
                <w:sz w:val="18"/>
                <w:szCs w:val="18"/>
              </w:rPr>
              <w:fldChar w:fldCharType="end"/>
            </w:r>
          </w:p>
        </w:tc>
        <w:tc>
          <w:tcPr>
            <w:tcW w:w="0" w:type="auto"/>
          </w:tcPr>
          <w:p w14:paraId="0E4B32A1"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5E2030E"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A9C359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C16F85"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8E0370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CABEF1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B0046C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4A74E8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17D5B8E"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12E126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F83EB2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2E02D4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70E7A58" w14:textId="77777777" w:rsidTr="008165FD">
        <w:tc>
          <w:tcPr>
            <w:tcW w:w="0" w:type="auto"/>
          </w:tcPr>
          <w:p w14:paraId="76B457B7"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Aubin&lt;/Author&gt;&lt;Year&gt;2015&lt;/Year&gt;&lt;RecNum&gt;10&lt;/RecNum&gt;&lt;DisplayText&gt;Aubin and Luquiens (2015)&lt;/DisplayText&gt;&lt;record&gt;&lt;rec-number&gt;10&lt;/rec-number&gt;&lt;foreign-keys&gt;&lt;key app="EN" db-id="as0zw5vvpzsdf4edafrx0zfz25z5vvstvtv2" timestamp="1504190565"&gt;10&lt;/key&gt;&lt;/foreign-keys&gt;&lt;ref-type name="Journal Article"&gt;17&lt;/ref-type&gt;&lt;contributors&gt;&lt;authors&gt;&lt;author&gt;Aubin, H. J.&lt;/author&gt;&lt;author&gt;Luquiens, A.&lt;/author&gt;&lt;/authors&gt;&lt;/contributors&gt;&lt;auth-address&gt;Paul-Brousse Hospital, AP-HP, Inserm U 1178, Paris-Sud University, Villejuif, France.&lt;/auth-address&gt;&lt;titles&gt;&lt;title&gt;Feeding Two Birds with One Scone: The Case of Vareniclin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2299-301&lt;/pages&gt;&lt;volume&gt;39&lt;/volume&gt;&lt;number&gt;12&lt;/number&gt;&lt;edition&gt;2015/11/19&lt;/edition&gt;&lt;keywords&gt;&lt;keyword&gt;Alcoholism/*drug therapy/epidemiology/metabolism&lt;/keyword&gt;&lt;keyword&gt;Clinical Trials as Topic/methods&lt;/keyword&gt;&lt;keyword&gt;Dopamine/metabolism&lt;/keyword&gt;&lt;keyword&gt;Humans&lt;/keyword&gt;&lt;keyword&gt;Nicotinic Agonists/*therapeutic use&lt;/keyword&gt;&lt;keyword&gt;Smoking/*drug therapy/epidemiology/metabolism&lt;/keyword&gt;&lt;keyword&gt;Varenicline/*therapeutic use&lt;/keyword&gt;&lt;/keywords&gt;&lt;dates&gt;&lt;year&gt;2015&lt;/year&gt;&lt;pub-dates&gt;&lt;date&gt;Dec&lt;/date&gt;&lt;/pub-dates&gt;&lt;/dates&gt;&lt;isbn&gt;0145-6008&lt;/isbn&gt;&lt;accession-num&gt;26578238&lt;/accession-num&gt;&lt;urls&gt;&lt;/urls&gt;&lt;electronic-resource-num&gt;10.1111/acer.1290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Aubin and Luquiens (2015)</w:t>
            </w:r>
            <w:r>
              <w:rPr>
                <w:rFonts w:ascii="Calibri" w:hAnsi="Calibri"/>
                <w:sz w:val="18"/>
                <w:szCs w:val="18"/>
              </w:rPr>
              <w:fldChar w:fldCharType="end"/>
            </w:r>
          </w:p>
        </w:tc>
        <w:tc>
          <w:tcPr>
            <w:tcW w:w="0" w:type="auto"/>
          </w:tcPr>
          <w:p w14:paraId="7F96086E"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9CE55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BA0CB2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29D85CF"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023215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EC35AA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7799429"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2E35940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87DA88A" w14:textId="77777777" w:rsidR="000301DF" w:rsidRPr="00E6531C" w:rsidRDefault="000301DF" w:rsidP="008165FD">
            <w:pPr>
              <w:rPr>
                <w:rFonts w:ascii="Calibri" w:hAnsi="Calibri"/>
                <w:sz w:val="18"/>
                <w:szCs w:val="18"/>
              </w:rPr>
            </w:pPr>
            <w:r>
              <w:rPr>
                <w:rFonts w:ascii="Calibri" w:hAnsi="Calibri"/>
                <w:sz w:val="18"/>
                <w:szCs w:val="18"/>
              </w:rPr>
              <w:t>Varenicline</w:t>
            </w:r>
          </w:p>
        </w:tc>
        <w:tc>
          <w:tcPr>
            <w:tcW w:w="0" w:type="auto"/>
          </w:tcPr>
          <w:p w14:paraId="67B78C99"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799BAF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FA5CF4D"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5213A1D" w14:textId="77777777" w:rsidTr="008165FD">
        <w:tc>
          <w:tcPr>
            <w:tcW w:w="0" w:type="auto"/>
          </w:tcPr>
          <w:p w14:paraId="51782C61"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Bisson&lt;/Author&gt;&lt;Year&gt;2015&lt;/Year&gt;&lt;RecNum&gt;17&lt;/RecNum&gt;&lt;DisplayText&gt;Bisson&lt;style face="italic"&gt; et al.&lt;/style&gt; (2015)&lt;/DisplayText&gt;&lt;record&gt;&lt;rec-number&gt;17&lt;/rec-number&gt;&lt;foreign-keys&gt;&lt;key app="EN" db-id="as0zw5vvpzsdf4edafrx0zfz25z5vvstvtv2" timestamp="1504190565"&gt;17&lt;/key&gt;&lt;/foreign-keys&gt;&lt;ref-type name="Journal Article"&gt;17&lt;/ref-type&gt;&lt;contributors&gt;&lt;authors&gt;&lt;author&gt;Bisson, J. I.&lt;/author&gt;&lt;author&gt;Cosgrove, S.&lt;/author&gt;&lt;author&gt;Lewis, C.&lt;/author&gt;&lt;author&gt;Robert, N. P.&lt;/author&gt;&lt;/authors&gt;&lt;/contributors&gt;&lt;auth-address&gt;Division of Psychological Medicine and Clinical Neurosciences, School of Medicine, Cardiff University, Cardiff, UK BissonJI@cardiff.ac.uk.&amp;#xD;Division of Psychological Medicine and Clinical Neurosciences, School of Medicine, Cardiff University, Cardiff, UK.&lt;/auth-address&gt;&lt;titles&gt;&lt;title&gt;Post-traumatic stress disorder&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h6161&lt;/pages&gt;&lt;volume&gt;351&lt;/volume&gt;&lt;edition&gt;2015/11/28&lt;/edition&gt;&lt;keywords&gt;&lt;keyword&gt;Cognitive Therapy&lt;/keyword&gt;&lt;keyword&gt;Humans&lt;/keyword&gt;&lt;keyword&gt;Life Change Events&lt;/keyword&gt;&lt;keyword&gt;Psychiatric Status Rating Scales&lt;/keyword&gt;&lt;keyword&gt;Psychotherapy&lt;/keyword&gt;&lt;keyword&gt;*Quality of Life/psychology&lt;/keyword&gt;&lt;keyword&gt;*Stress Disorders, Post-Traumatic/diagnosis/psychology/therapy&lt;/keyword&gt;&lt;keyword&gt;Time Factors&lt;/keyword&gt;&lt;/keywords&gt;&lt;dates&gt;&lt;year&gt;2015&lt;/year&gt;&lt;pub-dates&gt;&lt;date&gt;Nov 26&lt;/date&gt;&lt;/pub-dates&gt;&lt;/dates&gt;&lt;isbn&gt;0959-535x&lt;/isbn&gt;&lt;accession-num&gt;26611143&lt;/accession-num&gt;&lt;urls&gt;&lt;/urls&gt;&lt;custom2&gt;PMC4663500&lt;/custom2&gt;&lt;electronic-resource-num&gt;10.1136/bmj.h616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Bisson</w:t>
            </w:r>
            <w:r w:rsidRPr="00E43FCC">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0A4B57BD"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771A09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D2B6E4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633031E" w14:textId="77777777" w:rsidR="000301DF" w:rsidRPr="00E6531C" w:rsidRDefault="000301DF" w:rsidP="008165FD">
            <w:pPr>
              <w:rPr>
                <w:rFonts w:ascii="Calibri" w:hAnsi="Calibri"/>
                <w:sz w:val="18"/>
                <w:szCs w:val="18"/>
              </w:rPr>
            </w:pPr>
            <w:r>
              <w:rPr>
                <w:rFonts w:ascii="Calibri" w:hAnsi="Calibri"/>
                <w:sz w:val="18"/>
                <w:szCs w:val="18"/>
              </w:rPr>
              <w:t>Small ES</w:t>
            </w:r>
          </w:p>
        </w:tc>
        <w:tc>
          <w:tcPr>
            <w:tcW w:w="0" w:type="auto"/>
          </w:tcPr>
          <w:p w14:paraId="1E0B87DE"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B680DC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1E4E1EF" w14:textId="77777777" w:rsidR="000301DF" w:rsidRPr="00E6531C" w:rsidRDefault="000301DF" w:rsidP="008165FD">
            <w:pPr>
              <w:rPr>
                <w:rFonts w:ascii="Calibri" w:hAnsi="Calibri"/>
                <w:sz w:val="18"/>
                <w:szCs w:val="18"/>
              </w:rPr>
            </w:pPr>
            <w:r>
              <w:rPr>
                <w:rFonts w:ascii="Calibri" w:hAnsi="Calibri"/>
                <w:sz w:val="18"/>
                <w:szCs w:val="18"/>
              </w:rPr>
              <w:t>PTSD</w:t>
            </w:r>
          </w:p>
        </w:tc>
        <w:tc>
          <w:tcPr>
            <w:tcW w:w="0" w:type="auto"/>
          </w:tcPr>
          <w:p w14:paraId="64BC5D79"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95AC80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AB8323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76B765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A7EC4D"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85CB53A" w14:textId="77777777" w:rsidTr="008165FD">
        <w:tc>
          <w:tcPr>
            <w:tcW w:w="0" w:type="auto"/>
          </w:tcPr>
          <w:p w14:paraId="06BF32D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MZXVjaHQ8L0F1dGhvcj48WWVh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I1MzwvcGFnZXM+PHZvbHVtZT4xMzwvdm9sdW1lPjxlZGl0aW9uPjIwMTUvMTAvMDQ8L2Vk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MZXVjaHQ8L0F1dGhvcj48WWVh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I1MzwvcGFnZXM+PHZvbHVtZT4xMzwvdm9sdW1lPjxlZGl0aW9uPjIwMTUvMTAvMDQ8L2Vk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Leucht</w:t>
            </w:r>
            <w:r w:rsidRPr="00AC7604">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700E46CE"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EBF51D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CB3421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3FBC4AC"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2CB4E389" w14:textId="77777777" w:rsidR="000301DF" w:rsidRPr="00AC7604" w:rsidRDefault="000301DF" w:rsidP="008165FD">
            <w:pPr>
              <w:rPr>
                <w:rFonts w:ascii="Calibri" w:hAnsi="Calibri"/>
                <w:sz w:val="18"/>
                <w:szCs w:val="18"/>
                <w:vertAlign w:val="superscript"/>
              </w:rPr>
            </w:pPr>
            <w:r w:rsidRPr="00AC7604">
              <w:rPr>
                <w:rFonts w:ascii="Calibri" w:hAnsi="Calibri"/>
                <w:sz w:val="18"/>
                <w:szCs w:val="18"/>
                <w:vertAlign w:val="superscript"/>
              </w:rPr>
              <w:t>2)</w:t>
            </w:r>
          </w:p>
        </w:tc>
        <w:tc>
          <w:tcPr>
            <w:tcW w:w="0" w:type="auto"/>
          </w:tcPr>
          <w:p w14:paraId="3289CB92" w14:textId="77777777" w:rsidR="000301DF" w:rsidRPr="00E6531C" w:rsidRDefault="000301DF" w:rsidP="008165FD">
            <w:pPr>
              <w:rPr>
                <w:rFonts w:ascii="Calibri" w:hAnsi="Calibri"/>
                <w:sz w:val="18"/>
                <w:szCs w:val="18"/>
              </w:rPr>
            </w:pPr>
            <w:r>
              <w:rPr>
                <w:rFonts w:ascii="Calibri" w:hAnsi="Calibri"/>
                <w:sz w:val="18"/>
                <w:szCs w:val="18"/>
              </w:rPr>
              <w:t>Both</w:t>
            </w:r>
          </w:p>
        </w:tc>
        <w:tc>
          <w:tcPr>
            <w:tcW w:w="0" w:type="auto"/>
          </w:tcPr>
          <w:p w14:paraId="6B5380D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D82D26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ECDD37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93567C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0DBDD7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DCC0EB3"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D50ED78" w14:textId="77777777" w:rsidTr="008165FD">
        <w:tc>
          <w:tcPr>
            <w:tcW w:w="0" w:type="auto"/>
          </w:tcPr>
          <w:p w14:paraId="77A167DB"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GbG9yZWE8L0F1dGhvcj48WWVh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GbG9yZWE8L0F1dGhvcj48WWVh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Florea</w:t>
            </w:r>
            <w:r w:rsidRPr="00A10AE8">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061A2B15"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4F3751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AE07AA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0CE3D73"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5318241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02D72D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A9BEFA2"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5B44FCE8"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0A72F12" w14:textId="77777777" w:rsidR="000301DF" w:rsidRPr="00E6531C" w:rsidRDefault="000301DF" w:rsidP="008165FD">
            <w:pPr>
              <w:rPr>
                <w:rFonts w:ascii="Calibri" w:hAnsi="Calibri"/>
                <w:sz w:val="18"/>
                <w:szCs w:val="18"/>
              </w:rPr>
            </w:pPr>
            <w:r>
              <w:rPr>
                <w:rFonts w:ascii="Calibri" w:hAnsi="Calibri"/>
                <w:sz w:val="18"/>
                <w:szCs w:val="18"/>
              </w:rPr>
              <w:t>Vortioxetine</w:t>
            </w:r>
          </w:p>
        </w:tc>
        <w:tc>
          <w:tcPr>
            <w:tcW w:w="0" w:type="auto"/>
          </w:tcPr>
          <w:p w14:paraId="28C5706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975CF0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792FF16" w14:textId="77777777" w:rsidR="000301DF" w:rsidRPr="00E6531C" w:rsidRDefault="000301DF" w:rsidP="008165FD">
            <w:pPr>
              <w:rPr>
                <w:rFonts w:ascii="Calibri" w:hAnsi="Calibri"/>
                <w:sz w:val="18"/>
                <w:szCs w:val="18"/>
              </w:rPr>
            </w:pPr>
            <w:r>
              <w:rPr>
                <w:rFonts w:ascii="Calibri" w:hAnsi="Calibri"/>
                <w:sz w:val="18"/>
                <w:szCs w:val="18"/>
              </w:rPr>
              <w:t>Lundbeck</w:t>
            </w:r>
          </w:p>
        </w:tc>
      </w:tr>
      <w:tr w:rsidR="000301DF" w:rsidRPr="00E6531C" w14:paraId="67DDA9C1" w14:textId="77777777" w:rsidTr="008165FD">
        <w:tc>
          <w:tcPr>
            <w:tcW w:w="0" w:type="auto"/>
          </w:tcPr>
          <w:p w14:paraId="04B305D0"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EZSBMYXMgQ3VldmFzPC9BdXRo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EZSBMYXMgQ3VldmFzPC9BdXRo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De Las Cuevas and Penate (2015)</w:t>
            </w:r>
            <w:r>
              <w:rPr>
                <w:rFonts w:ascii="Calibri" w:hAnsi="Calibri"/>
                <w:sz w:val="18"/>
                <w:szCs w:val="18"/>
              </w:rPr>
              <w:fldChar w:fldCharType="end"/>
            </w:r>
          </w:p>
        </w:tc>
        <w:tc>
          <w:tcPr>
            <w:tcW w:w="0" w:type="auto"/>
          </w:tcPr>
          <w:p w14:paraId="62F2C1A5"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15FBC2E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6715B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5BE1B71"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192FC0A7" w14:textId="77777777" w:rsidR="000301DF" w:rsidRPr="00C149F4" w:rsidRDefault="000301DF" w:rsidP="008165FD">
            <w:pPr>
              <w:rPr>
                <w:rFonts w:ascii="Calibri" w:hAnsi="Calibri"/>
                <w:sz w:val="18"/>
                <w:szCs w:val="18"/>
                <w:vertAlign w:val="superscript"/>
              </w:rPr>
            </w:pPr>
            <w:r w:rsidRPr="00C149F4">
              <w:rPr>
                <w:rFonts w:ascii="Calibri" w:hAnsi="Calibri"/>
                <w:sz w:val="18"/>
                <w:szCs w:val="18"/>
                <w:vertAlign w:val="superscript"/>
              </w:rPr>
              <w:t>3)</w:t>
            </w:r>
          </w:p>
        </w:tc>
        <w:tc>
          <w:tcPr>
            <w:tcW w:w="0" w:type="auto"/>
          </w:tcPr>
          <w:p w14:paraId="57FE913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C16074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4222B3F"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DE204C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2DE078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AD4B47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D1B356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BD48AB3" w14:textId="77777777" w:rsidTr="008165FD">
        <w:tc>
          <w:tcPr>
            <w:tcW w:w="0" w:type="auto"/>
          </w:tcPr>
          <w:p w14:paraId="3DC6476D"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LYXVmbWFuPC9BdXRob3I+PFll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LYXVmbWFuPC9BdXRob3I+PFll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Kaufman</w:t>
            </w:r>
            <w:r w:rsidRPr="004922F4">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7AAEF32A"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4B398E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8FDBF7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9A81BFD"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146A33C"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DF104F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2588593" w14:textId="77777777" w:rsidR="000301DF" w:rsidRPr="00E6531C" w:rsidRDefault="000301DF" w:rsidP="008165FD">
            <w:pPr>
              <w:rPr>
                <w:rFonts w:ascii="Calibri" w:hAnsi="Calibri"/>
                <w:sz w:val="18"/>
                <w:szCs w:val="18"/>
              </w:rPr>
            </w:pPr>
            <w:r>
              <w:rPr>
                <w:rFonts w:ascii="Calibri" w:hAnsi="Calibri"/>
                <w:sz w:val="18"/>
                <w:szCs w:val="18"/>
              </w:rPr>
              <w:t>Child maltreat</w:t>
            </w:r>
          </w:p>
        </w:tc>
        <w:tc>
          <w:tcPr>
            <w:tcW w:w="0" w:type="auto"/>
          </w:tcPr>
          <w:p w14:paraId="690905F5"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A3672A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5D8502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6887EF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D7C123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1BAC892" w14:textId="77777777" w:rsidTr="008165FD">
        <w:tc>
          <w:tcPr>
            <w:tcW w:w="0" w:type="auto"/>
          </w:tcPr>
          <w:p w14:paraId="43D9B517"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Eb2xkPC9BdXRob3I+PFllYXI+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Eb2xkPC9BdXRob3I+PFllYXI+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Dold</w:t>
            </w:r>
            <w:r w:rsidRPr="00564A8C">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120518D0"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89594C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D79F02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A001D01"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516598B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1A066C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1944A12" w14:textId="77777777" w:rsidR="000301DF" w:rsidRPr="00E6531C" w:rsidRDefault="000301DF" w:rsidP="008165FD">
            <w:pPr>
              <w:rPr>
                <w:rFonts w:ascii="Calibri" w:hAnsi="Calibri"/>
                <w:sz w:val="18"/>
                <w:szCs w:val="18"/>
              </w:rPr>
            </w:pPr>
            <w:r>
              <w:rPr>
                <w:rFonts w:ascii="Calibri" w:hAnsi="Calibri"/>
                <w:sz w:val="18"/>
                <w:szCs w:val="18"/>
              </w:rPr>
              <w:t>Anxiety</w:t>
            </w:r>
          </w:p>
        </w:tc>
        <w:tc>
          <w:tcPr>
            <w:tcW w:w="0" w:type="auto"/>
          </w:tcPr>
          <w:p w14:paraId="70EA639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AFB6388"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492643EE"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C08CE1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8D80168"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67F7415" w14:textId="77777777" w:rsidTr="008165FD">
        <w:tc>
          <w:tcPr>
            <w:tcW w:w="0" w:type="auto"/>
          </w:tcPr>
          <w:p w14:paraId="25AD886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Gotzsche&lt;/Author&gt;&lt;Year&gt;2015&lt;/Year&gt;&lt;RecNum&gt;47&lt;/RecNum&gt;&lt;DisplayText&gt;Gotzsche&lt;style face="italic"&gt; et al.&lt;/style&gt; (2015)&lt;/DisplayText&gt;&lt;record&gt;&lt;rec-number&gt;47&lt;/rec-number&gt;&lt;foreign-keys&gt;&lt;key app="EN" db-id="as0zw5vvpzsdf4edafrx0zfz25z5vvstvtv2" timestamp="1504190565"&gt;47&lt;/key&gt;&lt;/foreign-keys&gt;&lt;ref-type name="Journal Article"&gt;17&lt;/ref-type&gt;&lt;contributors&gt;&lt;authors&gt;&lt;author&gt;Gotzsche, P. C.&lt;/author&gt;&lt;author&gt;Young, A. H.&lt;/author&gt;&lt;author&gt;Crace, J.&lt;/author&gt;&lt;/authors&gt;&lt;/contributors&gt;&lt;titles&gt;&lt;title&gt;Does long term use of psychiatric drugs cause more harm than good?&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h2435&lt;/pages&gt;&lt;volume&gt;350&lt;/volume&gt;&lt;edition&gt;2015/05/20&lt;/edition&gt;&lt;keywords&gt;&lt;keyword&gt;Europe&lt;/keyword&gt;&lt;keyword&gt;Humans&lt;/keyword&gt;&lt;keyword&gt;Mental Disorders/*drug therapy&lt;/keyword&gt;&lt;keyword&gt;Psychotropic Drugs/*adverse effects/therapeutic use&lt;/keyword&gt;&lt;keyword&gt;Randomized Controlled Trials as Topic&lt;/keyword&gt;&lt;keyword&gt;Suicide/*statistics &amp;amp; numerical data&lt;/keyword&gt;&lt;keyword&gt;United States&lt;/keyword&gt;&lt;/keywords&gt;&lt;dates&gt;&lt;year&gt;2015&lt;/year&gt;&lt;pub-dates&gt;&lt;date&gt;May 12&lt;/date&gt;&lt;/pub-dates&gt;&lt;/dates&gt;&lt;isbn&gt;0959-535x&lt;/isbn&gt;&lt;accession-num&gt;25985333&lt;/accession-num&gt;&lt;urls&gt;&lt;/urls&gt;&lt;custom2&gt;PMC4707562&lt;/custom2&gt;&lt;electronic-resource-num&gt;10.1136/bmj.h243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Gotzsche</w:t>
            </w:r>
            <w:r w:rsidRPr="00564A8C">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0D57429F"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7A387C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79BE79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3100B43"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98CAB6F" w14:textId="77777777" w:rsidR="000301DF" w:rsidRPr="00E6531C" w:rsidRDefault="000301DF" w:rsidP="008165FD">
            <w:pPr>
              <w:rPr>
                <w:rFonts w:ascii="Calibri" w:hAnsi="Calibri"/>
                <w:sz w:val="18"/>
                <w:szCs w:val="18"/>
              </w:rPr>
            </w:pPr>
          </w:p>
        </w:tc>
        <w:tc>
          <w:tcPr>
            <w:tcW w:w="0" w:type="auto"/>
          </w:tcPr>
          <w:p w14:paraId="44998D9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1DA3A5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BFCFCF0"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3805B2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E35CA73"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0A46B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EB08F8B"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F0A7C11" w14:textId="77777777" w:rsidTr="008165FD">
        <w:tc>
          <w:tcPr>
            <w:tcW w:w="0" w:type="auto"/>
          </w:tcPr>
          <w:p w14:paraId="0295000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DbGVhcmU8L0F1dGhvcj48WWVh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DbGVhcmU8L0F1dGhvcj48WWVh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Cleare</w:t>
            </w:r>
            <w:r w:rsidRPr="00D04E10">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292EE17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68B57D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AB4940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CA0166D"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48948C9"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1BA242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D09E3E7"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F78F8C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EED88D2"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69A6AA8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9E9709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B900487" w14:textId="77777777" w:rsidR="000301DF" w:rsidRPr="00E6531C" w:rsidRDefault="000301DF" w:rsidP="008165FD">
            <w:pPr>
              <w:rPr>
                <w:rFonts w:ascii="Calibri" w:hAnsi="Calibri"/>
                <w:sz w:val="18"/>
                <w:szCs w:val="18"/>
              </w:rPr>
            </w:pPr>
            <w:r>
              <w:rPr>
                <w:rFonts w:ascii="Calibri" w:hAnsi="Calibri"/>
                <w:sz w:val="18"/>
                <w:szCs w:val="18"/>
              </w:rPr>
              <w:t>BAP</w:t>
            </w:r>
          </w:p>
        </w:tc>
      </w:tr>
      <w:tr w:rsidR="000301DF" w:rsidRPr="00E6531C" w14:paraId="49D10C2E" w14:textId="77777777" w:rsidTr="008165FD">
        <w:tc>
          <w:tcPr>
            <w:tcW w:w="0" w:type="auto"/>
          </w:tcPr>
          <w:p w14:paraId="00468DE4"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aWxsYW48L0F1dGhvcj48WWVh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aWxsYW48L0F1dGhvcj48WWVh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illan</w:t>
            </w:r>
            <w:r w:rsidRPr="007C3BC0">
              <w:rPr>
                <w:rFonts w:ascii="Calibri" w:hAnsi="Calibri"/>
                <w:i/>
                <w:noProof/>
                <w:sz w:val="18"/>
                <w:szCs w:val="18"/>
              </w:rPr>
              <w:t xml:space="preserve"> et al.</w:t>
            </w:r>
            <w:r>
              <w:rPr>
                <w:rFonts w:ascii="Calibri" w:hAnsi="Calibri"/>
                <w:noProof/>
                <w:sz w:val="18"/>
                <w:szCs w:val="18"/>
              </w:rPr>
              <w:t xml:space="preserve"> (2015a)</w:t>
            </w:r>
            <w:r>
              <w:rPr>
                <w:rFonts w:ascii="Calibri" w:hAnsi="Calibri"/>
                <w:sz w:val="18"/>
                <w:szCs w:val="18"/>
              </w:rPr>
              <w:fldChar w:fldCharType="end"/>
            </w:r>
          </w:p>
        </w:tc>
        <w:tc>
          <w:tcPr>
            <w:tcW w:w="0" w:type="auto"/>
          </w:tcPr>
          <w:p w14:paraId="2DBE2518" w14:textId="77777777" w:rsidR="000301DF" w:rsidRPr="00E6531C" w:rsidRDefault="000301DF" w:rsidP="008165FD">
            <w:pPr>
              <w:rPr>
                <w:rFonts w:ascii="Calibri" w:hAnsi="Calibri"/>
                <w:sz w:val="18"/>
                <w:szCs w:val="18"/>
              </w:rPr>
            </w:pPr>
            <w:r>
              <w:rPr>
                <w:rFonts w:ascii="Calibri" w:hAnsi="Calibri"/>
                <w:sz w:val="18"/>
                <w:szCs w:val="18"/>
              </w:rPr>
              <w:t>N-expr</w:t>
            </w:r>
          </w:p>
        </w:tc>
        <w:tc>
          <w:tcPr>
            <w:tcW w:w="0" w:type="auto"/>
          </w:tcPr>
          <w:p w14:paraId="72A1C53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317996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B642CA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D12CE2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57B77D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CB0A25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F507810"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D1AC7D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7716EA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5ADE31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AECCF14"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19F9280" w14:textId="77777777" w:rsidTr="008165FD">
        <w:tc>
          <w:tcPr>
            <w:tcW w:w="0" w:type="auto"/>
          </w:tcPr>
          <w:p w14:paraId="73CD195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aWxsYW48L0F1dGhvcj48WWVh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aWxsYW48L0F1dGhvcj48WWVh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illan</w:t>
            </w:r>
            <w:r w:rsidRPr="007C3BC0">
              <w:rPr>
                <w:rFonts w:ascii="Calibri" w:hAnsi="Calibri"/>
                <w:i/>
                <w:noProof/>
                <w:sz w:val="18"/>
                <w:szCs w:val="18"/>
              </w:rPr>
              <w:t xml:space="preserve"> et al.</w:t>
            </w:r>
            <w:r>
              <w:rPr>
                <w:rFonts w:ascii="Calibri" w:hAnsi="Calibri"/>
                <w:noProof/>
                <w:sz w:val="18"/>
                <w:szCs w:val="18"/>
              </w:rPr>
              <w:t xml:space="preserve"> (2015b)</w:t>
            </w:r>
            <w:r>
              <w:rPr>
                <w:rFonts w:ascii="Calibri" w:hAnsi="Calibri"/>
                <w:sz w:val="18"/>
                <w:szCs w:val="18"/>
              </w:rPr>
              <w:fldChar w:fldCharType="end"/>
            </w:r>
          </w:p>
        </w:tc>
        <w:tc>
          <w:tcPr>
            <w:tcW w:w="0" w:type="auto"/>
          </w:tcPr>
          <w:p w14:paraId="1E5266F7"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A44E07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F64A4D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1514B0"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AC7877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3A3DC4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0469504"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ECF92A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C3995C3"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833412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157D49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1840AC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A33A799" w14:textId="77777777" w:rsidTr="008165FD">
        <w:tc>
          <w:tcPr>
            <w:tcW w:w="0" w:type="auto"/>
          </w:tcPr>
          <w:p w14:paraId="01C3F02D"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aHVncmE8L0F1dGhvcj48WWVh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aHVncmE8L0F1dGhvcj48WWVh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hugra</w:t>
            </w:r>
            <w:r w:rsidRPr="00A95EF9">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54E1A04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ECD900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F1BC9D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1B20D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3C7828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7E6D47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D71191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6DC74F9"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2806AB1"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7389FA4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F52E71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A78DFE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20AF7EC" w14:textId="77777777" w:rsidTr="008165FD">
        <w:tc>
          <w:tcPr>
            <w:tcW w:w="0" w:type="auto"/>
          </w:tcPr>
          <w:p w14:paraId="7AB14F0D"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Huber&lt;/Author&gt;&lt;Year&gt;2015&lt;/Year&gt;&lt;RecNum&gt;127&lt;/RecNum&gt;&lt;DisplayText&gt;Huber and Klug (2015)&lt;/DisplayText&gt;&lt;record&gt;&lt;rec-number&gt;127&lt;/rec-number&gt;&lt;foreign-keys&gt;&lt;key app="EN" db-id="as0zw5vvpzsdf4edafrx0zfz25z5vvstvtv2" timestamp="1504701766"&gt;127&lt;/key&gt;&lt;/foreign-keys&gt;&lt;ref-type name="Journal Article"&gt;17&lt;/ref-type&gt;&lt;contributors&gt;&lt;authors&gt;&lt;author&gt;Huber, D.&lt;/author&gt;&lt;author&gt;Klug, G.&lt;/author&gt;&lt;/authors&gt;&lt;/contributors&gt;&lt;titles&gt;&lt;title&gt;Time in psychodynamic psychotherapy: Psychodynamic short-term versus long-term therapy&lt;/title&gt;&lt;secondary-title&gt;Psychotherapeut&lt;/secondary-title&gt;&lt;short-title&gt;Zeit in der psychodynamischen Psychotherapie: Psychodynamische Kurz- vs. Langzeittherapie&lt;/short-title&gt;&lt;/titles&gt;&lt;periodical&gt;&lt;full-title&gt;Psychotherapeut&lt;/full-title&gt;&lt;/periodical&gt;&lt;pages&gt;94-101&lt;/pages&gt;&lt;volume&gt;60&lt;/volume&gt;&lt;number&gt;2&lt;/number&gt;&lt;dates&gt;&lt;year&gt;2015&lt;/year&gt;&lt;/dates&gt;&lt;work-type&gt;Review&lt;/work-type&gt;&lt;urls&gt;&lt;related-urls&gt;&lt;url&gt;https://www.scopus.com/inward/record.uri?eid=2-s2.0-84939980986&amp;amp;doi=10.1007%2fs00278-015-0009-8&amp;amp;partnerID=40&amp;amp;md5=51fe6d34bf9a3e4e8184b227bb719f6c&lt;/url&gt;&lt;/related-urls&gt;&lt;/urls&gt;&lt;electronic-resource-num&gt;10.1007/s00278-015-0009-8&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Huber and Klug (2015)</w:t>
            </w:r>
            <w:r>
              <w:rPr>
                <w:rFonts w:ascii="Calibri" w:hAnsi="Calibri"/>
                <w:sz w:val="18"/>
                <w:szCs w:val="18"/>
              </w:rPr>
              <w:fldChar w:fldCharType="end"/>
            </w:r>
          </w:p>
        </w:tc>
        <w:tc>
          <w:tcPr>
            <w:tcW w:w="0" w:type="auto"/>
          </w:tcPr>
          <w:p w14:paraId="7F32A7F2"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561E36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75EB7D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7BECA5A"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6D65E171" w14:textId="77777777" w:rsidR="000301DF" w:rsidRPr="00A95EF9" w:rsidRDefault="000301DF" w:rsidP="008165FD">
            <w:pPr>
              <w:rPr>
                <w:rFonts w:ascii="Calibri" w:hAnsi="Calibri"/>
                <w:sz w:val="18"/>
                <w:szCs w:val="18"/>
                <w:vertAlign w:val="superscript"/>
              </w:rPr>
            </w:pPr>
            <w:r w:rsidRPr="00A95EF9">
              <w:rPr>
                <w:rFonts w:ascii="Calibri" w:hAnsi="Calibri"/>
                <w:sz w:val="18"/>
                <w:szCs w:val="18"/>
                <w:vertAlign w:val="superscript"/>
              </w:rPr>
              <w:t>4)</w:t>
            </w:r>
          </w:p>
        </w:tc>
        <w:tc>
          <w:tcPr>
            <w:tcW w:w="0" w:type="auto"/>
          </w:tcPr>
          <w:p w14:paraId="7886AAE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1574DB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D4C36D2"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1FE006FC" w14:textId="77777777" w:rsidR="000301DF" w:rsidRPr="00E6531C" w:rsidRDefault="000301DF" w:rsidP="008165FD">
            <w:pPr>
              <w:rPr>
                <w:rFonts w:ascii="Calibri" w:hAnsi="Calibri"/>
                <w:sz w:val="18"/>
                <w:szCs w:val="18"/>
              </w:rPr>
            </w:pPr>
            <w:r>
              <w:rPr>
                <w:rFonts w:ascii="Calibri" w:hAnsi="Calibri"/>
                <w:sz w:val="18"/>
                <w:szCs w:val="18"/>
              </w:rPr>
              <w:t>PDT</w:t>
            </w:r>
          </w:p>
        </w:tc>
        <w:tc>
          <w:tcPr>
            <w:tcW w:w="0" w:type="auto"/>
          </w:tcPr>
          <w:p w14:paraId="7078AC3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739C6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E45423D"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665275E" w14:textId="77777777" w:rsidTr="008165FD">
        <w:tc>
          <w:tcPr>
            <w:tcW w:w="0" w:type="auto"/>
          </w:tcPr>
          <w:p w14:paraId="09D609CE" w14:textId="77777777" w:rsidR="000301DF" w:rsidRPr="00E6531C" w:rsidRDefault="000301DF" w:rsidP="008165FD">
            <w:pPr>
              <w:rPr>
                <w:rFonts w:ascii="Calibri" w:hAnsi="Calibri"/>
                <w:sz w:val="18"/>
                <w:szCs w:val="18"/>
              </w:rPr>
            </w:pPr>
            <w:r>
              <w:rPr>
                <w:rFonts w:ascii="Calibri" w:hAnsi="Calibri"/>
                <w:sz w:val="18"/>
                <w:szCs w:val="18"/>
              </w:rPr>
              <w:lastRenderedPageBreak/>
              <w:fldChar w:fldCharType="begin"/>
            </w:r>
            <w:r>
              <w:rPr>
                <w:rFonts w:ascii="Calibri" w:hAnsi="Calibri"/>
                <w:sz w:val="18"/>
                <w:szCs w:val="18"/>
              </w:rPr>
              <w:instrText xml:space="preserve"> ADDIN EN.CITE &lt;EndNote&gt;&lt;Cite AuthorYear="1"&gt;&lt;Author&gt;Lawrie&lt;/Author&gt;&lt;Year&gt;2015&lt;/Year&gt;&lt;RecNum&gt;128&lt;/RecNum&gt;&lt;DisplayText&gt;Lawrie (2015)&lt;/DisplayText&gt;&lt;record&gt;&lt;rec-number&gt;128&lt;/rec-number&gt;&lt;foreign-keys&gt;&lt;key app="EN" db-id="as0zw5vvpzsdf4edafrx0zfz25z5vvstvtv2" timestamp="1504702063"&gt;128&lt;/key&gt;&lt;/foreign-keys&gt;&lt;ref-type name="Journal Article"&gt;17&lt;/ref-type&gt;&lt;contributors&gt;&lt;authors&gt;&lt;author&gt;Lawrie, S. M.&lt;/author&gt;&lt;/authors&gt;&lt;/contributors&gt;&lt;titles&gt;&lt;title&gt;Patients need reliable facts and figures about antipsychotics&lt;/title&gt;&lt;secondary-title&gt;Advances in Psychiatric Treatment&lt;/secondary-title&gt;&lt;/titles&gt;&lt;periodical&gt;&lt;full-title&gt;Advances in Psychiatric Treatment&lt;/full-title&gt;&lt;/periodical&gt;&lt;pages&gt;85-87&lt;/pages&gt;&lt;volume&gt;21&lt;/volume&gt;&lt;number&gt;2&lt;/number&gt;&lt;dates&gt;&lt;year&gt;2015&lt;/year&gt;&lt;/dates&gt;&lt;work-type&gt;Article&lt;/work-type&gt;&lt;urls&gt;&lt;related-urls&gt;&lt;url&gt;https://www.scopus.com/inward/record.uri?eid=2-s2.0-84924942401&amp;amp;doi=10.1192%2fapt.bp.114.013375&amp;amp;partnerID=40&amp;amp;md5=4846d6e633612172889b0b9eb7eb02eb&lt;/url&gt;&lt;/related-urls&gt;&lt;/urls&gt;&lt;electronic-resource-num&gt;10.1192/apt.bp.114.013375&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Lawrie (2015)</w:t>
            </w:r>
            <w:r>
              <w:rPr>
                <w:rFonts w:ascii="Calibri" w:hAnsi="Calibri"/>
                <w:sz w:val="18"/>
                <w:szCs w:val="18"/>
              </w:rPr>
              <w:fldChar w:fldCharType="end"/>
            </w:r>
          </w:p>
        </w:tc>
        <w:tc>
          <w:tcPr>
            <w:tcW w:w="0" w:type="auto"/>
          </w:tcPr>
          <w:p w14:paraId="7342DAF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6D7C36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E6FEF6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74029F9"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6396EA21"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FA0E86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B0181C7"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13DC8384"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DAE18BA"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6AF74CC4"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C48FA0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6ADD8D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28C0C63" w14:textId="77777777" w:rsidTr="008165FD">
        <w:tc>
          <w:tcPr>
            <w:tcW w:w="0" w:type="auto"/>
          </w:tcPr>
          <w:p w14:paraId="01A42AE0"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Stein&lt;/Author&gt;&lt;Year&gt;2015&lt;/Year&gt;&lt;RecNum&gt;98&lt;/RecNum&gt;&lt;DisplayText&gt;Stein (2015)&lt;/DisplayText&gt;&lt;record&gt;&lt;rec-number&gt;98&lt;/rec-number&gt;&lt;foreign-keys&gt;&lt;key app="EN" db-id="as0zw5vvpzsdf4edafrx0zfz25z5vvstvtv2" timestamp="1504190565"&gt;98&lt;/key&gt;&lt;/foreign-keys&gt;&lt;ref-type name="Journal Article"&gt;17&lt;/ref-type&gt;&lt;contributors&gt;&lt;authors&gt;&lt;author&gt;Stein, D. J.&lt;/author&gt;&lt;/authors&gt;&lt;/contributors&gt;&lt;auth-address&gt;Department of Psychiatry and Mental Health, MRC Unit on Anxiety and Stress Disorders, Groote Schuur Hospital, University of Cape Town, Cape Town, South Africa.&lt;/auth-address&gt;&lt;titles&gt;&lt;title&gt;Antidepressant-placebo differences: is the glass half full or half empty?&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257-8&lt;/pages&gt;&lt;volume&gt;14&lt;/volume&gt;&lt;number&gt;3&lt;/number&gt;&lt;edition&gt;2015/09/27&lt;/edition&gt;&lt;dates&gt;&lt;year&gt;2015&lt;/year&gt;&lt;pub-dates&gt;&lt;date&gt;Oct&lt;/date&gt;&lt;/pub-dates&gt;&lt;/dates&gt;&lt;isbn&gt;1723-8617 (Print)&amp;#xD;1723-8617&lt;/isbn&gt;&lt;accession-num&gt;26407769&lt;/accession-num&gt;&lt;urls&gt;&lt;/urls&gt;&lt;custom2&gt;PMC4592636&lt;/custom2&gt;&lt;electronic-resource-num&gt;10.1002/wps.20263&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Stein (2015)</w:t>
            </w:r>
            <w:r>
              <w:rPr>
                <w:rFonts w:ascii="Calibri" w:hAnsi="Calibri"/>
                <w:sz w:val="18"/>
                <w:szCs w:val="18"/>
              </w:rPr>
              <w:fldChar w:fldCharType="end"/>
            </w:r>
          </w:p>
        </w:tc>
        <w:tc>
          <w:tcPr>
            <w:tcW w:w="0" w:type="auto"/>
          </w:tcPr>
          <w:p w14:paraId="120D922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DAD375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930E1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335B8A1"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EF8A3A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3AAE2C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DCA02F1"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49DFC91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9317236"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68F73DB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073C8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A98624"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B28096D" w14:textId="77777777" w:rsidTr="008165FD">
        <w:tc>
          <w:tcPr>
            <w:tcW w:w="0" w:type="auto"/>
          </w:tcPr>
          <w:p w14:paraId="31C40EBA"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Kasper&lt;/Author&gt;&lt;Year&gt;2015&lt;/Year&gt;&lt;RecNum&gt;59&lt;/RecNum&gt;&lt;DisplayText&gt;Kasper and Dold (2015)&lt;/DisplayText&gt;&lt;record&gt;&lt;rec-number&gt;59&lt;/rec-number&gt;&lt;foreign-keys&gt;&lt;key app="EN" db-id="as0zw5vvpzsdf4edafrx0zfz25z5vvstvtv2" timestamp="1504190565"&gt;59&lt;/key&gt;&lt;/foreign-keys&gt;&lt;ref-type name="Journal Article"&gt;17&lt;/ref-type&gt;&lt;contributors&gt;&lt;authors&gt;&lt;author&gt;Kasper, S.&lt;/author&gt;&lt;author&gt;Dold, M.&lt;/author&gt;&lt;/authors&gt;&lt;/contributors&gt;&lt;auth-address&gt;Department of Psychiatry and Psychotherapy, Medical University of Vienna, Vienna, Austria.&lt;/auth-address&gt;&lt;titles&gt;&lt;title&gt;Factors contributing to the increasing placebo response in antidepressant trials&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304-6&lt;/pages&gt;&lt;volume&gt;14&lt;/volume&gt;&lt;number&gt;3&lt;/number&gt;&lt;edition&gt;2015/09/27&lt;/edition&gt;&lt;dates&gt;&lt;year&gt;2015&lt;/year&gt;&lt;pub-dates&gt;&lt;date&gt;Oct&lt;/date&gt;&lt;/pub-dates&gt;&lt;/dates&gt;&lt;isbn&gt;1723-8617 (Print)&amp;#xD;1723-8617&lt;/isbn&gt;&lt;accession-num&gt;26407782&lt;/accession-num&gt;&lt;urls&gt;&lt;/urls&gt;&lt;custom2&gt;PMC4592649&lt;/custom2&gt;&lt;electronic-resource-num&gt;10.1002/wps.2024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Kasper and Dold (2015)</w:t>
            </w:r>
            <w:r>
              <w:rPr>
                <w:rFonts w:ascii="Calibri" w:hAnsi="Calibri"/>
                <w:sz w:val="18"/>
                <w:szCs w:val="18"/>
              </w:rPr>
              <w:fldChar w:fldCharType="end"/>
            </w:r>
          </w:p>
        </w:tc>
        <w:tc>
          <w:tcPr>
            <w:tcW w:w="0" w:type="auto"/>
          </w:tcPr>
          <w:p w14:paraId="4975CA77"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6E5095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BA49E8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62A344"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441E5C11" w14:textId="77777777" w:rsidR="000301DF" w:rsidRPr="00A15B12" w:rsidRDefault="000301DF" w:rsidP="008165FD">
            <w:pPr>
              <w:rPr>
                <w:rFonts w:ascii="Calibri" w:hAnsi="Calibri"/>
                <w:sz w:val="18"/>
                <w:szCs w:val="18"/>
                <w:vertAlign w:val="superscript"/>
              </w:rPr>
            </w:pPr>
            <w:r w:rsidRPr="00A15B12">
              <w:rPr>
                <w:rFonts w:ascii="Calibri" w:hAnsi="Calibri"/>
                <w:sz w:val="18"/>
                <w:szCs w:val="18"/>
                <w:vertAlign w:val="superscript"/>
              </w:rPr>
              <w:t>5)</w:t>
            </w:r>
          </w:p>
        </w:tc>
        <w:tc>
          <w:tcPr>
            <w:tcW w:w="0" w:type="auto"/>
          </w:tcPr>
          <w:p w14:paraId="5BBED56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30D0F4E"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7110318"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2B08ECE"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1A633B9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BF1157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AD2919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9875488" w14:textId="77777777" w:rsidTr="008165FD">
        <w:tc>
          <w:tcPr>
            <w:tcW w:w="0" w:type="auto"/>
          </w:tcPr>
          <w:p w14:paraId="69FE5D9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Dold&lt;/Author&gt;&lt;Year&gt;2015&lt;/Year&gt;&lt;RecNum&gt;35&lt;/RecNum&gt;&lt;DisplayText&gt;Dold and Kasper (2015)&lt;/DisplayText&gt;&lt;record&gt;&lt;rec-number&gt;35&lt;/rec-number&gt;&lt;foreign-keys&gt;&lt;key app="EN" db-id="as0zw5vvpzsdf4edafrx0zfz25z5vvstvtv2" timestamp="1504190565"&gt;35&lt;/key&gt;&lt;/foreign-keys&gt;&lt;ref-type name="Journal Article"&gt;17&lt;/ref-type&gt;&lt;contributors&gt;&lt;authors&gt;&lt;author&gt;Dold, M.&lt;/author&gt;&lt;author&gt;Kasper, S.&lt;/author&gt;&lt;/authors&gt;&lt;/contributors&gt;&lt;auth-address&gt;Department of Psychiatry and Psychotherapy, Medical University of Vienna, Vienna, Austria.&lt;/auth-address&gt;&lt;titles&gt;&lt;title&gt;Increasing placebo response in antipsychotic trials: a clinical perspective&lt;/title&gt;&lt;secondary-title&gt;Evid Based Ment Health&lt;/secondary-title&gt;&lt;alt-title&gt;Evidence-based mental health&lt;/alt-title&gt;&lt;/titles&gt;&lt;periodical&gt;&lt;full-title&gt;Evid Based Ment Health&lt;/full-title&gt;&lt;abbr-1&gt;Evidence-based mental health&lt;/abbr-1&gt;&lt;/periodical&gt;&lt;alt-periodical&gt;&lt;full-title&gt;Evid Based Ment Health&lt;/full-title&gt;&lt;abbr-1&gt;Evidence-based mental health&lt;/abbr-1&gt;&lt;/alt-periodical&gt;&lt;pages&gt;77-9&lt;/pages&gt;&lt;volume&gt;18&lt;/volume&gt;&lt;number&gt;3&lt;/number&gt;&lt;edition&gt;2015/07/01&lt;/edition&gt;&lt;keywords&gt;&lt;keyword&gt;Antipsychotic Agents/*therapeutic use&lt;/keyword&gt;&lt;keyword&gt;Female&lt;/keyword&gt;&lt;keyword&gt;Humans&lt;/keyword&gt;&lt;keyword&gt;Male&lt;/keyword&gt;&lt;keyword&gt;*Placebo Effect&lt;/keyword&gt;&lt;keyword&gt;Psychotic Disorders/*drug therapy&lt;/keyword&gt;&lt;keyword&gt;*Randomized Controlled Trials as Topic&lt;/keyword&gt;&lt;keyword&gt;Schizophrenia/*drug therapy&lt;/keyword&gt;&lt;/keywords&gt;&lt;dates&gt;&lt;year&gt;2015&lt;/year&gt;&lt;pub-dates&gt;&lt;date&gt;Aug&lt;/date&gt;&lt;/pub-dates&gt;&lt;/dates&gt;&lt;isbn&gt;1362-0347&lt;/isbn&gt;&lt;accession-num&gt;26124311&lt;/accession-num&gt;&lt;urls&gt;&lt;/urls&gt;&lt;electronic-resource-num&gt;10.1136/eb-2015-102098&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Dold and Kasper (2015)</w:t>
            </w:r>
            <w:r>
              <w:rPr>
                <w:rFonts w:ascii="Calibri" w:hAnsi="Calibri"/>
                <w:sz w:val="18"/>
                <w:szCs w:val="18"/>
              </w:rPr>
              <w:fldChar w:fldCharType="end"/>
            </w:r>
          </w:p>
        </w:tc>
        <w:tc>
          <w:tcPr>
            <w:tcW w:w="0" w:type="auto"/>
          </w:tcPr>
          <w:p w14:paraId="5E5905CD"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1840802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D8173F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A49D697"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2DBA4A61" w14:textId="77777777" w:rsidR="000301DF" w:rsidRPr="00325FC2" w:rsidRDefault="000301DF" w:rsidP="008165FD">
            <w:pPr>
              <w:rPr>
                <w:rFonts w:ascii="Calibri" w:hAnsi="Calibri"/>
                <w:sz w:val="18"/>
                <w:szCs w:val="18"/>
                <w:vertAlign w:val="superscript"/>
              </w:rPr>
            </w:pPr>
            <w:r w:rsidRPr="00325FC2">
              <w:rPr>
                <w:rFonts w:ascii="Calibri" w:hAnsi="Calibri"/>
                <w:sz w:val="18"/>
                <w:szCs w:val="18"/>
                <w:vertAlign w:val="superscript"/>
              </w:rPr>
              <w:t>6)</w:t>
            </w:r>
          </w:p>
        </w:tc>
        <w:tc>
          <w:tcPr>
            <w:tcW w:w="0" w:type="auto"/>
          </w:tcPr>
          <w:p w14:paraId="5EC437D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89E18D4"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542B56E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DB2C11B"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6DA6D7B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4AE561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F292BF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B1461CC" w14:textId="77777777" w:rsidTr="008165FD">
        <w:tc>
          <w:tcPr>
            <w:tcW w:w="0" w:type="auto"/>
          </w:tcPr>
          <w:p w14:paraId="27C29DA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YWlhPC9BdXRob3I+PFllYXI+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YWlhPC9BdXRob3I+PFllYXI+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aia</w:t>
            </w:r>
            <w:r w:rsidRPr="00291303">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7027DF7E"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44B5E95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1C4D51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72EC4B1"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683C9A2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7F1F06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7A08865"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049D509A"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229E97B"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3CEEDCB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2971C5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A265193"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9DDAB2A" w14:textId="77777777" w:rsidTr="008165FD">
        <w:tc>
          <w:tcPr>
            <w:tcW w:w="0" w:type="auto"/>
          </w:tcPr>
          <w:p w14:paraId="37F8B071"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UYWppa2E8L0F1dGhvcj48WWVh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zNTctNjI8L3BhZ2VzPjx2b2x1bWU+MjA3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UYWppa2E8L0F1dGhvcj48WWVh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zNTctNjI8L3BhZ2VzPjx2b2x1bWU+MjA3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Tajika</w:t>
            </w:r>
            <w:r w:rsidRPr="00291303">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5A95B704"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C9AF7B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01EB4A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0422FC" w14:textId="77777777" w:rsidR="000301DF" w:rsidRPr="00E6531C" w:rsidRDefault="000301DF" w:rsidP="008165FD">
            <w:pPr>
              <w:rPr>
                <w:rFonts w:ascii="Calibri" w:hAnsi="Calibri"/>
                <w:sz w:val="18"/>
                <w:szCs w:val="18"/>
              </w:rPr>
            </w:pPr>
            <w:r>
              <w:rPr>
                <w:rFonts w:ascii="Calibri" w:hAnsi="Calibri"/>
                <w:sz w:val="18"/>
                <w:szCs w:val="18"/>
              </w:rPr>
              <w:t>Moderate ES</w:t>
            </w:r>
          </w:p>
        </w:tc>
        <w:tc>
          <w:tcPr>
            <w:tcW w:w="0" w:type="auto"/>
          </w:tcPr>
          <w:p w14:paraId="1ABEF49E"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ABB076C"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41892A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DBED109"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C65FADF"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F56041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1E8DB3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D2E076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4A2E8E5" w14:textId="77777777" w:rsidTr="008165FD">
        <w:tc>
          <w:tcPr>
            <w:tcW w:w="0" w:type="auto"/>
          </w:tcPr>
          <w:p w14:paraId="27FC5A6D"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MYWxseTwvQXV0aG9yPjxZZWFy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MYWxseTwvQXV0aG9yPjxZZWFy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Lally and MacCabe (2015)</w:t>
            </w:r>
            <w:r>
              <w:rPr>
                <w:rFonts w:ascii="Calibri" w:hAnsi="Calibri"/>
                <w:sz w:val="18"/>
                <w:szCs w:val="18"/>
              </w:rPr>
              <w:fldChar w:fldCharType="end"/>
            </w:r>
          </w:p>
        </w:tc>
        <w:tc>
          <w:tcPr>
            <w:tcW w:w="0" w:type="auto"/>
          </w:tcPr>
          <w:p w14:paraId="1725DE38"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2CABCE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6BE748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388AA11"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CF13E4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DEEACB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864C58A"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7CFB2FE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B69728E"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275C8FE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50A1E8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0414FE6" w14:textId="77777777" w:rsidR="000301DF" w:rsidRPr="00E6531C" w:rsidRDefault="000301DF" w:rsidP="008165FD">
            <w:pPr>
              <w:rPr>
                <w:rFonts w:ascii="Calibri" w:hAnsi="Calibri"/>
                <w:sz w:val="18"/>
                <w:szCs w:val="18"/>
              </w:rPr>
            </w:pPr>
            <w:r>
              <w:rPr>
                <w:rFonts w:ascii="Calibri" w:hAnsi="Calibri"/>
                <w:sz w:val="18"/>
                <w:szCs w:val="18"/>
              </w:rPr>
              <w:t>EU-FP7</w:t>
            </w:r>
          </w:p>
        </w:tc>
      </w:tr>
      <w:tr w:rsidR="000301DF" w:rsidRPr="00E6531C" w14:paraId="2C95AFE4" w14:textId="77777777" w:rsidTr="008165FD">
        <w:tc>
          <w:tcPr>
            <w:tcW w:w="0" w:type="auto"/>
          </w:tcPr>
          <w:p w14:paraId="68CD77D3"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MaWVyc2NoLVN1bXNraXM8L0F1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MaWVyc2NoLVN1bXNraXM8L0F1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Liersch-Sumskis</w:t>
            </w:r>
            <w:r w:rsidRPr="00C2081B">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2D7AC34D"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9A33F2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6BAC7B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68D47D9"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150A0D6D" w14:textId="77777777" w:rsidR="000301DF" w:rsidRPr="00D26C02" w:rsidRDefault="000301DF" w:rsidP="008165FD">
            <w:pPr>
              <w:rPr>
                <w:rFonts w:ascii="Calibri" w:hAnsi="Calibri"/>
                <w:sz w:val="18"/>
                <w:szCs w:val="18"/>
                <w:vertAlign w:val="superscript"/>
              </w:rPr>
            </w:pPr>
            <w:r w:rsidRPr="00D26C02">
              <w:rPr>
                <w:rFonts w:ascii="Calibri" w:hAnsi="Calibri"/>
                <w:sz w:val="18"/>
                <w:szCs w:val="18"/>
                <w:vertAlign w:val="superscript"/>
              </w:rPr>
              <w:t>7)</w:t>
            </w:r>
          </w:p>
        </w:tc>
        <w:tc>
          <w:tcPr>
            <w:tcW w:w="0" w:type="auto"/>
          </w:tcPr>
          <w:p w14:paraId="3DB1CDE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9355023"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3D504F84"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D075E02"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2EAE518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79DFC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E8C0482"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9883BB3" w14:textId="77777777" w:rsidTr="008165FD">
        <w:tc>
          <w:tcPr>
            <w:tcW w:w="0" w:type="auto"/>
          </w:tcPr>
          <w:p w14:paraId="05898E4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TYXllcjwvQXV0aG9yPjxZZWFy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TYXllcjwvQXV0aG9yPjxZZWFy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Sayer</w:t>
            </w:r>
            <w:r w:rsidRPr="004D629F">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0924FCF6"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B092CC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A08A09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805C542"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306D26E1" w14:textId="77777777" w:rsidR="000301DF" w:rsidRPr="00E6531C" w:rsidRDefault="000301DF" w:rsidP="008165FD">
            <w:pPr>
              <w:rPr>
                <w:rFonts w:ascii="Calibri" w:hAnsi="Calibri"/>
                <w:sz w:val="18"/>
                <w:szCs w:val="18"/>
              </w:rPr>
            </w:pPr>
          </w:p>
        </w:tc>
        <w:tc>
          <w:tcPr>
            <w:tcW w:w="0" w:type="auto"/>
          </w:tcPr>
          <w:p w14:paraId="66795E8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92C443F" w14:textId="77777777" w:rsidR="000301DF" w:rsidRPr="00E6531C" w:rsidRDefault="000301DF" w:rsidP="008165FD">
            <w:pPr>
              <w:rPr>
                <w:rFonts w:ascii="Calibri" w:hAnsi="Calibri"/>
                <w:sz w:val="18"/>
                <w:szCs w:val="18"/>
              </w:rPr>
            </w:pPr>
            <w:r>
              <w:rPr>
                <w:rFonts w:ascii="Calibri" w:hAnsi="Calibri"/>
                <w:sz w:val="18"/>
                <w:szCs w:val="18"/>
              </w:rPr>
              <w:t>PTSD</w:t>
            </w:r>
          </w:p>
        </w:tc>
        <w:tc>
          <w:tcPr>
            <w:tcW w:w="0" w:type="auto"/>
          </w:tcPr>
          <w:p w14:paraId="1243119C"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320756A7" w14:textId="77777777" w:rsidR="000301DF" w:rsidRPr="00E6531C" w:rsidRDefault="000301DF" w:rsidP="008165FD">
            <w:pPr>
              <w:rPr>
                <w:rFonts w:ascii="Calibri" w:hAnsi="Calibri"/>
                <w:sz w:val="18"/>
                <w:szCs w:val="18"/>
              </w:rPr>
            </w:pPr>
            <w:r>
              <w:rPr>
                <w:rFonts w:ascii="Calibri" w:hAnsi="Calibri"/>
                <w:sz w:val="18"/>
                <w:szCs w:val="18"/>
              </w:rPr>
              <w:t>Expressive writing</w:t>
            </w:r>
          </w:p>
        </w:tc>
        <w:tc>
          <w:tcPr>
            <w:tcW w:w="0" w:type="auto"/>
          </w:tcPr>
          <w:p w14:paraId="5E941B5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2EA785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8171B8A" w14:textId="77777777" w:rsidR="000301DF" w:rsidRPr="00E6531C" w:rsidRDefault="000301DF" w:rsidP="008165FD">
            <w:pPr>
              <w:rPr>
                <w:rFonts w:ascii="Calibri" w:hAnsi="Calibri"/>
                <w:sz w:val="18"/>
                <w:szCs w:val="18"/>
              </w:rPr>
            </w:pPr>
            <w:r>
              <w:rPr>
                <w:rFonts w:ascii="Calibri" w:hAnsi="Calibri"/>
                <w:sz w:val="18"/>
                <w:szCs w:val="18"/>
              </w:rPr>
              <w:t>VA</w:t>
            </w:r>
          </w:p>
        </w:tc>
      </w:tr>
      <w:tr w:rsidR="000301DF" w:rsidRPr="00E6531C" w14:paraId="081A9D53" w14:textId="77777777" w:rsidTr="008165FD">
        <w:tc>
          <w:tcPr>
            <w:tcW w:w="0" w:type="auto"/>
          </w:tcPr>
          <w:p w14:paraId="1A670F3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Kelly&lt;/Author&gt;&lt;Year&gt;2014&lt;/Year&gt;&lt;RecNum&gt;61&lt;/RecNum&gt;&lt;DisplayText&gt;Kelly (2014)&lt;/DisplayText&gt;&lt;record&gt;&lt;rec-number&gt;61&lt;/rec-number&gt;&lt;foreign-keys&gt;&lt;key app="EN" db-id="as0zw5vvpzsdf4edafrx0zfz25z5vvstvtv2" timestamp="1504190565"&gt;61&lt;/key&gt;&lt;/foreign-keys&gt;&lt;ref-type name="Journal Article"&gt;17&lt;/ref-type&gt;&lt;contributors&gt;&lt;authors&gt;&lt;author&gt;Kelly, B. D.&lt;/author&gt;&lt;/authors&gt;&lt;/contributors&gt;&lt;auth-address&gt;Department of Adult Psychiatry, UCD School of Medicine and Medical Science, University College Dublin, Mater Misericordiae University Hospital, Dublin 7, Ireland. Electronic address: brendankelly35@gmail.com.&lt;/auth-address&gt;&lt;titles&gt;&lt;title&gt;Rights of people with mental illness&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e4&lt;/pages&gt;&lt;volume&gt;1&lt;/volume&gt;&lt;number&gt;4&lt;/number&gt;&lt;edition&gt;2015/09/12&lt;/edition&gt;&lt;dates&gt;&lt;year&gt;2014&lt;/year&gt;&lt;pub-dates&gt;&lt;date&gt;Sep&lt;/date&gt;&lt;/pub-dates&gt;&lt;/dates&gt;&lt;isbn&gt;2215-0366&lt;/isbn&gt;&lt;accession-num&gt;26360866&lt;/accession-num&gt;&lt;urls&gt;&lt;/urls&gt;&lt;electronic-resource-num&gt;10.1016/s2215-0366(14)70346-3&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Kelly (2014)</w:t>
            </w:r>
            <w:r>
              <w:rPr>
                <w:rFonts w:ascii="Calibri" w:hAnsi="Calibri"/>
                <w:sz w:val="18"/>
                <w:szCs w:val="18"/>
              </w:rPr>
              <w:fldChar w:fldCharType="end"/>
            </w:r>
          </w:p>
        </w:tc>
        <w:tc>
          <w:tcPr>
            <w:tcW w:w="0" w:type="auto"/>
          </w:tcPr>
          <w:p w14:paraId="7EBF1B2C"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4826CA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A8F44A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54A3395"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AA99E58"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82C46D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5A5D09D"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540E73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5F2C3BB"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D4BB0D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BCC85D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0368F0C" w14:textId="77777777" w:rsidR="000301DF" w:rsidRPr="00E6531C" w:rsidRDefault="000301DF" w:rsidP="008165FD">
            <w:pPr>
              <w:rPr>
                <w:rFonts w:ascii="Calibri" w:hAnsi="Calibri"/>
                <w:sz w:val="18"/>
                <w:szCs w:val="18"/>
              </w:rPr>
            </w:pPr>
          </w:p>
        </w:tc>
      </w:tr>
      <w:tr w:rsidR="000301DF" w:rsidRPr="00E6531C" w14:paraId="1839E9FD" w14:textId="77777777" w:rsidTr="008165FD">
        <w:tc>
          <w:tcPr>
            <w:tcW w:w="0" w:type="auto"/>
          </w:tcPr>
          <w:p w14:paraId="00122417"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Aubin&lt;/Author&gt;&lt;Year&gt;2015&lt;/Year&gt;&lt;RecNum&gt;11&lt;/RecNum&gt;&lt;DisplayText&gt;Aubin&lt;style face="italic"&gt; et al.&lt;/style&gt; (2015)&lt;/DisplayText&gt;&lt;record&gt;&lt;rec-number&gt;11&lt;/rec-number&gt;&lt;foreign-keys&gt;&lt;key app="EN" db-id="as0zw5vvpzsdf4edafrx0zfz25z5vvstvtv2" timestamp="1504190565"&gt;11&lt;/key&gt;&lt;/foreign-keys&gt;&lt;ref-type name="Journal Article"&gt;17&lt;/ref-type&gt;&lt;contributors&gt;&lt;authors&gt;&lt;author&gt;Aubin, H. J.&lt;/author&gt;&lt;author&gt;Reimer, J.&lt;/author&gt;&lt;author&gt;Nutt, D. J.&lt;/author&gt;&lt;author&gt;Bladstrom, A.&lt;/author&gt;&lt;author&gt;Torup, L.&lt;/author&gt;&lt;author&gt;Francois, C.&lt;/author&gt;&lt;author&gt;Chick, J.&lt;/author&gt;&lt;/authors&gt;&lt;/contributors&gt;&lt;auth-address&gt;Hopital Paul Brousse, INSERM 669, Universite Paris-Sud, Villejuif, France.&lt;/auth-address&gt;&lt;titles&gt;&lt;title&gt;Clinical relevance of as-needed treatment with nalmefene in alcohol-dependent patients&lt;/title&gt;&lt;secondary-title&gt;Eur Addict Res&lt;/secondary-title&gt;&lt;alt-title&gt;European addiction research&lt;/alt-title&gt;&lt;/titles&gt;&lt;periodical&gt;&lt;full-title&gt;Eur Addict Res&lt;/full-title&gt;&lt;abbr-1&gt;European addiction research&lt;/abbr-1&gt;&lt;/periodical&gt;&lt;alt-periodical&gt;&lt;full-title&gt;Eur Addict Res&lt;/full-title&gt;&lt;abbr-1&gt;European addiction research&lt;/abbr-1&gt;&lt;/alt-periodical&gt;&lt;pages&gt;160-8&lt;/pages&gt;&lt;volume&gt;21&lt;/volume&gt;&lt;number&gt;3&lt;/number&gt;&lt;edition&gt;2015/04/04&lt;/edition&gt;&lt;keywords&gt;&lt;keyword&gt;Adult&lt;/keyword&gt;&lt;keyword&gt;Alcohol Drinking&lt;/keyword&gt;&lt;keyword&gt;Alcoholism/*drug therapy&lt;/keyword&gt;&lt;keyword&gt;Double-Blind Method&lt;/keyword&gt;&lt;keyword&gt;Female&lt;/keyword&gt;&lt;keyword&gt;Harm Reduction&lt;/keyword&gt;&lt;keyword&gt;Humans&lt;/keyword&gt;&lt;keyword&gt;Logistic Models&lt;/keyword&gt;&lt;keyword&gt;Male&lt;/keyword&gt;&lt;keyword&gt;Middle Aged&lt;/keyword&gt;&lt;keyword&gt;Naltrexone/*analogs &amp;amp; derivatives/therapeutic use&lt;/keyword&gt;&lt;keyword&gt;Narcotic Antagonists/*therapeutic use&lt;/keyword&gt;&lt;keyword&gt;Treatment Outcome&lt;/keyword&gt;&lt;/keywords&gt;&lt;dates&gt;&lt;year&gt;2015&lt;/year&gt;&lt;/dates&gt;&lt;isbn&gt;1022-6877&lt;/isbn&gt;&lt;accession-num&gt;25832297&lt;/accession-num&gt;&lt;urls&gt;&lt;/urls&gt;&lt;electronic-resource-num&gt;10.1159/00037154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Aubin</w:t>
            </w:r>
            <w:r w:rsidRPr="000D6F40">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52FF3CE7"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4D04CC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61D394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A2AC58A"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5E8FED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684A74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A11A189"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716EE9B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7084534" w14:textId="77777777" w:rsidR="000301DF" w:rsidRPr="00E6531C" w:rsidRDefault="000301DF" w:rsidP="008165FD">
            <w:pPr>
              <w:rPr>
                <w:rFonts w:ascii="Calibri" w:hAnsi="Calibri"/>
                <w:sz w:val="18"/>
                <w:szCs w:val="18"/>
              </w:rPr>
            </w:pPr>
            <w:r>
              <w:rPr>
                <w:rFonts w:ascii="Calibri" w:hAnsi="Calibri"/>
                <w:sz w:val="18"/>
                <w:szCs w:val="18"/>
              </w:rPr>
              <w:t>Nalmefene</w:t>
            </w:r>
          </w:p>
        </w:tc>
        <w:tc>
          <w:tcPr>
            <w:tcW w:w="0" w:type="auto"/>
          </w:tcPr>
          <w:p w14:paraId="2353B954"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DF99265"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A722673" w14:textId="77777777" w:rsidR="000301DF" w:rsidRPr="00E6531C" w:rsidRDefault="000301DF" w:rsidP="008165FD">
            <w:pPr>
              <w:rPr>
                <w:rFonts w:ascii="Calibri" w:hAnsi="Calibri"/>
                <w:sz w:val="18"/>
                <w:szCs w:val="18"/>
              </w:rPr>
            </w:pPr>
            <w:r>
              <w:rPr>
                <w:rFonts w:ascii="Calibri" w:hAnsi="Calibri"/>
                <w:sz w:val="18"/>
                <w:szCs w:val="18"/>
              </w:rPr>
              <w:t>Lundbeck</w:t>
            </w:r>
          </w:p>
        </w:tc>
      </w:tr>
      <w:tr w:rsidR="000301DF" w:rsidRPr="00E6531C" w14:paraId="00EB2704" w14:textId="77777777" w:rsidTr="008165FD">
        <w:tc>
          <w:tcPr>
            <w:tcW w:w="0" w:type="auto"/>
          </w:tcPr>
          <w:p w14:paraId="00D24B15"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Ib3NraW5zPC9BdXRob3I+PFll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OTMtMTAwPC9wYWdlcz48dm9sdW1lPjIwNjwvdm9s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Ib3NraW5zPC9BdXRob3I+PFll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OTMtMTAwPC9wYWdlcz48dm9sdW1lPjIwNjwvdm9s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Hoskins</w:t>
            </w:r>
            <w:r w:rsidRPr="000D6F40">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1E9712A3"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4B2BEE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853428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D2D297A"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389CEE2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7686CC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C214995" w14:textId="77777777" w:rsidR="000301DF" w:rsidRPr="00E6531C" w:rsidRDefault="000301DF" w:rsidP="008165FD">
            <w:pPr>
              <w:rPr>
                <w:rFonts w:ascii="Calibri" w:hAnsi="Calibri"/>
                <w:sz w:val="18"/>
                <w:szCs w:val="18"/>
              </w:rPr>
            </w:pPr>
            <w:r>
              <w:rPr>
                <w:rFonts w:ascii="Calibri" w:hAnsi="Calibri"/>
                <w:sz w:val="18"/>
                <w:szCs w:val="18"/>
              </w:rPr>
              <w:t>PTSD</w:t>
            </w:r>
          </w:p>
        </w:tc>
        <w:tc>
          <w:tcPr>
            <w:tcW w:w="0" w:type="auto"/>
          </w:tcPr>
          <w:p w14:paraId="2410C3C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23288DF"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7B9B0F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9C711C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500F606" w14:textId="77777777" w:rsidR="000301DF" w:rsidRPr="00E6531C" w:rsidRDefault="000301DF" w:rsidP="008165FD">
            <w:pPr>
              <w:rPr>
                <w:rFonts w:ascii="Calibri" w:hAnsi="Calibri"/>
                <w:sz w:val="18"/>
                <w:szCs w:val="18"/>
              </w:rPr>
            </w:pPr>
            <w:r>
              <w:rPr>
                <w:rFonts w:ascii="Calibri" w:hAnsi="Calibri"/>
                <w:sz w:val="18"/>
                <w:szCs w:val="18"/>
              </w:rPr>
              <w:t>WHO</w:t>
            </w:r>
          </w:p>
        </w:tc>
      </w:tr>
      <w:tr w:rsidR="000301DF" w:rsidRPr="00E6531C" w14:paraId="13366098" w14:textId="77777777" w:rsidTr="008165FD">
        <w:tc>
          <w:tcPr>
            <w:tcW w:w="0" w:type="auto"/>
          </w:tcPr>
          <w:p w14:paraId="584467F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OYXVkZXQ8L0F1dGhvcj48WWVh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OYXVkZXQ8L0F1dGhvcj48WWVh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Naudet</w:t>
            </w:r>
            <w:r w:rsidRPr="00A82275">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535572AE"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101D5D7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198944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57D11AD"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A1C084C"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076F50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EA391FF"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424A5C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CF96BDD"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7ABAE3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0473EE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8453CB2"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54FB8E4" w14:textId="77777777" w:rsidTr="008165FD">
        <w:tc>
          <w:tcPr>
            <w:tcW w:w="0" w:type="auto"/>
          </w:tcPr>
          <w:p w14:paraId="2824584C"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Db25ub2xseTwvQXV0aG9yPjxZ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Db25ub2xseTwvQXV0aG9yPjxZ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Connolly</w:t>
            </w:r>
            <w:r w:rsidRPr="00A640FA">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155C347A"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D55F02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4EA0A9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1A50C37"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03D246C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4F27EB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5F2EE78"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63B344D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F64BE60"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06E853A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9DDDB0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F2764B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A9CE3DA" w14:textId="77777777" w:rsidTr="008165FD">
        <w:tc>
          <w:tcPr>
            <w:tcW w:w="0" w:type="auto"/>
          </w:tcPr>
          <w:p w14:paraId="6E74D8C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Bressington&lt;/Author&gt;&lt;Year&gt;2015&lt;/Year&gt;&lt;RecNum&gt;19&lt;/RecNum&gt;&lt;DisplayText&gt;Bressington and White (2015)&lt;/DisplayText&gt;&lt;record&gt;&lt;rec-number&gt;19&lt;/rec-number&gt;&lt;foreign-keys&gt;&lt;key app="EN" db-id="as0zw5vvpzsdf4edafrx0zfz25z5vvstvtv2" timestamp="1504190565"&gt;19&lt;/key&gt;&lt;/foreign-keys&gt;&lt;ref-type name="Journal Article"&gt;17&lt;/ref-type&gt;&lt;contributors&gt;&lt;authors&gt;&lt;author&gt;Bressington, D.&lt;/author&gt;&lt;author&gt;White, J.&lt;/author&gt;&lt;/authors&gt;&lt;/contributors&gt;&lt;auth-address&gt;School of Nursing, The Hong Kong Polytechnic University, Hung Hom, Kowloon, Hong Kong.&amp;#xD;Faculty of Health and Social Care, University of Hull, Hull, HU6 7RX.&lt;/auth-address&gt;&lt;titles&gt;&lt;title&gt;Recovery from psychosis: physical health, antipsychotic medication and the daily dilemmas for mental health nurses&lt;/title&gt;&lt;secondary-title&gt;J Psychiatr Ment Health Nurs&lt;/secondary-title&gt;&lt;alt-title&gt;Journal of psychiatric and mental health nursing&lt;/alt-title&gt;&lt;/titles&gt;&lt;periodical&gt;&lt;full-title&gt;J Psychiatr Ment Health Nurs&lt;/full-title&gt;&lt;abbr-1&gt;Journal of psychiatric and mental health nursing&lt;/abbr-1&gt;&lt;/periodical&gt;&lt;alt-periodical&gt;&lt;full-title&gt;J Psychiatr Ment Health Nurs&lt;/full-title&gt;&lt;abbr-1&gt;Journal of psychiatric and mental health nursing&lt;/abbr-1&gt;&lt;/alt-periodical&gt;&lt;pages&gt;549-57&lt;/pages&gt;&lt;volume&gt;22&lt;/volume&gt;&lt;number&gt;7&lt;/number&gt;&lt;edition&gt;2015/08/04&lt;/edition&gt;&lt;keywords&gt;&lt;keyword&gt;Antipsychotic Agents/*therapeutic use&lt;/keyword&gt;&lt;keyword&gt;*Health Status&lt;/keyword&gt;&lt;keyword&gt;Humans&lt;/keyword&gt;&lt;keyword&gt;Psychiatric Nursing/*methods&lt;/keyword&gt;&lt;keyword&gt;Psychotic Disorders/*drug therapy/*rehabilitation&lt;/keyword&gt;&lt;/keywords&gt;&lt;dates&gt;&lt;year&gt;2015&lt;/year&gt;&lt;pub-dates&gt;&lt;date&gt;Sep&lt;/date&gt;&lt;/pub-dates&gt;&lt;/dates&gt;&lt;isbn&gt;1351-0126&lt;/isbn&gt;&lt;accession-num&gt;26234190&lt;/accession-num&gt;&lt;urls&gt;&lt;/urls&gt;&lt;electronic-resource-num&gt;10.1111/jpm.12249&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Bressington and White (2015)</w:t>
            </w:r>
            <w:r>
              <w:rPr>
                <w:rFonts w:ascii="Calibri" w:hAnsi="Calibri"/>
                <w:sz w:val="18"/>
                <w:szCs w:val="18"/>
              </w:rPr>
              <w:fldChar w:fldCharType="end"/>
            </w:r>
          </w:p>
        </w:tc>
        <w:tc>
          <w:tcPr>
            <w:tcW w:w="0" w:type="auto"/>
          </w:tcPr>
          <w:p w14:paraId="13ACE485"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AC78BF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451982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946580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AAC9C5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AF5FF6F"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A5512A7"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7CB9558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D12F31B"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0B0555B6"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66B5E7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B72B529"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4673176" w14:textId="77777777" w:rsidTr="008165FD">
        <w:tc>
          <w:tcPr>
            <w:tcW w:w="0" w:type="auto"/>
          </w:tcPr>
          <w:p w14:paraId="5FDDE2B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Jonas&lt;/Author&gt;&lt;Year&gt;2015&lt;/Year&gt;&lt;RecNum&gt;6&lt;/RecNum&gt;&lt;DisplayText&gt;Jonas&lt;style face="italic"&gt; et al.&lt;/style&gt; (2015)&lt;/DisplayText&gt;&lt;record&gt;&lt;rec-number&gt;6&lt;/rec-number&gt;&lt;foreign-keys&gt;&lt;key app="EN" db-id="as0zw5vvpzsdf4edafrx0zfz25z5vvstvtv2" timestamp="1503907707"&gt;6&lt;/key&gt;&lt;/foreign-keys&gt;&lt;ref-type name="Journal Article"&gt;17&lt;/ref-type&gt;&lt;contributors&gt;&lt;authors&gt;&lt;author&gt;Jonas, Wayne B&lt;/author&gt;&lt;author&gt;Crawford, Cindy&lt;/author&gt;&lt;author&gt;Colloca, Luana&lt;/author&gt;&lt;author&gt;Kaptchuk, Ted J&lt;/author&gt;&lt;author&gt;Moseley, Bruce&lt;/author&gt;&lt;author&gt;Miller, Franklin G&lt;/author&gt;&lt;author&gt;Kriston, Levente&lt;/author&gt;&lt;author&gt;Linde, Klaus&lt;/author&gt;&lt;author&gt;Meissner, Karin&lt;/author&gt;&lt;/authors&gt;&lt;/contributors&gt;&lt;titles&gt;&lt;title&gt;To what extent are surgery and invasive procedures effective beyond a placebo response? A systematic review with meta-analysis of randomised, sham controlled trials&lt;/title&gt;&lt;secondary-title&gt;BMJ Open&lt;/secondary-title&gt;&lt;/titles&gt;&lt;periodical&gt;&lt;full-title&gt;BMJ Open&lt;/full-title&gt;&lt;/periodical&gt;&lt;volume&gt;5&lt;/volume&gt;&lt;number&gt;12&lt;/number&gt;&lt;dates&gt;&lt;year&gt;2015&lt;/year&gt;&lt;/dates&gt;&lt;urls&gt;&lt;/urls&gt;&lt;electronic-resource-num&gt;10.1136/bmjopen-2015-009655&lt;/electronic-resource-num&gt;&lt;/record&gt;&lt;/Cite&gt;&lt;/EndNote&gt;</w:instrText>
            </w:r>
            <w:r>
              <w:rPr>
                <w:rFonts w:ascii="Calibri" w:hAnsi="Calibri"/>
                <w:sz w:val="18"/>
                <w:szCs w:val="18"/>
              </w:rPr>
              <w:fldChar w:fldCharType="separate"/>
            </w:r>
            <w:r>
              <w:rPr>
                <w:rFonts w:ascii="Calibri" w:hAnsi="Calibri"/>
                <w:noProof/>
                <w:sz w:val="18"/>
                <w:szCs w:val="18"/>
              </w:rPr>
              <w:t>Jonas</w:t>
            </w:r>
            <w:r w:rsidRPr="00C82C5B">
              <w:rPr>
                <w:rFonts w:ascii="Calibri" w:hAnsi="Calibri"/>
                <w:i/>
                <w:noProof/>
                <w:sz w:val="18"/>
                <w:szCs w:val="18"/>
              </w:rPr>
              <w:t xml:space="preserve"> et al.</w:t>
            </w:r>
            <w:r>
              <w:rPr>
                <w:rFonts w:ascii="Calibri" w:hAnsi="Calibri"/>
                <w:noProof/>
                <w:sz w:val="18"/>
                <w:szCs w:val="18"/>
              </w:rPr>
              <w:t xml:space="preserve"> (2015)</w:t>
            </w:r>
            <w:r>
              <w:rPr>
                <w:rFonts w:ascii="Calibri" w:hAnsi="Calibri"/>
                <w:sz w:val="18"/>
                <w:szCs w:val="18"/>
              </w:rPr>
              <w:fldChar w:fldCharType="end"/>
            </w:r>
          </w:p>
        </w:tc>
        <w:tc>
          <w:tcPr>
            <w:tcW w:w="0" w:type="auto"/>
          </w:tcPr>
          <w:p w14:paraId="5E4F22A7"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1CF145E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F134B3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23A5653" w14:textId="77777777" w:rsidR="000301DF" w:rsidRPr="00E6531C" w:rsidRDefault="000301DF" w:rsidP="008165FD">
            <w:pPr>
              <w:rPr>
                <w:rFonts w:ascii="Calibri" w:hAnsi="Calibri"/>
                <w:sz w:val="18"/>
                <w:szCs w:val="18"/>
              </w:rPr>
            </w:pPr>
            <w:r>
              <w:rPr>
                <w:rFonts w:ascii="Calibri" w:hAnsi="Calibri"/>
                <w:sz w:val="18"/>
                <w:szCs w:val="18"/>
              </w:rPr>
              <w:t>Gen=Psych</w:t>
            </w:r>
          </w:p>
        </w:tc>
        <w:tc>
          <w:tcPr>
            <w:tcW w:w="0" w:type="auto"/>
          </w:tcPr>
          <w:p w14:paraId="230E8F09"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09220CB"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0100BB0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413C6A0" w14:textId="77777777" w:rsidR="000301DF" w:rsidRPr="00E6531C" w:rsidRDefault="000301DF" w:rsidP="008165FD">
            <w:pPr>
              <w:rPr>
                <w:rFonts w:ascii="Calibri" w:hAnsi="Calibri"/>
                <w:sz w:val="18"/>
                <w:szCs w:val="18"/>
              </w:rPr>
            </w:pPr>
            <w:r>
              <w:rPr>
                <w:rFonts w:ascii="Calibri" w:hAnsi="Calibri"/>
                <w:sz w:val="18"/>
                <w:szCs w:val="18"/>
              </w:rPr>
              <w:t>Surgery</w:t>
            </w:r>
          </w:p>
        </w:tc>
        <w:tc>
          <w:tcPr>
            <w:tcW w:w="0" w:type="auto"/>
          </w:tcPr>
          <w:p w14:paraId="55B7A74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198198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317448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EACC0A3" w14:textId="77777777" w:rsidR="000301DF" w:rsidRPr="00E6531C" w:rsidRDefault="000301DF" w:rsidP="008165FD">
            <w:pPr>
              <w:rPr>
                <w:rFonts w:ascii="Calibri" w:hAnsi="Calibri"/>
                <w:sz w:val="18"/>
                <w:szCs w:val="18"/>
              </w:rPr>
            </w:pPr>
            <w:r>
              <w:rPr>
                <w:rFonts w:ascii="Calibri" w:hAnsi="Calibri"/>
                <w:sz w:val="18"/>
                <w:szCs w:val="18"/>
              </w:rPr>
              <w:t>US Army Medical Research</w:t>
            </w:r>
          </w:p>
        </w:tc>
      </w:tr>
      <w:tr w:rsidR="000301DF" w:rsidRPr="00E6531C" w14:paraId="0B5C58A2" w14:textId="77777777" w:rsidTr="008165FD">
        <w:tc>
          <w:tcPr>
            <w:tcW w:w="0" w:type="auto"/>
          </w:tcPr>
          <w:p w14:paraId="35E16CA3"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IZWdlcmw8L0F1dGhvcj48WWVh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czNC00MzwvcGFnZXM+PHZvbHVtZT40NDwvdm9sdW1lPjxudW1iZXI+MzwvbnVtYmVyPjxlZGl0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IZWdlcmw8L0F1dGhvcj48WWVh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czNC00MzwvcGFnZXM+PHZvbHVtZT40NDwvdm9sdW1lPjxudW1iZXI+MzwvbnVtYmVyPjxlZGl0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Hegerl and Mergl (2014)</w:t>
            </w:r>
            <w:r>
              <w:rPr>
                <w:rFonts w:ascii="Calibri" w:hAnsi="Calibri"/>
                <w:sz w:val="18"/>
                <w:szCs w:val="18"/>
              </w:rPr>
              <w:fldChar w:fldCharType="end"/>
            </w:r>
          </w:p>
        </w:tc>
        <w:tc>
          <w:tcPr>
            <w:tcW w:w="0" w:type="auto"/>
          </w:tcPr>
          <w:p w14:paraId="24116AEE"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B3FEB6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E36981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F74D995"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0CC0A7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EBA28D6"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6BD56A9"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18B26A3A"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FA1E02E"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022058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43AC41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D817B1A" w14:textId="77777777" w:rsidR="000301DF" w:rsidRPr="00E6531C" w:rsidRDefault="000301DF" w:rsidP="008165FD">
            <w:pPr>
              <w:rPr>
                <w:rFonts w:ascii="Calibri" w:hAnsi="Calibri"/>
                <w:sz w:val="18"/>
                <w:szCs w:val="18"/>
              </w:rPr>
            </w:pPr>
            <w:r>
              <w:rPr>
                <w:rFonts w:ascii="Calibri" w:hAnsi="Calibri"/>
                <w:sz w:val="18"/>
                <w:szCs w:val="18"/>
              </w:rPr>
              <w:t>Takedal Pharma</w:t>
            </w:r>
          </w:p>
        </w:tc>
      </w:tr>
      <w:tr w:rsidR="000301DF" w:rsidRPr="00E6531C" w14:paraId="76514B5B" w14:textId="77777777" w:rsidTr="008165FD">
        <w:tc>
          <w:tcPr>
            <w:tcW w:w="0" w:type="auto"/>
          </w:tcPr>
          <w:p w14:paraId="70C0FD90"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WZWlqb2xhPC9BdXRob3I+PFll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E2ODk8L3BhZ2VzPjx2b2x1bWU+OTwvdm9s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WZWlqb2xhPC9BdXRob3I+PFll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E2ODk8L3BhZ2VzPjx2b2x1bWU+OTwvdm9s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Veijola</w:t>
            </w:r>
            <w:r w:rsidRPr="00A13035">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36CC7ECA"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E28E06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13695A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61822A1"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66F530BC"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75B899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DBB4CC3"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557CB0E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B9C5701"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27C2923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E6FFB1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90029D2" w14:textId="77777777" w:rsidR="000301DF" w:rsidRPr="00E6531C" w:rsidRDefault="000301DF" w:rsidP="008165FD">
            <w:pPr>
              <w:rPr>
                <w:rFonts w:ascii="Calibri" w:hAnsi="Calibri"/>
                <w:sz w:val="18"/>
                <w:szCs w:val="18"/>
              </w:rPr>
            </w:pPr>
            <w:r>
              <w:rPr>
                <w:sz w:val="18"/>
                <w:szCs w:val="18"/>
              </w:rPr>
              <w:t>Acad Finland, MRC,</w:t>
            </w:r>
            <w:r>
              <w:rPr>
                <w:rFonts w:ascii="Calibri" w:hAnsi="Calibri"/>
                <w:sz w:val="18"/>
                <w:szCs w:val="18"/>
              </w:rPr>
              <w:t xml:space="preserve"> SJ Found, Stanley Found, BBRF NARSAD</w:t>
            </w:r>
          </w:p>
        </w:tc>
      </w:tr>
      <w:tr w:rsidR="000301DF" w:rsidRPr="00E6531C" w14:paraId="33217B86" w14:textId="77777777" w:rsidTr="008165FD">
        <w:tc>
          <w:tcPr>
            <w:tcW w:w="0" w:type="auto"/>
          </w:tcPr>
          <w:p w14:paraId="27C4DBB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UYW5zZWxsYTwvQXV0aG9yPjxZ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0NzE0LTI4PC9wYWdlcz48dm9sdW1lPjExPC92b2x1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UYW5zZWxsYTwvQXV0aG9yPjxZ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0NzE0LTI4PC9wYWdlcz48dm9sdW1lPjExPC92b2x1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Tansella</w:t>
            </w:r>
            <w:r w:rsidRPr="00C60DB9">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462EE14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F84ADF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13BD44"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050CB4B"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693E42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2A5435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915A5BE"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E843FE5"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0293EDD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017123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0219C2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471219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5ED0366" w14:textId="77777777" w:rsidTr="008165FD">
        <w:tc>
          <w:tcPr>
            <w:tcW w:w="0" w:type="auto"/>
          </w:tcPr>
          <w:p w14:paraId="268C9C9F"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van den Brink&lt;/Author&gt;&lt;Year&gt;2014&lt;/Year&gt;&lt;RecNum&gt;103&lt;/RecNum&gt;&lt;DisplayText&gt;van den Brink&lt;style face="italic"&gt; et al.&lt;/style&gt; (2014)&lt;/DisplayText&gt;&lt;record&gt;&lt;rec-number&gt;103&lt;/rec-number&gt;&lt;foreign-keys&gt;&lt;key app="EN" db-id="as0zw5vvpzsdf4edafrx0zfz25z5vvstvtv2" timestamp="1504190565"&gt;103&lt;/key&gt;&lt;/foreign-keys&gt;&lt;ref-type name="Journal Article"&gt;17&lt;/ref-type&gt;&lt;contributors&gt;&lt;authors&gt;&lt;author&gt;van den Brink, W.&lt;/author&gt;&lt;author&gt;Mann, K.&lt;/author&gt;&lt;author&gt;Gual, A.&lt;/author&gt;&lt;author&gt;Aubin, H. J.&lt;/author&gt;&lt;/authors&gt;&lt;/contributors&gt;&lt;auth-address&gt;Academic Medical Centre, University of Amsterdam, Meibergdreef 5, 1105 AZ Amsterdam, Netherlands.&lt;/auth-address&gt;&lt;titles&gt;&lt;title&gt;Wim van den Brink and colleagues reply to Des Spence and Alain Braill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2605&lt;/pages&gt;&lt;volume&gt;348&lt;/volume&gt;&lt;edition&gt;2014/04/09&lt;/edition&gt;&lt;keywords&gt;&lt;keyword&gt;Alcohol Drinking/*drug therapy&lt;/keyword&gt;&lt;keyword&gt;Alcoholism/*drug therapy&lt;/keyword&gt;&lt;keyword&gt;Humans&lt;/keyword&gt;&lt;keyword&gt;Naltrexone/*analogs &amp;amp; derivatives&lt;/keyword&gt;&lt;/keywords&gt;&lt;dates&gt;&lt;year&gt;2014&lt;/year&gt;&lt;pub-dates&gt;&lt;date&gt;Apr 07&lt;/date&gt;&lt;/pub-dates&gt;&lt;/dates&gt;&lt;isbn&gt;0959-535x&lt;/isbn&gt;&lt;accession-num&gt;24711667&lt;/accession-num&gt;&lt;urls&gt;&lt;/urls&gt;&lt;electronic-resource-num&gt;10.1136/bmj.g260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van den Brink</w:t>
            </w:r>
            <w:r w:rsidRPr="002420E7">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7B614A89"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E75749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B0774D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1A32B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018BC2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FF6C895"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979E09B"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53AA8A67"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08C6111" w14:textId="77777777" w:rsidR="000301DF" w:rsidRPr="00E6531C" w:rsidRDefault="000301DF" w:rsidP="008165FD">
            <w:pPr>
              <w:rPr>
                <w:rFonts w:ascii="Calibri" w:hAnsi="Calibri"/>
                <w:sz w:val="18"/>
                <w:szCs w:val="18"/>
              </w:rPr>
            </w:pPr>
            <w:r>
              <w:rPr>
                <w:rFonts w:ascii="Calibri" w:hAnsi="Calibri"/>
                <w:sz w:val="18"/>
                <w:szCs w:val="18"/>
              </w:rPr>
              <w:t>Nalmefene</w:t>
            </w:r>
          </w:p>
        </w:tc>
        <w:tc>
          <w:tcPr>
            <w:tcW w:w="0" w:type="auto"/>
          </w:tcPr>
          <w:p w14:paraId="3474A63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A1A3C9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B92485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F3FDD11" w14:textId="77777777" w:rsidTr="008165FD">
        <w:tc>
          <w:tcPr>
            <w:tcW w:w="0" w:type="auto"/>
          </w:tcPr>
          <w:p w14:paraId="40A82DD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Oldham&lt;/Author&gt;&lt;Year&gt;2014&lt;/Year&gt;&lt;RecNum&gt;88&lt;/RecNum&gt;&lt;DisplayText&gt;Oldham and Ciraulo (2014)&lt;/DisplayText&gt;&lt;record&gt;&lt;rec-number&gt;88&lt;/rec-number&gt;&lt;foreign-keys&gt;&lt;key app="EN" db-id="as0zw5vvpzsdf4edafrx0zfz25z5vvstvtv2" timestamp="1504190565"&gt;88&lt;/key&gt;&lt;/foreign-keys&gt;&lt;ref-type name="Journal Article"&gt;17&lt;/ref-type&gt;&lt;contributors&gt;&lt;authors&gt;&lt;author&gt;Oldham, M. A.&lt;/author&gt;&lt;author&gt;Ciraulo, D. A.&lt;/author&gt;&lt;/authors&gt;&lt;/contributors&gt;&lt;auth-address&gt;Department of Psychiatry, Boston University Medical Center , Boston, MA , USA.&lt;/auth-address&gt;&lt;titles&gt;&lt;title&gt;Bright light therapy for depression: a review of its effects on chronobiology and the autonomic nervous system&lt;/title&gt;&lt;secondary-title&gt;Chronobiol Int&lt;/secondary-title&gt;&lt;alt-title&gt;Chronobiology international&lt;/alt-title&gt;&lt;/titles&gt;&lt;periodical&gt;&lt;full-title&gt;Chronobiol Int&lt;/full-title&gt;&lt;abbr-1&gt;Chronobiology international&lt;/abbr-1&gt;&lt;/periodical&gt;&lt;alt-periodical&gt;&lt;full-title&gt;Chronobiol Int&lt;/full-title&gt;&lt;abbr-1&gt;Chronobiology international&lt;/abbr-1&gt;&lt;/alt-periodical&gt;&lt;pages&gt;305-19&lt;/pages&gt;&lt;volume&gt;31&lt;/volume&gt;&lt;number&gt;3&lt;/number&gt;&lt;edition&gt;2014/01/09&lt;/edition&gt;&lt;keywords&gt;&lt;keyword&gt;Autonomic Nervous System/*physiopathology&lt;/keyword&gt;&lt;keyword&gt;Circadian Rhythm/*physiology&lt;/keyword&gt;&lt;keyword&gt;Depression/psychology/*therapy&lt;/keyword&gt;&lt;keyword&gt;Humans&lt;/keyword&gt;&lt;keyword&gt;Phototherapy/methods&lt;/keyword&gt;&lt;keyword&gt;Seasonal Affective Disorder/psychology/therapy&lt;/keyword&gt;&lt;/keywords&gt;&lt;dates&gt;&lt;year&gt;2014&lt;/year&gt;&lt;pub-dates&gt;&lt;date&gt;Apr&lt;/date&gt;&lt;/pub-dates&gt;&lt;/dates&gt;&lt;isbn&gt;0742-0528&lt;/isbn&gt;&lt;accession-num&gt;24397276&lt;/accession-num&gt;&lt;urls&gt;&lt;/urls&gt;&lt;custom2&gt;PMC5403163&lt;/custom2&gt;&lt;custom6&gt;NIHMS854377&lt;/custom6&gt;&lt;electronic-resource-num&gt;10.3109/07420528.2013.83393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Oldham and Ciraulo (2014)</w:t>
            </w:r>
            <w:r>
              <w:rPr>
                <w:rFonts w:ascii="Calibri" w:hAnsi="Calibri"/>
                <w:sz w:val="18"/>
                <w:szCs w:val="18"/>
              </w:rPr>
              <w:fldChar w:fldCharType="end"/>
            </w:r>
          </w:p>
        </w:tc>
        <w:tc>
          <w:tcPr>
            <w:tcW w:w="0" w:type="auto"/>
          </w:tcPr>
          <w:p w14:paraId="0EF30CB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1D3A7A4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771D46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4EF4340"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9F3A61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336E6B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C3ED791"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11E0DFFF" w14:textId="77777777" w:rsidR="000301DF" w:rsidRPr="00E6531C" w:rsidRDefault="000301DF" w:rsidP="008165FD">
            <w:pPr>
              <w:rPr>
                <w:rFonts w:ascii="Calibri" w:hAnsi="Calibri"/>
                <w:sz w:val="18"/>
                <w:szCs w:val="18"/>
              </w:rPr>
            </w:pPr>
            <w:r>
              <w:rPr>
                <w:rFonts w:ascii="Calibri" w:hAnsi="Calibri"/>
                <w:sz w:val="18"/>
                <w:szCs w:val="18"/>
              </w:rPr>
              <w:t>Device</w:t>
            </w:r>
          </w:p>
        </w:tc>
        <w:tc>
          <w:tcPr>
            <w:tcW w:w="0" w:type="auto"/>
          </w:tcPr>
          <w:p w14:paraId="7AFDF919" w14:textId="77777777" w:rsidR="000301DF" w:rsidRPr="00E6531C" w:rsidRDefault="000301DF" w:rsidP="008165FD">
            <w:pPr>
              <w:rPr>
                <w:rFonts w:ascii="Calibri" w:hAnsi="Calibri"/>
                <w:sz w:val="18"/>
                <w:szCs w:val="18"/>
              </w:rPr>
            </w:pPr>
            <w:r>
              <w:rPr>
                <w:rFonts w:ascii="Calibri" w:hAnsi="Calibri"/>
                <w:sz w:val="18"/>
                <w:szCs w:val="18"/>
              </w:rPr>
              <w:t>Bright light th</w:t>
            </w:r>
          </w:p>
        </w:tc>
        <w:tc>
          <w:tcPr>
            <w:tcW w:w="0" w:type="auto"/>
          </w:tcPr>
          <w:p w14:paraId="7C4A2E8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4E7504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900656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0E6C840" w14:textId="77777777" w:rsidTr="008165FD">
        <w:tc>
          <w:tcPr>
            <w:tcW w:w="0" w:type="auto"/>
          </w:tcPr>
          <w:p w14:paraId="7010A054" w14:textId="77777777" w:rsidR="000301DF" w:rsidRPr="00E6531C" w:rsidRDefault="000301DF" w:rsidP="008165FD">
            <w:pPr>
              <w:rPr>
                <w:rFonts w:ascii="Calibri" w:hAnsi="Calibri"/>
                <w:sz w:val="18"/>
                <w:szCs w:val="18"/>
              </w:rPr>
            </w:pPr>
            <w:r>
              <w:rPr>
                <w:rFonts w:ascii="Calibri" w:hAnsi="Calibri"/>
                <w:sz w:val="18"/>
                <w:szCs w:val="18"/>
              </w:rPr>
              <w:lastRenderedPageBreak/>
              <w:fldChar w:fldCharType="begin"/>
            </w:r>
            <w:r>
              <w:rPr>
                <w:rFonts w:ascii="Calibri" w:hAnsi="Calibri"/>
                <w:sz w:val="18"/>
                <w:szCs w:val="18"/>
              </w:rPr>
              <w:instrText xml:space="preserve"> ADDIN EN.CITE &lt;EndNote&gt;&lt;Cite AuthorYear="1"&gt;&lt;Author&gt;Taylor&lt;/Author&gt;&lt;Year&gt;2014&lt;/Year&gt;&lt;RecNum&gt;102&lt;/RecNum&gt;&lt;DisplayText&gt;Taylor&lt;style face="italic"&gt; et al.&lt;/style&gt; (2014)&lt;/DisplayText&gt;&lt;record&gt;&lt;rec-number&gt;102&lt;/rec-number&gt;&lt;foreign-keys&gt;&lt;key app="EN" db-id="as0zw5vvpzsdf4edafrx0zfz25z5vvstvtv2" timestamp="1504190565"&gt;102&lt;/key&gt;&lt;/foreign-keys&gt;&lt;ref-type name="Journal Article"&gt;17&lt;/ref-type&gt;&lt;contributors&gt;&lt;authors&gt;&lt;author&gt;Taylor, D.&lt;/author&gt;&lt;author&gt;Sparshatt, A.&lt;/author&gt;&lt;author&gt;Varma, S.&lt;/author&gt;&lt;author&gt;Olofinjana, O.&lt;/author&gt;&lt;/authors&gt;&lt;/contributors&gt;&lt;auth-address&gt;King&amp;apos;s College London, Institute of Pharmaceutical Science, London SE1 9NH, UK.&lt;/auth-address&gt;&lt;titles&gt;&lt;title&gt;Antidepressant efficacy of agomelatine: meta-analysis of published and unpublished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1888&lt;/pages&gt;&lt;volume&gt;348&lt;/volume&gt;&lt;edition&gt;2014/03/22&lt;/edition&gt;&lt;keywords&gt;&lt;keyword&gt;Acetamides/adverse effects/*therapeutic use&lt;/keyword&gt;&lt;keyword&gt;Antidepressive Agents/adverse effects/*therapeutic use&lt;/keyword&gt;&lt;keyword&gt;Depression/*drug therapy&lt;/keyword&gt;&lt;keyword&gt;Humans&lt;/keyword&gt;&lt;keyword&gt;Randomized Controlled Trials as Topic&lt;/keyword&gt;&lt;keyword&gt;Treatment Outcome&lt;/keyword&gt;&lt;/keywords&gt;&lt;dates&gt;&lt;year&gt;2014&lt;/year&gt;&lt;pub-dates&gt;&lt;date&gt;Mar 19&lt;/date&gt;&lt;/pub-dates&gt;&lt;/dates&gt;&lt;isbn&gt;0959-535x&lt;/isbn&gt;&lt;accession-num&gt;24647162&lt;/accession-num&gt;&lt;urls&gt;&lt;/urls&gt;&lt;custom2&gt;PMC3959623&lt;/custom2&gt;&lt;electronic-resource-num&gt;10.1136/bmj.g1888&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Taylor</w:t>
            </w:r>
            <w:r w:rsidRPr="00D84C6B">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48E39779"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E36D89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9201EA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45BC6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E5A528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A1CCFF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E634F82"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22EE1614"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2D1CDAA" w14:textId="77777777" w:rsidR="000301DF" w:rsidRPr="00E6531C" w:rsidRDefault="000301DF" w:rsidP="008165FD">
            <w:pPr>
              <w:rPr>
                <w:rFonts w:ascii="Calibri" w:hAnsi="Calibri"/>
                <w:sz w:val="18"/>
                <w:szCs w:val="18"/>
              </w:rPr>
            </w:pPr>
            <w:r>
              <w:rPr>
                <w:rFonts w:ascii="Calibri" w:hAnsi="Calibri"/>
                <w:sz w:val="18"/>
                <w:szCs w:val="18"/>
              </w:rPr>
              <w:t>Aglometine</w:t>
            </w:r>
          </w:p>
        </w:tc>
        <w:tc>
          <w:tcPr>
            <w:tcW w:w="0" w:type="auto"/>
          </w:tcPr>
          <w:p w14:paraId="65CBC8C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5E241D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4050D94" w14:textId="77777777" w:rsidR="000301DF" w:rsidRPr="00E6531C" w:rsidRDefault="000301DF" w:rsidP="008165FD">
            <w:pPr>
              <w:rPr>
                <w:rFonts w:ascii="Calibri" w:hAnsi="Calibri"/>
                <w:sz w:val="18"/>
                <w:szCs w:val="18"/>
              </w:rPr>
            </w:pPr>
            <w:r>
              <w:rPr>
                <w:rFonts w:ascii="Calibri" w:hAnsi="Calibri"/>
                <w:sz w:val="18"/>
                <w:szCs w:val="18"/>
              </w:rPr>
              <w:t>None</w:t>
            </w:r>
          </w:p>
        </w:tc>
      </w:tr>
      <w:tr w:rsidR="000301DF" w:rsidRPr="00E6531C" w14:paraId="40CF2328" w14:textId="77777777" w:rsidTr="008165FD">
        <w:tc>
          <w:tcPr>
            <w:tcW w:w="0" w:type="auto"/>
          </w:tcPr>
          <w:p w14:paraId="209CFEC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ulsant&lt;/Author&gt;&lt;Year&gt;2014&lt;/Year&gt;&lt;RecNum&gt;81&lt;/RecNum&gt;&lt;DisplayText&gt;Mulsant (2014)&lt;/DisplayText&gt;&lt;record&gt;&lt;rec-number&gt;81&lt;/rec-number&gt;&lt;foreign-keys&gt;&lt;key app="EN" db-id="as0zw5vvpzsdf4edafrx0zfz25z5vvstvtv2" timestamp="1504190565"&gt;81&lt;/key&gt;&lt;/foreign-keys&gt;&lt;ref-type name="Journal Article"&gt;17&lt;/ref-type&gt;&lt;contributors&gt;&lt;authors&gt;&lt;author&gt;Mulsant, B. H.&lt;/author&gt;&lt;/authors&gt;&lt;/contributors&gt;&lt;titles&gt;&lt;title&gt;Is there a role for antidepressant and antipsychotic pharmacogenetics in clinical practice in 2014?&lt;/title&gt;&lt;secondary-title&gt;Can J Psychiatry&lt;/secondary-title&gt;&lt;alt-title&gt;Canadian journal of psychiatry. Revue canadienne de psychiatrie&lt;/alt-title&gt;&lt;/titles&gt;&lt;periodical&gt;&lt;full-title&gt;Can J Psychiatry&lt;/full-title&gt;&lt;abbr-1&gt;Canadian journal of psychiatry. Revue canadienne de psychiatrie&lt;/abbr-1&gt;&lt;/periodical&gt;&lt;alt-periodical&gt;&lt;full-title&gt;Can J Psychiatry&lt;/full-title&gt;&lt;abbr-1&gt;Canadian journal of psychiatry. Revue canadienne de psychiatrie&lt;/abbr-1&gt;&lt;/alt-periodical&gt;&lt;pages&gt;59-61&lt;/pages&gt;&lt;volume&gt;59&lt;/volume&gt;&lt;number&gt;2&lt;/number&gt;&lt;edition&gt;2014/06/03&lt;/edition&gt;&lt;keywords&gt;&lt;keyword&gt;Antidepressive Agents/adverse effects/*therapeutic use&lt;/keyword&gt;&lt;keyword&gt;Antipsychotic Agents/adverse effects/*therapeutic use&lt;/keyword&gt;&lt;keyword&gt;Depressive Disorder/*drug therapy/*genetics&lt;/keyword&gt;&lt;keyword&gt;Humans&lt;/keyword&gt;&lt;keyword&gt;*Precision Medicine&lt;/keyword&gt;&lt;keyword&gt;Psychotic Disorders/*drug therapy/*genetics&lt;/keyword&gt;&lt;keyword&gt;Treatment Outcome&lt;/keyword&gt;&lt;/keywords&gt;&lt;dates&gt;&lt;year&gt;2014&lt;/year&gt;&lt;pub-dates&gt;&lt;date&gt;Feb&lt;/date&gt;&lt;/pub-dates&gt;&lt;/dates&gt;&lt;isbn&gt;0706-7437 (Print)&amp;#xD;0706-7437&lt;/isbn&gt;&lt;accession-num&gt;24881124&lt;/accession-num&gt;&lt;urls&gt;&lt;/urls&gt;&lt;custom2&gt;PMC4079236&lt;/custom2&gt;&lt;electronic-resource-num&gt;10.1177/07067437140590020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ulsant (2014)</w:t>
            </w:r>
            <w:r>
              <w:rPr>
                <w:rFonts w:ascii="Calibri" w:hAnsi="Calibri"/>
                <w:sz w:val="18"/>
                <w:szCs w:val="18"/>
              </w:rPr>
              <w:fldChar w:fldCharType="end"/>
            </w:r>
          </w:p>
        </w:tc>
        <w:tc>
          <w:tcPr>
            <w:tcW w:w="0" w:type="auto"/>
          </w:tcPr>
          <w:p w14:paraId="41E7666C"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5510B4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12BB9E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586C0F5"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DA5572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B0CB548"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1933D4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8A2E0D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B98E20A"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324611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5AE7A5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19734BE" w14:textId="77777777" w:rsidR="000301DF" w:rsidRPr="00E6531C" w:rsidRDefault="000301DF" w:rsidP="008165FD">
            <w:pPr>
              <w:rPr>
                <w:rFonts w:ascii="Calibri" w:hAnsi="Calibri"/>
                <w:sz w:val="18"/>
                <w:szCs w:val="18"/>
              </w:rPr>
            </w:pPr>
            <w:r>
              <w:rPr>
                <w:rFonts w:ascii="Calibri" w:hAnsi="Calibri"/>
                <w:sz w:val="18"/>
                <w:szCs w:val="18"/>
              </w:rPr>
              <w:t>CPA</w:t>
            </w:r>
          </w:p>
        </w:tc>
      </w:tr>
      <w:tr w:rsidR="000301DF" w:rsidRPr="00E6531C" w14:paraId="593FD207" w14:textId="77777777" w:rsidTr="008165FD">
        <w:tc>
          <w:tcPr>
            <w:tcW w:w="0" w:type="auto"/>
          </w:tcPr>
          <w:p w14:paraId="65848FF8"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Craddock&lt;/Author&gt;&lt;Year&gt;2014&lt;/Year&gt;&lt;RecNum&gt;26&lt;/RecNum&gt;&lt;DisplayText&gt;Craddock and Mynors-Wallis (2014)&lt;/DisplayText&gt;&lt;record&gt;&lt;rec-number&gt;26&lt;/rec-number&gt;&lt;foreign-keys&gt;&lt;key app="EN" db-id="as0zw5vvpzsdf4edafrx0zfz25z5vvstvtv2" timestamp="1504190565"&gt;26&lt;/key&gt;&lt;/foreign-keys&gt;&lt;ref-type name="Journal Article"&gt;17&lt;/ref-type&gt;&lt;contributors&gt;&lt;authors&gt;&lt;author&gt;Craddock, N.&lt;/author&gt;&lt;author&gt;Mynors-Wallis, L.&lt;/author&gt;&lt;/authors&gt;&lt;/contributors&gt;&lt;auth-address&gt;Nick Craddock, PhD, FMedSci, FRCPsych, Department of Psychological Medicine and Neurology, School of Medicine, Cardiff University, Cardiff; Laurence Mynors-Wallis, DM, MRCP, FRCPsych, Alderney Hospital, Poole, Dorset, UK.&lt;/auth-address&gt;&lt;titles&gt;&lt;title&gt;Psychiatric diagnosis: impersonal, imperfect and important&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93-5&lt;/pages&gt;&lt;volume&gt;204&lt;/volume&gt;&lt;number&gt;2&lt;/number&gt;&lt;edition&gt;2014/02/05&lt;/edition&gt;&lt;keywords&gt;&lt;keyword&gt;Adult&lt;/keyword&gt;&lt;keyword&gt;Child&lt;/keyword&gt;&lt;keyword&gt;*Diagnostic and Statistical Manual of Mental Disorders&lt;/keyword&gt;&lt;keyword&gt;Humans&lt;/keyword&gt;&lt;keyword&gt;Mental Disorders/*diagnosis&lt;/keyword&gt;&lt;keyword&gt;Psychiatry/*trends&lt;/keyword&gt;&lt;/keywords&gt;&lt;dates&gt;&lt;year&gt;2014&lt;/year&gt;&lt;pub-dates&gt;&lt;date&gt;Feb&lt;/date&gt;&lt;/pub-dates&gt;&lt;/dates&gt;&lt;isbn&gt;0007-1250&lt;/isbn&gt;&lt;accession-num&gt;24493652&lt;/accession-num&gt;&lt;urls&gt;&lt;/urls&gt;&lt;electronic-resource-num&gt;10.1192/bjp.bp.113.133090&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Craddock and Mynors-Wallis (2014)</w:t>
            </w:r>
            <w:r>
              <w:rPr>
                <w:rFonts w:ascii="Calibri" w:hAnsi="Calibri"/>
                <w:sz w:val="18"/>
                <w:szCs w:val="18"/>
              </w:rPr>
              <w:fldChar w:fldCharType="end"/>
            </w:r>
          </w:p>
        </w:tc>
        <w:tc>
          <w:tcPr>
            <w:tcW w:w="0" w:type="auto"/>
          </w:tcPr>
          <w:p w14:paraId="29940027"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DD6909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B75C21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FA34F3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7228B36"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34339C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50BA89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B4F458E"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6B2C21DD"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71C0DD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A4C33B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6802CA"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3D658AA" w14:textId="77777777" w:rsidTr="008165FD">
        <w:tc>
          <w:tcPr>
            <w:tcW w:w="0" w:type="auto"/>
          </w:tcPr>
          <w:p w14:paraId="00693DCC"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IdXR0b248L0F1dGhvcj48WWVh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IdXR0b248L0F1dGhvcj48WWVh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Hutton and Taylor (2014)</w:t>
            </w:r>
            <w:r>
              <w:rPr>
                <w:rFonts w:ascii="Calibri" w:hAnsi="Calibri"/>
                <w:sz w:val="18"/>
                <w:szCs w:val="18"/>
              </w:rPr>
              <w:fldChar w:fldCharType="end"/>
            </w:r>
          </w:p>
        </w:tc>
        <w:tc>
          <w:tcPr>
            <w:tcW w:w="0" w:type="auto"/>
          </w:tcPr>
          <w:p w14:paraId="60747A1F"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F7DEE3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D29E03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A8ABB00"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734CAD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F574E49"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36323BB"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7D5E9545"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30917E30" w14:textId="77777777" w:rsidR="000301DF" w:rsidRPr="00E6531C" w:rsidRDefault="000301DF" w:rsidP="008165FD">
            <w:pPr>
              <w:rPr>
                <w:rFonts w:ascii="Calibri" w:hAnsi="Calibri"/>
                <w:sz w:val="18"/>
                <w:szCs w:val="18"/>
              </w:rPr>
            </w:pPr>
            <w:r>
              <w:rPr>
                <w:rFonts w:ascii="Calibri" w:hAnsi="Calibri"/>
                <w:sz w:val="18"/>
                <w:szCs w:val="18"/>
              </w:rPr>
              <w:t>CBT</w:t>
            </w:r>
          </w:p>
        </w:tc>
        <w:tc>
          <w:tcPr>
            <w:tcW w:w="0" w:type="auto"/>
          </w:tcPr>
          <w:p w14:paraId="58A2D6A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A12592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F310C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03D5F19" w14:textId="77777777" w:rsidTr="008165FD">
        <w:tc>
          <w:tcPr>
            <w:tcW w:w="0" w:type="auto"/>
          </w:tcPr>
          <w:p w14:paraId="51142D1A"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Fountoulakis&lt;/Author&gt;&lt;Year&gt;2014&lt;/Year&gt;&lt;RecNum&gt;41&lt;/RecNum&gt;&lt;DisplayText&gt;Fountoulakis&lt;style face="italic"&gt; et al.&lt;/style&gt; (2014)&lt;/DisplayText&gt;&lt;record&gt;&lt;rec-number&gt;41&lt;/rec-number&gt;&lt;foreign-keys&gt;&lt;key app="EN" db-id="as0zw5vvpzsdf4edafrx0zfz25z5vvstvtv2" timestamp="1504190565"&gt;41&lt;/key&gt;&lt;/foreign-keys&gt;&lt;ref-type name="Journal Article"&gt;17&lt;/ref-type&gt;&lt;contributors&gt;&lt;authors&gt;&lt;author&gt;Fountoulakis, K. N.&lt;/author&gt;&lt;author&gt;Samara, M. T.&lt;/author&gt;&lt;author&gt;Siamouli, M.&lt;/author&gt;&lt;/authors&gt;&lt;/contributors&gt;&lt;auth-address&gt;3rd Department of Psychiatry, Aristotle University of Thessaloniki, Thessaloniki, Greece.&lt;/auth-address&gt;&lt;titles&gt;&lt;title&gt;Burning issues in the meta-analysis of pharmaceutical trials for depression&lt;/title&gt;&lt;secondary-title&gt;J Psychopharmacol&lt;/secondary-title&gt;&lt;alt-title&gt;Journal of psychopharmacology (Oxford, England)&lt;/alt-title&gt;&lt;/titles&gt;&lt;periodical&gt;&lt;full-title&gt;J Psychopharmacol&lt;/full-title&gt;&lt;abbr-1&gt;Journal of psychopharmacology (Oxford, England)&lt;/abbr-1&gt;&lt;/periodical&gt;&lt;alt-periodical&gt;&lt;full-title&gt;J Psychopharmacol&lt;/full-title&gt;&lt;abbr-1&gt;Journal of psychopharmacology (Oxford, England)&lt;/abbr-1&gt;&lt;/alt-periodical&gt;&lt;pages&gt;106-17&lt;/pages&gt;&lt;volume&gt;28&lt;/volume&gt;&lt;number&gt;2&lt;/number&gt;&lt;edition&gt;2013/09/18&lt;/edition&gt;&lt;keywords&gt;&lt;keyword&gt;Depression/*drug therapy&lt;/keyword&gt;&lt;keyword&gt;Humans&lt;/keyword&gt;&lt;keyword&gt;*Meta-Analysis as Topic&lt;/keyword&gt;&lt;keyword&gt;Randomized Controlled Trials as Topic/*methods&lt;/keyword&gt;&lt;keyword&gt;Research Design&lt;/keyword&gt;&lt;keyword&gt;Depression&lt;/keyword&gt;&lt;keyword&gt;antidepressants&lt;/keyword&gt;&lt;keyword&gt;randomized controlled trials&lt;/keyword&gt;&lt;/keywords&gt;&lt;dates&gt;&lt;year&gt;2014&lt;/year&gt;&lt;pub-dates&gt;&lt;date&gt;Feb&lt;/date&gt;&lt;/pub-dates&gt;&lt;/dates&gt;&lt;isbn&gt;0269-8811&lt;/isbn&gt;&lt;accession-num&gt;24043723&lt;/accession-num&gt;&lt;urls&gt;&lt;/urls&gt;&lt;electronic-resource-num&gt;10.1177/0269881113504014&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Fountoulakis</w:t>
            </w:r>
            <w:r w:rsidRPr="00E3399D">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0E1312E5"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CC8838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369BB1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A3A2E6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513EEBA"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8BA3B5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B82AC67"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1F1CCFA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F57D4AC"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786A67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3AE321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C3D7D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047DE85" w14:textId="77777777" w:rsidTr="008165FD">
        <w:tc>
          <w:tcPr>
            <w:tcW w:w="0" w:type="auto"/>
          </w:tcPr>
          <w:p w14:paraId="7D76412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EZVJ1YmVpczwvQXV0aG9yPjxZ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M4NzU8L3BhZ2VzPjx2b2x1bWU+OTwvdm9sdW1lPjxudW1iZXI+MTwvbnVtYmVyPjxlZGl0aW9u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EZVJ1YmVpczwvQXV0aG9yPjxZ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M4NzU8L3BhZ2VzPjx2b2x1bWU+OTwvdm9sdW1lPjxudW1iZXI+MTwvbnVtYmVyPjxlZGl0aW9u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DeRubeis</w:t>
            </w:r>
            <w:r w:rsidRPr="000539F2">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3CAE9E22"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11F548E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9FABBD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0596A6"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38715332"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E91666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B134574"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D5C55AD"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2A4F7BDB" w14:textId="77777777" w:rsidR="000301DF" w:rsidRPr="00E6531C" w:rsidRDefault="000301DF" w:rsidP="008165FD">
            <w:pPr>
              <w:rPr>
                <w:rFonts w:ascii="Calibri" w:hAnsi="Calibri"/>
                <w:sz w:val="18"/>
                <w:szCs w:val="18"/>
              </w:rPr>
            </w:pPr>
            <w:r>
              <w:rPr>
                <w:rFonts w:ascii="Calibri" w:hAnsi="Calibri"/>
                <w:sz w:val="18"/>
                <w:szCs w:val="18"/>
              </w:rPr>
              <w:t>Antidepr; CBT</w:t>
            </w:r>
          </w:p>
        </w:tc>
        <w:tc>
          <w:tcPr>
            <w:tcW w:w="0" w:type="auto"/>
          </w:tcPr>
          <w:p w14:paraId="464F484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A942C0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169BB6B" w14:textId="77777777" w:rsidR="000301DF" w:rsidRPr="00E6531C" w:rsidRDefault="000301DF" w:rsidP="008165FD">
            <w:pPr>
              <w:rPr>
                <w:rFonts w:ascii="Calibri" w:hAnsi="Calibri"/>
                <w:sz w:val="18"/>
                <w:szCs w:val="18"/>
              </w:rPr>
            </w:pPr>
            <w:r>
              <w:rPr>
                <w:rFonts w:ascii="Calibri" w:hAnsi="Calibri"/>
                <w:sz w:val="18"/>
                <w:szCs w:val="18"/>
              </w:rPr>
              <w:t>NIMH</w:t>
            </w:r>
          </w:p>
        </w:tc>
      </w:tr>
      <w:tr w:rsidR="000301DF" w:rsidRPr="00E6531C" w14:paraId="43270875" w14:textId="77777777" w:rsidTr="008165FD">
        <w:tc>
          <w:tcPr>
            <w:tcW w:w="0" w:type="auto"/>
          </w:tcPr>
          <w:p w14:paraId="40308EAD"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Kelly&lt;/Author&gt;&lt;Year&gt;2014&lt;/Year&gt;&lt;RecNum&gt;61&lt;/RecNum&gt;&lt;DisplayText&gt;Kelly (2014)&lt;/DisplayText&gt;&lt;record&gt;&lt;rec-number&gt;61&lt;/rec-number&gt;&lt;foreign-keys&gt;&lt;key app="EN" db-id="as0zw5vvpzsdf4edafrx0zfz25z5vvstvtv2" timestamp="1504190565"&gt;61&lt;/key&gt;&lt;/foreign-keys&gt;&lt;ref-type name="Journal Article"&gt;17&lt;/ref-type&gt;&lt;contributors&gt;&lt;authors&gt;&lt;author&gt;Kelly, B. D.&lt;/author&gt;&lt;/authors&gt;&lt;/contributors&gt;&lt;auth-address&gt;Department of Adult Psychiatry, UCD School of Medicine and Medical Science, University College Dublin, Mater Misericordiae University Hospital, Dublin 7, Ireland. Electronic address: brendankelly35@gmail.com.&lt;/auth-address&gt;&lt;titles&gt;&lt;title&gt;Rights of people with mental illness&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e4&lt;/pages&gt;&lt;volume&gt;1&lt;/volume&gt;&lt;number&gt;4&lt;/number&gt;&lt;edition&gt;2015/09/12&lt;/edition&gt;&lt;dates&gt;&lt;year&gt;2014&lt;/year&gt;&lt;pub-dates&gt;&lt;date&gt;Sep&lt;/date&gt;&lt;/pub-dates&gt;&lt;/dates&gt;&lt;isbn&gt;2215-0366&lt;/isbn&gt;&lt;accession-num&gt;26360866&lt;/accession-num&gt;&lt;urls&gt;&lt;/urls&gt;&lt;electronic-resource-num&gt;10.1016/s2215-0366(14)70346-3&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Kelly (2014)</w:t>
            </w:r>
            <w:r>
              <w:rPr>
                <w:rFonts w:ascii="Calibri" w:hAnsi="Calibri"/>
                <w:sz w:val="18"/>
                <w:szCs w:val="18"/>
              </w:rPr>
              <w:fldChar w:fldCharType="end"/>
            </w:r>
          </w:p>
        </w:tc>
        <w:tc>
          <w:tcPr>
            <w:tcW w:w="0" w:type="auto"/>
          </w:tcPr>
          <w:p w14:paraId="21DE4E14"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86616D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F869A6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9DD737F"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FA4BD6F"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E040D3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C7AB75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AD75FD7"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3848489"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DDD55E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F3592D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4E97EB"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1EC3567" w14:textId="77777777" w:rsidTr="008165FD">
        <w:tc>
          <w:tcPr>
            <w:tcW w:w="0" w:type="auto"/>
          </w:tcPr>
          <w:p w14:paraId="4B7C5488"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Sommer&lt;/Author&gt;&lt;Year&gt;2014&lt;/Year&gt;&lt;RecNum&gt;97&lt;/RecNum&gt;&lt;DisplayText&gt;Sommer and Kahn (2014)&lt;/DisplayText&gt;&lt;record&gt;&lt;rec-number&gt;97&lt;/rec-number&gt;&lt;foreign-keys&gt;&lt;key app="EN" db-id="as0zw5vvpzsdf4edafrx0zfz25z5vvstvtv2" timestamp="1504190565"&gt;97&lt;/key&gt;&lt;/foreign-keys&gt;&lt;ref-type name="Journal Article"&gt;17&lt;/ref-type&gt;&lt;contributors&gt;&lt;authors&gt;&lt;author&gt;Sommer, I. E.&lt;/author&gt;&lt;author&gt;Kahn, R. S.&lt;/author&gt;&lt;/authors&gt;&lt;/contributors&gt;&lt;auth-address&gt;Psychiatry Department, University Medical Centre Utrecht, and Rudolf Magnus Brain Centre, Heidelberglaan 100, 6480CX Utrecht, Netherlands. Electronic address: i.sommer@umcutrecht.nl.&amp;#xD;Psychiatry Department, University Medical Centre Utrecht, and Rudolf Magnus Brain Centre, Heidelberglaan 100, 6480CX Utrecht, Netherlands.&lt;/auth-address&gt;&lt;titles&gt;&lt;title&gt;Psychosis susceptibility syndrome: an alternative name for schizophrenia&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111&lt;/pages&gt;&lt;volume&gt;1&lt;/volume&gt;&lt;number&gt;2&lt;/number&gt;&lt;edition&gt;2014/07/01&lt;/edition&gt;&lt;dates&gt;&lt;year&gt;2014&lt;/year&gt;&lt;pub-dates&gt;&lt;date&gt;Jul&lt;/date&gt;&lt;/pub-dates&gt;&lt;/dates&gt;&lt;isbn&gt;2215-0366&lt;/isbn&gt;&lt;accession-num&gt;26360567&lt;/accession-num&gt;&lt;urls&gt;&lt;/urls&gt;&lt;electronic-resource-num&gt;10.1016/s2215-0366(14)70288-3&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Sommer and Kahn (2014)</w:t>
            </w:r>
            <w:r>
              <w:rPr>
                <w:rFonts w:ascii="Calibri" w:hAnsi="Calibri"/>
                <w:sz w:val="18"/>
                <w:szCs w:val="18"/>
              </w:rPr>
              <w:fldChar w:fldCharType="end"/>
            </w:r>
          </w:p>
        </w:tc>
        <w:tc>
          <w:tcPr>
            <w:tcW w:w="0" w:type="auto"/>
          </w:tcPr>
          <w:p w14:paraId="7BC3D20D"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25E251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0C20AF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F2BB298"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4A6F5DA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D68302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10B0369"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6E8E871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CE092A8"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7E671E0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4F8F5F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E021BAA"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8FEAE90" w14:textId="77777777" w:rsidTr="008165FD">
        <w:tc>
          <w:tcPr>
            <w:tcW w:w="0" w:type="auto"/>
          </w:tcPr>
          <w:p w14:paraId="3DC998F2"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Correll&lt;/Author&gt;&lt;Year&gt;2014&lt;/Year&gt;&lt;RecNum&gt;24&lt;/RecNum&gt;&lt;DisplayText&gt;Correll and Carbon (2014)&lt;/DisplayText&gt;&lt;record&gt;&lt;rec-number&gt;24&lt;/rec-number&gt;&lt;foreign-keys&gt;&lt;key app="EN" db-id="as0zw5vvpzsdf4edafrx0zfz25z5vvstvtv2" timestamp="1504190565"&gt;24&lt;/key&gt;&lt;/foreign-keys&gt;&lt;ref-type name="Journal Article"&gt;17&lt;/ref-type&gt;&lt;contributors&gt;&lt;authors&gt;&lt;author&gt;Correll, C. U.&lt;/author&gt;&lt;author&gt;Carbon, M.&lt;/author&gt;&lt;/authors&gt;&lt;/contributors&gt;&lt;auth-address&gt;Division of Psychiatry Research, Department of Psychiatry, Zucker Hillside Hospital, Glen Oaks, New York2Department of Psychiatry and Molecular Medicine, Hofstra North Shore Long Island Jewish School of Medicine, Hempstead, New York3Feinstein Institute fo.&amp;#xD;Division of Psychiatry Research, Department of Psychiatry, Zucker Hillside Hospital, Glen Oaks, New York.&lt;/auth-address&gt;&lt;titles&gt;&lt;title&gt;Efficacy of pharmacologic and psychotherapeutic interventions in psychiatry: to talk or to prescribe: is that the question?&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624-6&lt;/pages&gt;&lt;volume&gt;71&lt;/volume&gt;&lt;number&gt;6&lt;/number&gt;&lt;edition&gt;2014/05/03&lt;/edition&gt;&lt;keywords&gt;&lt;keyword&gt;Female&lt;/keyword&gt;&lt;keyword&gt;Humans&lt;/keyword&gt;&lt;keyword&gt;Male&lt;/keyword&gt;&lt;keyword&gt;Mental Disorders/*drug therapy/*therapy&lt;/keyword&gt;&lt;keyword&gt;*Psychotherapy&lt;/keyword&gt;&lt;/keywords&gt;&lt;dates&gt;&lt;year&gt;2014&lt;/year&gt;&lt;pub-dates&gt;&lt;date&gt;Jun&lt;/date&gt;&lt;/pub-dates&gt;&lt;/dates&gt;&lt;isbn&gt;2168-622x&lt;/isbn&gt;&lt;accession-num&gt;24789579&lt;/accession-num&gt;&lt;urls&gt;&lt;/urls&gt;&lt;electronic-resource-num&gt;10.1001/jamapsychiatry.2014.30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Correll and Carbon (2014)</w:t>
            </w:r>
            <w:r>
              <w:rPr>
                <w:rFonts w:ascii="Calibri" w:hAnsi="Calibri"/>
                <w:sz w:val="18"/>
                <w:szCs w:val="18"/>
              </w:rPr>
              <w:fldChar w:fldCharType="end"/>
            </w:r>
          </w:p>
        </w:tc>
        <w:tc>
          <w:tcPr>
            <w:tcW w:w="0" w:type="auto"/>
          </w:tcPr>
          <w:p w14:paraId="79FD3E4C"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34BE745"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1F3E6B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4E680C7"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9E726AA"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3C30F7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D351B8E"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96EC976"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3A339A8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8BBB44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4012C4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C0CFAC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D61DFA8" w14:textId="77777777" w:rsidTr="008165FD">
        <w:tc>
          <w:tcPr>
            <w:tcW w:w="0" w:type="auto"/>
          </w:tcPr>
          <w:p w14:paraId="3D7BC293"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aj&lt;/Author&gt;&lt;Year&gt;2014&lt;/Year&gt;&lt;RecNum&gt;69&lt;/RecNum&gt;&lt;DisplayText&gt;Maj (2014)&lt;/DisplayText&gt;&lt;record&gt;&lt;rec-number&gt;69&lt;/rec-number&gt;&lt;foreign-keys&gt;&lt;key app="EN" db-id="as0zw5vvpzsdf4edafrx0zfz25z5vvstvtv2" timestamp="1504190565"&gt;69&lt;/key&gt;&lt;/foreign-keys&gt;&lt;ref-type name="Journal Article"&gt;17&lt;/ref-type&gt;&lt;contributors&gt;&lt;authors&gt;&lt;author&gt;Maj, M.&lt;/author&gt;&lt;/authors&gt;&lt;/contributors&gt;&lt;auth-address&gt;Department of Psychiatry, University of Naples SUN, Naples, Italy.&lt;/auth-address&gt;&lt;titles&gt;&lt;title&gt;Technical and non-technical aspects of psychiatric care: the need for a balanced view&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209-10&lt;/pages&gt;&lt;volume&gt;13&lt;/volume&gt;&lt;number&gt;3&lt;/number&gt;&lt;edition&gt;2014/10/03&lt;/edition&gt;&lt;dates&gt;&lt;year&gt;2014&lt;/year&gt;&lt;pub-dates&gt;&lt;date&gt;Oct&lt;/date&gt;&lt;/pub-dates&gt;&lt;/dates&gt;&lt;isbn&gt;1723-8617 (Print)&amp;#xD;1723-8617&lt;/isbn&gt;&lt;accession-num&gt;25273284&lt;/accession-num&gt;&lt;urls&gt;&lt;/urls&gt;&lt;custom2&gt;PMC4219052&lt;/custom2&gt;&lt;electronic-resource-num&gt;10.1002/wps.20168&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aj (2014)</w:t>
            </w:r>
            <w:r>
              <w:rPr>
                <w:rFonts w:ascii="Calibri" w:hAnsi="Calibri"/>
                <w:sz w:val="18"/>
                <w:szCs w:val="18"/>
              </w:rPr>
              <w:fldChar w:fldCharType="end"/>
            </w:r>
          </w:p>
        </w:tc>
        <w:tc>
          <w:tcPr>
            <w:tcW w:w="0" w:type="auto"/>
          </w:tcPr>
          <w:p w14:paraId="4FE44955"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3DE2A1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D021AA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4C6935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10FAD3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1745EA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85F564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C7DAB1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C18C41A"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D280F3C"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44DD38F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5DEBF68"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9A3E4AE" w14:textId="77777777" w:rsidTr="008165FD">
        <w:tc>
          <w:tcPr>
            <w:tcW w:w="0" w:type="auto"/>
          </w:tcPr>
          <w:p w14:paraId="2ECE1902"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ZXNzb3JpPC9BdXRob3I+PFll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ZXNzb3JpPC9BdXRob3I+PFll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essori</w:t>
            </w:r>
            <w:r w:rsidRPr="00D2154B">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33A227A3"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6ED75DB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3457C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E195793"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7D415ECB" w14:textId="77777777" w:rsidR="000301DF" w:rsidRPr="00AD5523" w:rsidRDefault="000301DF" w:rsidP="008165FD">
            <w:pPr>
              <w:rPr>
                <w:rFonts w:ascii="Calibri" w:hAnsi="Calibri"/>
                <w:sz w:val="18"/>
                <w:szCs w:val="18"/>
                <w:vertAlign w:val="superscript"/>
              </w:rPr>
            </w:pPr>
            <w:r w:rsidRPr="00AD5523">
              <w:rPr>
                <w:rFonts w:ascii="Calibri" w:hAnsi="Calibri"/>
                <w:sz w:val="18"/>
                <w:szCs w:val="18"/>
                <w:vertAlign w:val="superscript"/>
              </w:rPr>
              <w:t>8)</w:t>
            </w:r>
          </w:p>
        </w:tc>
        <w:tc>
          <w:tcPr>
            <w:tcW w:w="0" w:type="auto"/>
          </w:tcPr>
          <w:p w14:paraId="4FDE7B05"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2522509A" w14:textId="77777777" w:rsidR="000301DF" w:rsidRPr="00E6531C" w:rsidRDefault="000301DF" w:rsidP="008165FD">
            <w:pPr>
              <w:rPr>
                <w:rFonts w:ascii="Calibri" w:hAnsi="Calibri"/>
                <w:sz w:val="18"/>
                <w:szCs w:val="18"/>
              </w:rPr>
            </w:pPr>
            <w:r>
              <w:rPr>
                <w:rFonts w:ascii="Calibri" w:hAnsi="Calibri"/>
                <w:sz w:val="18"/>
                <w:szCs w:val="18"/>
              </w:rPr>
              <w:t>MI</w:t>
            </w:r>
          </w:p>
        </w:tc>
        <w:tc>
          <w:tcPr>
            <w:tcW w:w="0" w:type="auto"/>
          </w:tcPr>
          <w:p w14:paraId="307AD8FF" w14:textId="77777777" w:rsidR="000301DF" w:rsidRPr="00E6531C" w:rsidRDefault="000301DF" w:rsidP="008165FD">
            <w:pPr>
              <w:rPr>
                <w:rFonts w:ascii="Calibri" w:hAnsi="Calibri"/>
                <w:sz w:val="18"/>
                <w:szCs w:val="18"/>
              </w:rPr>
            </w:pPr>
            <w:r>
              <w:rPr>
                <w:rFonts w:ascii="Calibri" w:hAnsi="Calibri"/>
                <w:sz w:val="18"/>
                <w:szCs w:val="18"/>
              </w:rPr>
              <w:t>Surgery</w:t>
            </w:r>
          </w:p>
        </w:tc>
        <w:tc>
          <w:tcPr>
            <w:tcW w:w="0" w:type="auto"/>
          </w:tcPr>
          <w:p w14:paraId="73E37930" w14:textId="77777777" w:rsidR="000301DF" w:rsidRPr="00E6531C" w:rsidRDefault="000301DF" w:rsidP="008165FD">
            <w:pPr>
              <w:rPr>
                <w:rFonts w:ascii="Calibri" w:hAnsi="Calibri"/>
                <w:sz w:val="18"/>
                <w:szCs w:val="18"/>
              </w:rPr>
            </w:pPr>
            <w:r>
              <w:rPr>
                <w:rFonts w:ascii="Calibri" w:hAnsi="Calibri"/>
                <w:sz w:val="18"/>
                <w:szCs w:val="18"/>
              </w:rPr>
              <w:t>Trombectomy</w:t>
            </w:r>
          </w:p>
        </w:tc>
        <w:tc>
          <w:tcPr>
            <w:tcW w:w="0" w:type="auto"/>
          </w:tcPr>
          <w:p w14:paraId="78AD1C5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426651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020C6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470C0D5" w14:textId="77777777" w:rsidTr="008165FD">
        <w:tc>
          <w:tcPr>
            <w:tcW w:w="0" w:type="auto"/>
          </w:tcPr>
          <w:p w14:paraId="3F889F7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Aleman&lt;/Author&gt;&lt;Year&gt;2014&lt;/Year&gt;&lt;RecNum&gt;9&lt;/RecNum&gt;&lt;DisplayText&gt;Aleman&lt;style face="italic"&gt; et al.&lt;/style&gt; (2014)&lt;/DisplayText&gt;&lt;record&gt;&lt;rec-number&gt;9&lt;/rec-number&gt;&lt;foreign-keys&gt;&lt;key app="EN" db-id="as0zw5vvpzsdf4edafrx0zfz25z5vvstvtv2" timestamp="1504190565"&gt;9&lt;/key&gt;&lt;/foreign-keys&gt;&lt;ref-type name="Journal Article"&gt;17&lt;/ref-type&gt;&lt;contributors&gt;&lt;authors&gt;&lt;author&gt;Aleman, A.&lt;/author&gt;&lt;author&gt;Slotema, C. W.&lt;/author&gt;&lt;author&gt;Sommer, I. E.&lt;/author&gt;&lt;/authors&gt;&lt;/contributors&gt;&lt;auth-address&gt;University of Groningen, University Medical Center Groningen, Groningen, the Netherlands.&lt;/auth-address&gt;&lt;titles&gt;&lt;title&gt;rTMS deserves a fair chance as a novel treatment for depression&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24-5&lt;/pages&gt;&lt;volume&gt;130&lt;/volume&gt;&lt;number&gt;5&lt;/number&gt;&lt;edition&gt;2014/04/15&lt;/edition&gt;&lt;keywords&gt;&lt;keyword&gt;Depressive Disorder/*therapy&lt;/keyword&gt;&lt;keyword&gt;Humans&lt;/keyword&gt;&lt;keyword&gt;Transcranial Magnetic Stimulation/*methods&lt;/keyword&gt;&lt;/keywords&gt;&lt;dates&gt;&lt;year&gt;2014&lt;/year&gt;&lt;pub-dates&gt;&lt;date&gt;Nov&lt;/date&gt;&lt;/pub-dates&gt;&lt;/dates&gt;&lt;isbn&gt;0001-690x&lt;/isbn&gt;&lt;accession-num&gt;24725051&lt;/accession-num&gt;&lt;urls&gt;&lt;/urls&gt;&lt;electronic-resource-num&gt;10.1111/acps.1227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Aleman</w:t>
            </w:r>
            <w:r w:rsidRPr="00AB5474">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775B1B54"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D346A0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ED5CE1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B501FF2"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BE66DB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20BE76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DB9907F"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22E91A73" w14:textId="77777777" w:rsidR="000301DF" w:rsidRPr="00E6531C" w:rsidRDefault="000301DF" w:rsidP="008165FD">
            <w:pPr>
              <w:rPr>
                <w:rFonts w:ascii="Calibri" w:hAnsi="Calibri"/>
                <w:sz w:val="18"/>
                <w:szCs w:val="18"/>
              </w:rPr>
            </w:pPr>
            <w:r>
              <w:rPr>
                <w:rFonts w:ascii="Calibri" w:hAnsi="Calibri"/>
                <w:sz w:val="18"/>
                <w:szCs w:val="18"/>
              </w:rPr>
              <w:t>Devise</w:t>
            </w:r>
          </w:p>
        </w:tc>
        <w:tc>
          <w:tcPr>
            <w:tcW w:w="0" w:type="auto"/>
          </w:tcPr>
          <w:p w14:paraId="63A87E19" w14:textId="77777777" w:rsidR="000301DF" w:rsidRPr="00E6531C" w:rsidRDefault="000301DF" w:rsidP="008165FD">
            <w:pPr>
              <w:rPr>
                <w:rFonts w:ascii="Calibri" w:hAnsi="Calibri"/>
                <w:sz w:val="18"/>
                <w:szCs w:val="18"/>
              </w:rPr>
            </w:pPr>
            <w:r>
              <w:rPr>
                <w:rFonts w:ascii="Calibri" w:hAnsi="Calibri"/>
                <w:sz w:val="18"/>
                <w:szCs w:val="18"/>
              </w:rPr>
              <w:t>rTMS</w:t>
            </w:r>
          </w:p>
        </w:tc>
        <w:tc>
          <w:tcPr>
            <w:tcW w:w="0" w:type="auto"/>
          </w:tcPr>
          <w:p w14:paraId="51FA7A7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13A25D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EC987E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912FC86" w14:textId="77777777" w:rsidTr="008165FD">
        <w:tc>
          <w:tcPr>
            <w:tcW w:w="0" w:type="auto"/>
          </w:tcPr>
          <w:p w14:paraId="44A25929"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O&amp;apos;Carroll&lt;/Author&gt;&lt;Year&gt;2014&lt;/Year&gt;&lt;RecNum&gt;87&lt;/RecNum&gt;&lt;DisplayText&gt;O&amp;apos;Carroll (2014)&lt;/DisplayText&gt;&lt;record&gt;&lt;rec-number&gt;87&lt;/rec-number&gt;&lt;foreign-keys&gt;&lt;key app="EN" db-id="as0zw5vvpzsdf4edafrx0zfz25z5vvstvtv2" timestamp="1504190565"&gt;87&lt;/key&gt;&lt;/foreign-keys&gt;&lt;ref-type name="Journal Article"&gt;17&lt;/ref-type&gt;&lt;contributors&gt;&lt;authors&gt;&lt;author&gt;O&amp;apos;Carroll, R. E.&lt;/author&gt;&lt;/authors&gt;&lt;/contributors&gt;&lt;auth-address&gt;Division of Psychology, University of Stirling, UK.&lt;/auth-address&gt;&lt;titles&gt;&lt;title&gt;Health psychology interventions&lt;/title&gt;&lt;secondary-title&gt;Br J Health Psychol&lt;/secondary-title&gt;&lt;alt-title&gt;British journal of health psychology&lt;/alt-title&gt;&lt;/titles&gt;&lt;periodical&gt;&lt;full-title&gt;Br J Health Psychol&lt;/full-title&gt;&lt;abbr-1&gt;British journal of health psychology&lt;/abbr-1&gt;&lt;/periodical&gt;&lt;alt-periodical&gt;&lt;full-title&gt;Br J Health Psychol&lt;/full-title&gt;&lt;abbr-1&gt;British journal of health psychology&lt;/abbr-1&gt;&lt;/alt-periodical&gt;&lt;pages&gt;235-9&lt;/pages&gt;&lt;volume&gt;19&lt;/volume&gt;&lt;number&gt;2&lt;/number&gt;&lt;edition&gt;2013/12/19&lt;/edition&gt;&lt;keywords&gt;&lt;keyword&gt;*Behavioral Medicine&lt;/keyword&gt;&lt;keyword&gt;*Health Behavior&lt;/keyword&gt;&lt;keyword&gt;Homeopathy&lt;/keyword&gt;&lt;keyword&gt;Humans&lt;/keyword&gt;&lt;keyword&gt;Research Design&lt;/keyword&gt;&lt;keyword&gt;effect-size&lt;/keyword&gt;&lt;keyword&gt;intervention&lt;/keyword&gt;&lt;keyword&gt;replication&lt;/keyword&gt;&lt;keyword&gt;treatment&lt;/keyword&gt;&lt;/keywords&gt;&lt;dates&gt;&lt;year&gt;2014&lt;/year&gt;&lt;pub-dates&gt;&lt;date&gt;May&lt;/date&gt;&lt;/pub-dates&gt;&lt;/dates&gt;&lt;isbn&gt;1359-107x&lt;/isbn&gt;&lt;accession-num&gt;24344869&lt;/accession-num&gt;&lt;urls&gt;&lt;/urls&gt;&lt;electronic-resource-num&gt;10.1111/bjhp.1208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O'Carroll (2014)</w:t>
            </w:r>
            <w:r>
              <w:rPr>
                <w:rFonts w:ascii="Calibri" w:hAnsi="Calibri"/>
                <w:sz w:val="18"/>
                <w:szCs w:val="18"/>
              </w:rPr>
              <w:fldChar w:fldCharType="end"/>
            </w:r>
          </w:p>
        </w:tc>
        <w:tc>
          <w:tcPr>
            <w:tcW w:w="0" w:type="auto"/>
          </w:tcPr>
          <w:p w14:paraId="2343531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8D6462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F4D5E7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62DEC72"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AD4BCF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E610FC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CA69E1B"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F0C4BB9"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75C1D0D8" w14:textId="77777777" w:rsidR="000301DF" w:rsidRPr="00E6531C" w:rsidRDefault="000301DF" w:rsidP="008165FD">
            <w:pPr>
              <w:rPr>
                <w:rFonts w:ascii="Calibri" w:hAnsi="Calibri"/>
                <w:sz w:val="18"/>
                <w:szCs w:val="18"/>
              </w:rPr>
            </w:pPr>
            <w:r>
              <w:rPr>
                <w:rFonts w:ascii="Calibri" w:hAnsi="Calibri"/>
                <w:sz w:val="18"/>
                <w:szCs w:val="18"/>
              </w:rPr>
              <w:t>Health psy</w:t>
            </w:r>
          </w:p>
        </w:tc>
        <w:tc>
          <w:tcPr>
            <w:tcW w:w="0" w:type="auto"/>
          </w:tcPr>
          <w:p w14:paraId="2775EA1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1A2B63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A34725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79DC32E" w14:textId="77777777" w:rsidTr="008165FD">
        <w:tc>
          <w:tcPr>
            <w:tcW w:w="0" w:type="auto"/>
          </w:tcPr>
          <w:p w14:paraId="086E6BC3"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Nutt&lt;/Author&gt;&lt;Year&gt;2014&lt;/Year&gt;&lt;RecNum&gt;86&lt;/RecNum&gt;&lt;DisplayText&gt;Nutt&lt;style face="italic"&gt; et al.&lt;/style&gt; (2014)&lt;/DisplayText&gt;&lt;record&gt;&lt;rec-number&gt;86&lt;/rec-number&gt;&lt;foreign-keys&gt;&lt;key app="EN" db-id="as0zw5vvpzsdf4edafrx0zfz25z5vvstvtv2" timestamp="1504190565"&gt;86&lt;/key&gt;&lt;/foreign-keys&gt;&lt;ref-type name="Journal Article"&gt;17&lt;/ref-type&gt;&lt;contributors&gt;&lt;authors&gt;&lt;author&gt;Nutt, D. J.&lt;/author&gt;&lt;author&gt;Goodwin, G. M.&lt;/author&gt;&lt;author&gt;Bhugra, D.&lt;/author&gt;&lt;author&gt;Fazel, S.&lt;/author&gt;&lt;author&gt;Lawrie, S.&lt;/author&gt;&lt;/authors&gt;&lt;/contributors&gt;&lt;auth-address&gt;Imperial College London, London, UK. Electronic address: d.nutt@imperial.ac.uk.&amp;#xD;University of Oxford, Oxford, UK.&amp;#xD;Kings College London, London, UK.&amp;#xD;University of Edinburgh, Edinburgh, UK.&lt;/auth-address&gt;&lt;titles&gt;&lt;title&gt;Attacks on antidepressants: signs of deep-seated stigma?&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102-4&lt;/pages&gt;&lt;volume&gt;1&lt;/volume&gt;&lt;number&gt;2&lt;/number&gt;&lt;edition&gt;2014/07/01&lt;/edition&gt;&lt;dates&gt;&lt;year&gt;2014&lt;/year&gt;&lt;pub-dates&gt;&lt;date&gt;Jul&lt;/date&gt;&lt;/pub-dates&gt;&lt;/dates&gt;&lt;isbn&gt;2215-0366&lt;/isbn&gt;&lt;accession-num&gt;26360560&lt;/accession-num&gt;&lt;urls&gt;&lt;/urls&gt;&lt;electronic-resource-num&gt;10.1016/s2215-0366(14)70232-9&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Nutt</w:t>
            </w:r>
            <w:r w:rsidRPr="009F6683">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0F28CB78"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B1273D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DF2D04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72C1C9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25191B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E4FF08C"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BCC073F"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D3ED44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E6374B4"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6880D21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107A44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D350F6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6ADE967" w14:textId="77777777" w:rsidTr="008165FD">
        <w:tc>
          <w:tcPr>
            <w:tcW w:w="0" w:type="auto"/>
          </w:tcPr>
          <w:p w14:paraId="0A559BD9"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Adli&lt;/Author&gt;&lt;Year&gt;2014&lt;/Year&gt;&lt;RecNum&gt;8&lt;/RecNum&gt;&lt;DisplayText&gt;Adli and Hegerl (2014)&lt;/DisplayText&gt;&lt;record&gt;&lt;rec-number&gt;8&lt;/rec-number&gt;&lt;foreign-keys&gt;&lt;key app="EN" db-id="as0zw5vvpzsdf4edafrx0zfz25z5vvstvtv2" timestamp="1504190565"&gt;8&lt;/key&gt;&lt;/foreign-keys&gt;&lt;ref-type name="Journal Article"&gt;17&lt;/ref-type&gt;&lt;contributors&gt;&lt;authors&gt;&lt;author&gt;Adli, M.&lt;/author&gt;&lt;author&gt;Hegerl, U.&lt;/author&gt;&lt;/authors&gt;&lt;/contributors&gt;&lt;auth-address&gt;Department of Psychiatry and Psychotherapy, Charite-Universitatsmedizin Berlin and Fliedner Klinik Berlin, 10117 Berlin, Germany. Electronic address: mazda.adli@charite.de.&amp;#xD;Department of Psychiatry and Psychotherapy, University of Leipzig, Leipzig, Germany.&lt;/auth-address&gt;&lt;titles&gt;&lt;title&gt;Do we underestimate the benefits of antidepressan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61-2&lt;/pages&gt;&lt;volume&gt;383&lt;/volume&gt;&lt;number&gt;9926&lt;/number&gt;&lt;edition&gt;2014/04/25&lt;/edition&gt;&lt;keywords&gt;&lt;keyword&gt;Antidepressive Agents/*therapeutic use&lt;/keyword&gt;&lt;keyword&gt;Depressive Disorder/*drug therapy&lt;/keyword&gt;&lt;keyword&gt;Humans&lt;/keyword&gt;&lt;keyword&gt;Practice Guidelines as Topic&lt;/keyword&gt;&lt;keyword&gt;Randomized Controlled Trials as Topic&lt;/keyword&gt;&lt;keyword&gt;Treatment Outcome&lt;/keyword&gt;&lt;/keywords&gt;&lt;dates&gt;&lt;year&gt;2014&lt;/year&gt;&lt;pub-dates&gt;&lt;date&gt;Apr 19&lt;/date&gt;&lt;/pub-dates&gt;&lt;/dates&gt;&lt;isbn&gt;0140-6736&lt;/isbn&gt;&lt;accession-num&gt;24759238&lt;/accession-num&gt;&lt;urls&gt;&lt;/urls&gt;&lt;electronic-resource-num&gt;10.1016/s0140-6736(14)60534-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Adli and Hegerl (2014)</w:t>
            </w:r>
            <w:r>
              <w:rPr>
                <w:rFonts w:ascii="Calibri" w:hAnsi="Calibri"/>
                <w:sz w:val="18"/>
                <w:szCs w:val="18"/>
              </w:rPr>
              <w:fldChar w:fldCharType="end"/>
            </w:r>
          </w:p>
        </w:tc>
        <w:tc>
          <w:tcPr>
            <w:tcW w:w="0" w:type="auto"/>
          </w:tcPr>
          <w:p w14:paraId="11488909"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6BDD06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AF0A06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C45CCC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CCEE8A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8C13FF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8C0B297"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339010F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8E89459"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4D8FFD63"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7F89DC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7C89FFA" w14:textId="77777777" w:rsidR="000301DF" w:rsidRPr="00DB786A" w:rsidRDefault="000301DF" w:rsidP="008165FD">
            <w:pPr>
              <w:rPr>
                <w:rFonts w:ascii="Calibri" w:hAnsi="Calibri"/>
                <w:sz w:val="18"/>
                <w:szCs w:val="18"/>
              </w:rPr>
            </w:pPr>
            <w:r>
              <w:rPr>
                <w:rFonts w:ascii="Calibri" w:hAnsi="Calibri"/>
                <w:sz w:val="18"/>
                <w:szCs w:val="18"/>
              </w:rPr>
              <w:t>-</w:t>
            </w:r>
          </w:p>
        </w:tc>
      </w:tr>
      <w:tr w:rsidR="000301DF" w:rsidRPr="00E6531C" w14:paraId="5FEB2B72" w14:textId="77777777" w:rsidTr="008165FD">
        <w:tc>
          <w:tcPr>
            <w:tcW w:w="0" w:type="auto"/>
          </w:tcPr>
          <w:p w14:paraId="48DFD502"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Fountoulakis&lt;/Author&gt;&lt;Year&gt;2014&lt;/Year&gt;&lt;RecNum&gt;40&lt;/RecNum&gt;&lt;DisplayText&gt;Fountoulakis and Moller (2014)&lt;/DisplayText&gt;&lt;record&gt;&lt;rec-number&gt;40&lt;/rec-number&gt;&lt;foreign-keys&gt;&lt;key app="EN" db-id="as0zw5vvpzsdf4edafrx0zfz25z5vvstvtv2" timestamp="1504190565"&gt;40&lt;/key&gt;&lt;/foreign-keys&gt;&lt;ref-type name="Journal Article"&gt;17&lt;/ref-type&gt;&lt;contributors&gt;&lt;authors&gt;&lt;author&gt;Fountoulakis, K. N.&lt;/author&gt;&lt;author&gt;Moller, H. J.&lt;/author&gt;&lt;/authors&gt;&lt;/contributors&gt;&lt;auth-address&gt;3rd Department of Psychiatry, School of Medicine, Aristotle University of Thessaloniki, Greece.&lt;/auth-address&gt;&lt;titles&gt;&lt;title&gt;Are antidepressants clinically useful? Conclusion of a decade of debate&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201-2&lt;/pages&gt;&lt;volume&gt;13&lt;/volume&gt;&lt;number&gt;2&lt;/number&gt;&lt;edition&gt;2014/06/04&lt;/edition&gt;&lt;dates&gt;&lt;year&gt;2014&lt;/year&gt;&lt;pub-dates&gt;&lt;date&gt;Jun&lt;/date&gt;&lt;/pub-dates&gt;&lt;/dates&gt;&lt;isbn&gt;1723-8617 (Print)&amp;#xD;1723-8617&lt;/isbn&gt;&lt;accession-num&gt;24890076&lt;/accession-num&gt;&lt;urls&gt;&lt;/urls&gt;&lt;custom2&gt;PMC4102296&lt;/custom2&gt;&lt;electronic-resource-num&gt;10.1002/wps.2011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Fountoulakis and Moller (2014)</w:t>
            </w:r>
            <w:r>
              <w:rPr>
                <w:rFonts w:ascii="Calibri" w:hAnsi="Calibri"/>
                <w:sz w:val="18"/>
                <w:szCs w:val="18"/>
              </w:rPr>
              <w:fldChar w:fldCharType="end"/>
            </w:r>
          </w:p>
        </w:tc>
        <w:tc>
          <w:tcPr>
            <w:tcW w:w="0" w:type="auto"/>
          </w:tcPr>
          <w:p w14:paraId="4DFB773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319F38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5A0DE8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786DD3B"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BE1ECA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53FF8A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23273BC"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748ECA10"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4EAAEB1"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A3C7EE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DDD9CD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9D6C909"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C333EC3" w14:textId="77777777" w:rsidTr="008165FD">
        <w:tc>
          <w:tcPr>
            <w:tcW w:w="0" w:type="auto"/>
          </w:tcPr>
          <w:p w14:paraId="5BEE91B3"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YWxkZXNzYXJpbmk8L0F1dGhv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YWxkZXNzYXJpbmk8L0F1dGhv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aldessarini (2014)</w:t>
            </w:r>
            <w:r>
              <w:rPr>
                <w:rFonts w:ascii="Calibri" w:hAnsi="Calibri"/>
                <w:sz w:val="18"/>
                <w:szCs w:val="18"/>
              </w:rPr>
              <w:fldChar w:fldCharType="end"/>
            </w:r>
          </w:p>
        </w:tc>
        <w:tc>
          <w:tcPr>
            <w:tcW w:w="0" w:type="auto"/>
          </w:tcPr>
          <w:p w14:paraId="6A585F55"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B4E41E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442343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AD94BBD"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5D3B68E0" w14:textId="77777777" w:rsidR="000301DF" w:rsidRPr="00E6531C" w:rsidRDefault="000301DF" w:rsidP="008165FD">
            <w:pPr>
              <w:rPr>
                <w:rFonts w:ascii="Calibri" w:hAnsi="Calibri"/>
                <w:sz w:val="18"/>
                <w:szCs w:val="18"/>
              </w:rPr>
            </w:pPr>
            <w:r w:rsidRPr="007B2550">
              <w:rPr>
                <w:rFonts w:ascii="Calibri" w:hAnsi="Calibri"/>
                <w:sz w:val="18"/>
                <w:szCs w:val="18"/>
                <w:vertAlign w:val="superscript"/>
              </w:rPr>
              <w:t>9</w:t>
            </w:r>
            <w:r>
              <w:rPr>
                <w:rFonts w:ascii="Calibri" w:hAnsi="Calibri"/>
                <w:sz w:val="18"/>
                <w:szCs w:val="18"/>
                <w:vertAlign w:val="superscript"/>
              </w:rPr>
              <w:t>)</w:t>
            </w:r>
          </w:p>
        </w:tc>
        <w:tc>
          <w:tcPr>
            <w:tcW w:w="0" w:type="auto"/>
          </w:tcPr>
          <w:p w14:paraId="4B3343B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8B8FA34"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B635E0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E1A204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B5554C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3A2426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2DABA8B" w14:textId="77777777" w:rsidR="000301DF" w:rsidRPr="00E6531C" w:rsidRDefault="000301DF" w:rsidP="008165FD">
            <w:pPr>
              <w:rPr>
                <w:rFonts w:ascii="Calibri" w:hAnsi="Calibri"/>
                <w:sz w:val="18"/>
                <w:szCs w:val="18"/>
              </w:rPr>
            </w:pPr>
            <w:r>
              <w:rPr>
                <w:rFonts w:ascii="Calibri" w:hAnsi="Calibri"/>
                <w:sz w:val="18"/>
                <w:szCs w:val="18"/>
              </w:rPr>
              <w:t>BJA Found; McLean PDRF; CPA</w:t>
            </w:r>
          </w:p>
        </w:tc>
      </w:tr>
      <w:tr w:rsidR="000301DF" w:rsidRPr="00E6531C" w14:paraId="547B85A1" w14:textId="77777777" w:rsidTr="008165FD">
        <w:tc>
          <w:tcPr>
            <w:tcW w:w="0" w:type="auto"/>
          </w:tcPr>
          <w:p w14:paraId="44FB97A1"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QcmF0YTwvQXV0aG9yPjxZZWFy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QcmF0YTwvQXV0aG9yPjxZZWFy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Prata</w:t>
            </w:r>
            <w:r w:rsidRPr="00B25BC7">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02F4DEB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0710190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F9CC42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C1E4695" w14:textId="77777777" w:rsidR="000301DF" w:rsidRPr="00E6531C" w:rsidRDefault="000301DF" w:rsidP="008165FD">
            <w:pPr>
              <w:rPr>
                <w:rFonts w:ascii="Calibri" w:hAnsi="Calibri"/>
                <w:sz w:val="18"/>
                <w:szCs w:val="18"/>
              </w:rPr>
            </w:pPr>
            <w:r>
              <w:rPr>
                <w:rFonts w:ascii="Calibri" w:hAnsi="Calibri"/>
                <w:sz w:val="18"/>
                <w:szCs w:val="18"/>
              </w:rPr>
              <w:t>Moderate ES</w:t>
            </w:r>
          </w:p>
        </w:tc>
        <w:tc>
          <w:tcPr>
            <w:tcW w:w="0" w:type="auto"/>
          </w:tcPr>
          <w:p w14:paraId="008689BA"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45E5A4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2B96237"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4CF9C99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5B6CDF7"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7108541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78F14F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724A930" w14:textId="77777777" w:rsidR="000301DF" w:rsidRPr="00E6531C" w:rsidRDefault="000301DF" w:rsidP="008165FD">
            <w:pPr>
              <w:rPr>
                <w:rFonts w:ascii="Calibri" w:hAnsi="Calibri"/>
                <w:sz w:val="18"/>
                <w:szCs w:val="18"/>
              </w:rPr>
            </w:pPr>
            <w:r>
              <w:rPr>
                <w:rFonts w:ascii="Calibri" w:hAnsi="Calibri"/>
                <w:sz w:val="18"/>
                <w:szCs w:val="18"/>
              </w:rPr>
              <w:t>NIH; MRC</w:t>
            </w:r>
          </w:p>
        </w:tc>
      </w:tr>
      <w:tr w:rsidR="000301DF" w:rsidRPr="00E6531C" w14:paraId="6598C0D2" w14:textId="77777777" w:rsidTr="008165FD">
        <w:tc>
          <w:tcPr>
            <w:tcW w:w="0" w:type="auto"/>
          </w:tcPr>
          <w:p w14:paraId="21C2609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athie&lt;/Author&gt;&lt;Year&gt;2014&lt;/Year&gt;&lt;RecNum&gt;72&lt;/RecNum&gt;&lt;DisplayText&gt;Mathie&lt;style face="italic"&gt; et al.&lt;/style&gt; (2014)&lt;/DisplayText&gt;&lt;record&gt;&lt;rec-number&gt;72&lt;/rec-number&gt;&lt;foreign-keys&gt;&lt;key app="EN" db-id="as0zw5vvpzsdf4edafrx0zfz25z5vvstvtv2" timestamp="1504190565"&gt;72&lt;/key&gt;&lt;/foreign-keys&gt;&lt;ref-type name="Journal Article"&gt;17&lt;/ref-type&gt;&lt;contributors&gt;&lt;authors&gt;&lt;author&gt;Mathie, R. T.&lt;/author&gt;&lt;author&gt;Lloyd, S. M.&lt;/author&gt;&lt;author&gt;Legg, L. A.&lt;/author&gt;&lt;author&gt;Clausen, J.&lt;/author&gt;&lt;author&gt;Moss, S.&lt;/author&gt;&lt;author&gt;Davidson, J. R.&lt;/author&gt;&lt;author&gt;Ford, I.&lt;/author&gt;&lt;/authors&gt;&lt;/contributors&gt;&lt;auth-address&gt;British Homeopathic Association, Luton, UK. rmathie@britishhomeopathic.org.&lt;/auth-address&gt;&lt;titles&gt;&lt;title&gt;Randomised placebo-controlled trials of individualised homeopathic treatment: systematic review and meta-analysi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42&lt;/pages&gt;&lt;volume&gt;3&lt;/volume&gt;&lt;edition&gt;2014/12/07&lt;/edition&gt;&lt;keywords&gt;&lt;keyword&gt;Homeopathy/*methods&lt;/keyword&gt;&lt;keyword&gt;Humans&lt;/keyword&gt;&lt;keyword&gt;Precision Medicine&lt;/keyword&gt;&lt;keyword&gt;*Randomized Controlled Trials as Topic&lt;/keyword&gt;&lt;keyword&gt;Treatment Outcome&lt;/keyword&gt;&lt;/keywords&gt;&lt;dates&gt;&lt;year&gt;2014&lt;/year&gt;&lt;pub-dates&gt;&lt;date&gt;Dec 06&lt;/date&gt;&lt;/pub-dates&gt;&lt;/dates&gt;&lt;isbn&gt;2046-4053&lt;/isbn&gt;&lt;accession-num&gt;25480654&lt;/accession-num&gt;&lt;urls&gt;&lt;/urls&gt;&lt;custom2&gt;PMC4326322&lt;/custom2&gt;&lt;electronic-resource-num&gt;10.1186/2046-4053-3-14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athie</w:t>
            </w:r>
            <w:r w:rsidRPr="0077087E">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39010276"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76C82EC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8B74DD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B318713"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26179B4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2ACAF2F"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65C98759"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F5A431C"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4CD8AF3" w14:textId="77777777" w:rsidR="000301DF" w:rsidRPr="00E6531C" w:rsidRDefault="000301DF" w:rsidP="008165FD">
            <w:pPr>
              <w:rPr>
                <w:rFonts w:ascii="Calibri" w:hAnsi="Calibri"/>
                <w:sz w:val="18"/>
                <w:szCs w:val="18"/>
              </w:rPr>
            </w:pPr>
            <w:r>
              <w:rPr>
                <w:rFonts w:ascii="Calibri" w:hAnsi="Calibri"/>
                <w:sz w:val="18"/>
                <w:szCs w:val="18"/>
              </w:rPr>
              <w:t>Homeopathy</w:t>
            </w:r>
          </w:p>
        </w:tc>
        <w:tc>
          <w:tcPr>
            <w:tcW w:w="0" w:type="auto"/>
          </w:tcPr>
          <w:p w14:paraId="1C5856D5"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407F8F5"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0E67EBC" w14:textId="77777777" w:rsidR="000301DF" w:rsidRPr="00E6531C" w:rsidRDefault="000301DF" w:rsidP="008165FD">
            <w:pPr>
              <w:rPr>
                <w:rFonts w:ascii="Calibri" w:hAnsi="Calibri"/>
                <w:sz w:val="18"/>
                <w:szCs w:val="18"/>
              </w:rPr>
            </w:pPr>
            <w:r>
              <w:rPr>
                <w:rFonts w:ascii="Calibri" w:hAnsi="Calibri"/>
                <w:sz w:val="18"/>
                <w:szCs w:val="18"/>
              </w:rPr>
              <w:t>Man HC; BHA</w:t>
            </w:r>
          </w:p>
        </w:tc>
      </w:tr>
      <w:tr w:rsidR="000301DF" w:rsidRPr="00E6531C" w14:paraId="246E3964" w14:textId="77777777" w:rsidTr="008165FD">
        <w:tc>
          <w:tcPr>
            <w:tcW w:w="0" w:type="auto"/>
          </w:tcPr>
          <w:p w14:paraId="302A1FE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Honyashiki&lt;/Author&gt;&lt;Year&gt;2014&lt;/Year&gt;&lt;RecNum&gt;129&lt;/RecNum&gt;&lt;DisplayText&gt;Honyashiki&lt;style face="italic"&gt; et al.&lt;/style&gt; (2014)&lt;/DisplayText&gt;&lt;record&gt;&lt;rec-number&gt;129&lt;/rec-number&gt;&lt;foreign-keys&gt;&lt;key app="EN" db-id="as0zw5vvpzsdf4edafrx0zfz25z5vvstvtv2" timestamp="1504801344"&gt;129&lt;/key&gt;&lt;/foreign-keys&gt;&lt;ref-type name="Journal Article"&gt;17&lt;/ref-type&gt;&lt;contributors&gt;&lt;authors&gt;&lt;author&gt;Honyashiki, M.&lt;/author&gt;&lt;author&gt;Furukawa, T. A.&lt;/author&gt;&lt;author&gt;Noma, H.&lt;/author&gt;&lt;author&gt;Tanaka, S.&lt;/author&gt;&lt;author&gt;Chen, P.&lt;/author&gt;&lt;author&gt;Ichikawa, K.&lt;/author&gt;&lt;author&gt;Ono, M.&lt;/author&gt;&lt;author&gt;Churchill, R.&lt;/author&gt;&lt;author&gt;Hunot, V.&lt;/author&gt;&lt;author&gt;Caldwell, D. M.&lt;/author&gt;&lt;/authors&gt;&lt;/contributors&gt;&lt;titles&gt;&lt;title&gt;Specificity of CBT for depression: A contribution from multiple treatments meta-analyses&lt;/title&gt;&lt;secondary-title&gt;Cognitive Therapy and Research&lt;/secondary-title&gt;&lt;/titles&gt;&lt;periodical&gt;&lt;full-title&gt;Cognitive Therapy and Research&lt;/full-title&gt;&lt;/periodical&gt;&lt;pages&gt;249-260&lt;/pages&gt;&lt;volume&gt;38&lt;/volume&gt;&lt;number&gt;3&lt;/number&gt;&lt;dates&gt;&lt;year&gt;2014&lt;/year&gt;&lt;/dates&gt;&lt;work-type&gt;Article&lt;/work-type&gt;&lt;urls&gt;&lt;related-urls&gt;&lt;url&gt;https://www.scopus.com/inward/record.uri?eid=2-s2.0-84902548651&amp;amp;doi=10.1007%2fs10608-014-9599-7&amp;amp;partnerID=40&amp;amp;md5=47653c29dc372d49be8e2ea86fa8b928&lt;/url&gt;&lt;/related-urls&gt;&lt;/urls&gt;&lt;electronic-resource-num&gt;10.1007/s10608-014-9599-7&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Honyashiki</w:t>
            </w:r>
            <w:r w:rsidRPr="002E7095">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5B1735DD"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247A41A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136038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0332E8A"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168D1058"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CB8C56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7795F1D"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2642AC29"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66D36574" w14:textId="77777777" w:rsidR="000301DF" w:rsidRPr="00E6531C" w:rsidRDefault="000301DF" w:rsidP="008165FD">
            <w:pPr>
              <w:rPr>
                <w:rFonts w:ascii="Calibri" w:hAnsi="Calibri"/>
                <w:sz w:val="18"/>
                <w:szCs w:val="18"/>
              </w:rPr>
            </w:pPr>
            <w:r>
              <w:rPr>
                <w:rFonts w:ascii="Calibri" w:hAnsi="Calibri"/>
                <w:sz w:val="18"/>
                <w:szCs w:val="18"/>
              </w:rPr>
              <w:t>CBT</w:t>
            </w:r>
          </w:p>
        </w:tc>
        <w:tc>
          <w:tcPr>
            <w:tcW w:w="0" w:type="auto"/>
          </w:tcPr>
          <w:p w14:paraId="56E7F4B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BA33D8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7C87AF" w14:textId="77777777" w:rsidR="000301DF" w:rsidRPr="00E6531C" w:rsidRDefault="000301DF" w:rsidP="008165FD">
            <w:pPr>
              <w:rPr>
                <w:rFonts w:ascii="Calibri" w:hAnsi="Calibri"/>
                <w:sz w:val="18"/>
                <w:szCs w:val="18"/>
              </w:rPr>
            </w:pPr>
            <w:r>
              <w:rPr>
                <w:rFonts w:ascii="Calibri" w:hAnsi="Calibri"/>
                <w:sz w:val="18"/>
                <w:szCs w:val="18"/>
              </w:rPr>
              <w:t>MHLW Japan</w:t>
            </w:r>
          </w:p>
        </w:tc>
      </w:tr>
      <w:tr w:rsidR="000301DF" w:rsidRPr="00E6531C" w14:paraId="48408507" w14:textId="77777777" w:rsidTr="008165FD">
        <w:tc>
          <w:tcPr>
            <w:tcW w:w="0" w:type="auto"/>
          </w:tcPr>
          <w:p w14:paraId="339C6BA0" w14:textId="77777777" w:rsidR="000301DF" w:rsidRPr="00E6531C" w:rsidRDefault="000301DF" w:rsidP="008165FD">
            <w:pPr>
              <w:rPr>
                <w:rFonts w:ascii="Calibri" w:hAnsi="Calibri"/>
                <w:sz w:val="18"/>
                <w:szCs w:val="18"/>
              </w:rPr>
            </w:pPr>
            <w:r>
              <w:rPr>
                <w:rFonts w:ascii="Calibri" w:hAnsi="Calibri"/>
                <w:sz w:val="18"/>
                <w:szCs w:val="18"/>
              </w:rPr>
              <w:lastRenderedPageBreak/>
              <w:fldChar w:fldCharType="begin"/>
            </w:r>
            <w:r>
              <w:rPr>
                <w:rFonts w:ascii="Calibri" w:hAnsi="Calibri"/>
                <w:sz w:val="18"/>
                <w:szCs w:val="18"/>
              </w:rPr>
              <w:instrText xml:space="preserve"> ADDIN EN.CITE &lt;EndNote&gt;&lt;Cite AuthorYear="1"&gt;&lt;Author&gt;Pingani&lt;/Author&gt;&lt;Year&gt;2014&lt;/Year&gt;&lt;RecNum&gt;89&lt;/RecNum&gt;&lt;DisplayText&gt;Pingani&lt;style face="italic"&gt; et al.&lt;/style&gt; (2014)&lt;/DisplayText&gt;&lt;record&gt;&lt;rec-number&gt;89&lt;/rec-number&gt;&lt;foreign-keys&gt;&lt;key app="EN" db-id="as0zw5vvpzsdf4edafrx0zfz25z5vvstvtv2" timestamp="1504190565"&gt;89&lt;/key&gt;&lt;/foreign-keys&gt;&lt;ref-type name="Journal Article"&gt;17&lt;/ref-type&gt;&lt;contributors&gt;&lt;authors&gt;&lt;author&gt;Pingani, L.&lt;/author&gt;&lt;author&gt;Luciano, M.&lt;/author&gt;&lt;author&gt;Sampogna, G.&lt;/author&gt;&lt;author&gt;De Rosa, C.&lt;/author&gt;&lt;author&gt;Pinna, F.&lt;/author&gt;&lt;author&gt;Volpe, U.&lt;/author&gt;&lt;author&gt;Del Vecchio, V.&lt;/author&gt;&lt;author&gt;Fiorillo, A.&lt;/author&gt;&lt;/authors&gt;&lt;/contributors&gt;&lt;auth-address&gt;Human Resource Development, Local Health Agency , Reggio Emilia Italy.&lt;/auth-address&gt;&lt;titles&gt;&lt;title&gt;The crisis in psychiatry: a public health perspective&lt;/title&gt;&lt;secondary-title&gt;Int Rev Psychiatry&lt;/secondary-title&gt;&lt;alt-title&gt;International review of psychiatry (Abingdon, England)&lt;/alt-title&gt;&lt;/titles&gt;&lt;periodical&gt;&lt;full-title&gt;Int Rev Psychiatry&lt;/full-title&gt;&lt;abbr-1&gt;International review of psychiatry (Abingdon, England)&lt;/abbr-1&gt;&lt;/periodical&gt;&lt;alt-periodical&gt;&lt;full-title&gt;Int Rev Psychiatry&lt;/full-title&gt;&lt;abbr-1&gt;International review of psychiatry (Abingdon, England)&lt;/abbr-1&gt;&lt;/alt-periodical&gt;&lt;pages&gt;530-4&lt;/pages&gt;&lt;volume&gt;26&lt;/volume&gt;&lt;number&gt;4&lt;/number&gt;&lt;edition&gt;2014/08/20&lt;/edition&gt;&lt;keywords&gt;&lt;keyword&gt;Humans&lt;/keyword&gt;&lt;keyword&gt;Mental Disorders/diagnosis/prevention &amp;amp; control/therapy&lt;/keyword&gt;&lt;keyword&gt;Mental Health&lt;/keyword&gt;&lt;keyword&gt;Psychiatry/*organization &amp;amp; administration&lt;/keyword&gt;&lt;keyword&gt;*Public Health&lt;/keyword&gt;&lt;keyword&gt;Public Opinion&lt;/keyword&gt;&lt;/keywords&gt;&lt;dates&gt;&lt;year&gt;2014&lt;/year&gt;&lt;pub-dates&gt;&lt;date&gt;Aug&lt;/date&gt;&lt;/pub-dates&gt;&lt;/dates&gt;&lt;isbn&gt;0954-0261&lt;/isbn&gt;&lt;accession-num&gt;25137121&lt;/accession-num&gt;&lt;urls&gt;&lt;/urls&gt;&lt;electronic-resource-num&gt;10.3109/09540261.2014.931838&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Pingani</w:t>
            </w:r>
            <w:r w:rsidRPr="005027AE">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12D998BE"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0C56CA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E6A61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B7E0B74"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0D8A585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F6C4E2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8FF501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5B049FE"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57133B43"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7D556B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E6BF74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EFB42DA"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2587E78" w14:textId="77777777" w:rsidTr="008165FD">
        <w:tc>
          <w:tcPr>
            <w:tcW w:w="0" w:type="auto"/>
          </w:tcPr>
          <w:p w14:paraId="6E3C4398"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IYW1wdG9uPC9BdXRob3I+PFll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IYW1wdG9uPC9BdXRob3I+PFll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Hampton</w:t>
            </w:r>
            <w:r w:rsidRPr="005027AE">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18FA0732"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4AF2CF1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FFED16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DB57EBE"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46CC1CAF"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F75415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05953D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DF15A4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F206E0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A2979B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42EB79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F462DD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B31648F" w14:textId="77777777" w:rsidTr="008165FD">
        <w:tc>
          <w:tcPr>
            <w:tcW w:w="0" w:type="auto"/>
          </w:tcPr>
          <w:p w14:paraId="47F8AFD0"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Wallace&lt;/Author&gt;&lt;Year&gt;2014&lt;/Year&gt;&lt;RecNum&gt;107&lt;/RecNum&gt;&lt;DisplayText&gt;Wallace&lt;style face="italic"&gt; et al.&lt;/style&gt; (2014)&lt;/DisplayText&gt;&lt;record&gt;&lt;rec-number&gt;107&lt;/rec-number&gt;&lt;foreign-keys&gt;&lt;key app="EN" db-id="as0zw5vvpzsdf4edafrx0zfz25z5vvstvtv2" timestamp="1504190565"&gt;107&lt;/key&gt;&lt;/foreign-keys&gt;&lt;ref-type name="Journal Article"&gt;17&lt;/ref-type&gt;&lt;contributors&gt;&lt;authors&gt;&lt;author&gt;Wallace, J.&lt;/author&gt;&lt;author&gt;Byrne, C.&lt;/author&gt;&lt;author&gt;Clarke, M.&lt;/author&gt;&lt;/authors&gt;&lt;/contributors&gt;&lt;auth-address&gt;Department of Continuing Education, Wellington Square, Oxford, UK.&amp;#xD;Department of Psychiatry, Roscommon County Hospital, Roscommon, Ireland.&lt;/auth-address&gt;&lt;titles&gt;&lt;title&gt;Improving the uptake of systematic reviews: a systematic review of intervention effectiveness and relevance&lt;/title&gt;&lt;secondary-title&gt;BMJ Open&lt;/secondary-title&gt;&lt;alt-title&gt;BMJ open&lt;/alt-title&gt;&lt;/titles&gt;&lt;periodical&gt;&lt;full-title&gt;BMJ Open&lt;/full-title&gt;&lt;/periodical&gt;&lt;alt-periodical&gt;&lt;full-title&gt;BMJ Open&lt;/full-title&gt;&lt;/alt-periodical&gt;&lt;pages&gt;e005834&lt;/pages&gt;&lt;volume&gt;4&lt;/volume&gt;&lt;number&gt;10&lt;/number&gt;&lt;edition&gt;2014/10/18&lt;/edition&gt;&lt;keywords&gt;&lt;keyword&gt;*Evidence-Based Practice&lt;/keyword&gt;&lt;keyword&gt;Humans&lt;/keyword&gt;&lt;keyword&gt;*Information Dissemination&lt;/keyword&gt;&lt;keyword&gt;*Review Literature as Topic&lt;/keyword&gt;&lt;keyword&gt;Medical education &amp;amp; training&lt;/keyword&gt;&lt;/keywords&gt;&lt;dates&gt;&lt;year&gt;2014&lt;/year&gt;&lt;pub-dates&gt;&lt;date&gt;Oct 16&lt;/date&gt;&lt;/pub-dates&gt;&lt;/dates&gt;&lt;isbn&gt;2044-6055&lt;/isbn&gt;&lt;accession-num&gt;25324321&lt;/accession-num&gt;&lt;urls&gt;&lt;/urls&gt;&lt;custom2&gt;PMC4202007&lt;/custom2&gt;&lt;electronic-resource-num&gt;10.1136/bmjopen-2014-005834&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Wallace</w:t>
            </w:r>
            <w:r w:rsidRPr="005937DC">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2A7D9FE5"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06BEC2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74F9DD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46601E4"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58634CB0" w14:textId="77777777" w:rsidR="000301DF" w:rsidRPr="005937DC" w:rsidRDefault="000301DF" w:rsidP="008165FD">
            <w:pPr>
              <w:rPr>
                <w:rFonts w:ascii="Calibri" w:hAnsi="Calibri"/>
                <w:sz w:val="18"/>
                <w:szCs w:val="18"/>
                <w:vertAlign w:val="superscript"/>
              </w:rPr>
            </w:pPr>
            <w:r w:rsidRPr="005937DC">
              <w:rPr>
                <w:rFonts w:ascii="Calibri" w:hAnsi="Calibri"/>
                <w:sz w:val="18"/>
                <w:szCs w:val="18"/>
                <w:vertAlign w:val="superscript"/>
              </w:rPr>
              <w:t>10)</w:t>
            </w:r>
          </w:p>
        </w:tc>
        <w:tc>
          <w:tcPr>
            <w:tcW w:w="0" w:type="auto"/>
          </w:tcPr>
          <w:p w14:paraId="7481D300" w14:textId="77777777" w:rsidR="000301DF" w:rsidRPr="00E6531C" w:rsidRDefault="000301DF" w:rsidP="008165FD">
            <w:pPr>
              <w:rPr>
                <w:rFonts w:ascii="Calibri" w:hAnsi="Calibri"/>
                <w:sz w:val="18"/>
                <w:szCs w:val="18"/>
              </w:rPr>
            </w:pPr>
            <w:r>
              <w:rPr>
                <w:rFonts w:ascii="Calibri" w:hAnsi="Calibri"/>
                <w:sz w:val="18"/>
                <w:szCs w:val="18"/>
              </w:rPr>
              <w:t>Both</w:t>
            </w:r>
          </w:p>
        </w:tc>
        <w:tc>
          <w:tcPr>
            <w:tcW w:w="0" w:type="auto"/>
          </w:tcPr>
          <w:p w14:paraId="3388A9C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CE5033E" w14:textId="77777777" w:rsidR="000301DF" w:rsidRPr="00E6531C" w:rsidRDefault="000301DF" w:rsidP="008165FD">
            <w:pPr>
              <w:rPr>
                <w:rFonts w:ascii="Calibri" w:hAnsi="Calibri"/>
                <w:sz w:val="18"/>
                <w:szCs w:val="18"/>
              </w:rPr>
            </w:pPr>
            <w:r>
              <w:rPr>
                <w:rFonts w:ascii="Calibri" w:hAnsi="Calibri"/>
                <w:sz w:val="18"/>
                <w:szCs w:val="18"/>
              </w:rPr>
              <w:t>Edu</w:t>
            </w:r>
          </w:p>
        </w:tc>
        <w:tc>
          <w:tcPr>
            <w:tcW w:w="0" w:type="auto"/>
          </w:tcPr>
          <w:p w14:paraId="18BA28DC"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8BE306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53A6E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B36AA55"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F3E3BD4" w14:textId="77777777" w:rsidTr="008165FD">
        <w:tc>
          <w:tcPr>
            <w:tcW w:w="0" w:type="auto"/>
          </w:tcPr>
          <w:p w14:paraId="20EB882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IdWhuPC9BdXRob3I+PFllYXI+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IdWhuPC9BdXRob3I+PFllYXI+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Huhn</w:t>
            </w:r>
            <w:r w:rsidRPr="00306B1C">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06D347F1"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727BA11E"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BE1016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2005A1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28CCD4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EAB8A4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5E4F19B"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B158E0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4F70174"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2FFA79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4CD2DC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E62615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F3B5855" w14:textId="77777777" w:rsidTr="008165FD">
        <w:tc>
          <w:tcPr>
            <w:tcW w:w="0" w:type="auto"/>
          </w:tcPr>
          <w:p w14:paraId="6189DDF9"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dWxzYW50PC9BdXRob3I+PFll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dWxzYW50PC9BdXRob3I+PFll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ulsant</w:t>
            </w:r>
            <w:r w:rsidRPr="00E960B9">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01158EE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316CCB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CB7675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033234"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CA9D7AF"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AC42E43"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32FAA70"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6AA6C5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30A5344"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2E292A8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C503F5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D9A304A" w14:textId="77777777" w:rsidR="000301DF" w:rsidRPr="00E6531C" w:rsidRDefault="000301DF" w:rsidP="008165FD">
            <w:pPr>
              <w:rPr>
                <w:rFonts w:ascii="Calibri" w:hAnsi="Calibri"/>
                <w:sz w:val="18"/>
                <w:szCs w:val="18"/>
              </w:rPr>
            </w:pPr>
            <w:r>
              <w:rPr>
                <w:rFonts w:ascii="Calibri" w:hAnsi="Calibri"/>
                <w:sz w:val="18"/>
                <w:szCs w:val="18"/>
              </w:rPr>
              <w:t>NIMH</w:t>
            </w:r>
          </w:p>
        </w:tc>
      </w:tr>
      <w:tr w:rsidR="000301DF" w:rsidRPr="00E6531C" w14:paraId="289063B7" w14:textId="77777777" w:rsidTr="008165FD">
        <w:tc>
          <w:tcPr>
            <w:tcW w:w="0" w:type="auto"/>
          </w:tcPr>
          <w:p w14:paraId="72B8795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Breitenstein&lt;/Author&gt;&lt;Year&gt;2014&lt;/Year&gt;&lt;RecNum&gt;18&lt;/RecNum&gt;&lt;DisplayText&gt;Breitenstein&lt;style face="italic"&gt; et al.&lt;/style&gt; (2014)&lt;/DisplayText&gt;&lt;record&gt;&lt;rec-number&gt;18&lt;/rec-number&gt;&lt;foreign-keys&gt;&lt;key app="EN" db-id="as0zw5vvpzsdf4edafrx0zfz25z5vvstvtv2" timestamp="1504190565"&gt;18&lt;/key&gt;&lt;/foreign-keys&gt;&lt;ref-type name="Journal Article"&gt;17&lt;/ref-type&gt;&lt;contributors&gt;&lt;authors&gt;&lt;author&gt;Breitenstein, B.&lt;/author&gt;&lt;author&gt;Scheuer, S.&lt;/author&gt;&lt;author&gt;Holsboer, F.&lt;/author&gt;&lt;/authors&gt;&lt;/contributors&gt;&lt;auth-address&gt;HolsboerMaschmeyerNeuroChemie, Munich, Germany; Max Planck Institute of Psychiatry, Munich, Germany.&amp;#xD;Max Planck Institute of Psychiatry, Munich, Germany.&amp;#xD;HolsboerMaschmeyerNeuroChemie, Munich, Germany; Max Planck Institute of Psychiatry, Munich, Germany. Electronic address: holsboer@mpipsykl.mpg.de.&lt;/auth-address&gt;&lt;titles&gt;&lt;title&gt;Are there meaningful biomarkers of treatment response for depression?&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539-61&lt;/pages&gt;&lt;volume&gt;19&lt;/volume&gt;&lt;number&gt;5&lt;/number&gt;&lt;edition&gt;2014/02/25&lt;/edition&gt;&lt;keywords&gt;&lt;keyword&gt;Animals&lt;/keyword&gt;&lt;keyword&gt;Antidepressive Agents/*therapeutic use&lt;/keyword&gt;&lt;keyword&gt;Biomarkers/metabolism&lt;/keyword&gt;&lt;keyword&gt;Depression/drug therapy/*genetics/*metabolism&lt;/keyword&gt;&lt;keyword&gt;Genetic Markers/genetics&lt;/keyword&gt;&lt;keyword&gt;Genetic Variation/*genetics&lt;/keyword&gt;&lt;keyword&gt;Humans&lt;/keyword&gt;&lt;keyword&gt;Treatment Outcome&lt;/keyword&gt;&lt;/keywords&gt;&lt;dates&gt;&lt;year&gt;2014&lt;/year&gt;&lt;pub-dates&gt;&lt;date&gt;May&lt;/date&gt;&lt;/pub-dates&gt;&lt;/dates&gt;&lt;isbn&gt;1359-6446&lt;/isbn&gt;&lt;accession-num&gt;24561326&lt;/accession-num&gt;&lt;urls&gt;&lt;/urls&gt;&lt;electronic-resource-num&gt;10.1016/j.drudis.2014.02.002&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Breitenstein</w:t>
            </w:r>
            <w:r w:rsidRPr="00E960B9">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2A14BF6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8FE9093"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8FD5B4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AA380A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D8B093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9ED639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3116A52"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E28B1E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4A3E4DF3"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3414B5A"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0AF4A10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5D146A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37F61BC" w14:textId="77777777" w:rsidTr="008165FD">
        <w:tc>
          <w:tcPr>
            <w:tcW w:w="0" w:type="auto"/>
          </w:tcPr>
          <w:p w14:paraId="464E1E4D"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TY2h1bWFubjwvQXV0aG9yPjxZ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GFiYnItMT5FdXJvcGVhbiBuZXVyb3BzeWNo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TY2h1bWFubjwvQXV0aG9yPjxZ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Schumann</w:t>
            </w:r>
            <w:r w:rsidRPr="00AC3D2A">
              <w:rPr>
                <w:rFonts w:ascii="Calibri" w:hAnsi="Calibri"/>
                <w:i/>
                <w:noProof/>
                <w:sz w:val="18"/>
                <w:szCs w:val="18"/>
              </w:rPr>
              <w:t xml:space="preserve"> et al.</w:t>
            </w:r>
            <w:r>
              <w:rPr>
                <w:rFonts w:ascii="Calibri" w:hAnsi="Calibri"/>
                <w:noProof/>
                <w:sz w:val="18"/>
                <w:szCs w:val="18"/>
              </w:rPr>
              <w:t xml:space="preserve"> (2014)</w:t>
            </w:r>
            <w:r>
              <w:rPr>
                <w:rFonts w:ascii="Calibri" w:hAnsi="Calibri"/>
                <w:sz w:val="18"/>
                <w:szCs w:val="18"/>
              </w:rPr>
              <w:fldChar w:fldCharType="end"/>
            </w:r>
          </w:p>
        </w:tc>
        <w:tc>
          <w:tcPr>
            <w:tcW w:w="0" w:type="auto"/>
          </w:tcPr>
          <w:p w14:paraId="3DED3A01"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0D6FD8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2C8CA4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C0411E1"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32EBEA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354E54F"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AEDDCF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242E4B3"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B4C48E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89556E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434BBD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617A0C4" w14:textId="77777777" w:rsidR="000301DF" w:rsidRPr="00E6531C" w:rsidRDefault="000301DF" w:rsidP="008165FD">
            <w:pPr>
              <w:rPr>
                <w:rFonts w:ascii="Calibri" w:hAnsi="Calibri"/>
                <w:sz w:val="18"/>
                <w:szCs w:val="18"/>
              </w:rPr>
            </w:pPr>
            <w:r>
              <w:rPr>
                <w:rFonts w:ascii="Calibri" w:hAnsi="Calibri"/>
                <w:sz w:val="18"/>
                <w:szCs w:val="18"/>
              </w:rPr>
              <w:t>EU-FP7</w:t>
            </w:r>
          </w:p>
        </w:tc>
      </w:tr>
      <w:tr w:rsidR="000301DF" w:rsidRPr="00E6531C" w14:paraId="0D9E8767" w14:textId="77777777" w:rsidTr="008165FD">
        <w:tc>
          <w:tcPr>
            <w:tcW w:w="0" w:type="auto"/>
          </w:tcPr>
          <w:p w14:paraId="38D53DA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Enache-Tonoiu&lt;/Author&gt;&lt;Year&gt;2013&lt;/Year&gt;&lt;RecNum&gt;130&lt;/RecNum&gt;&lt;DisplayText&gt;Enache-Tonoiu (2013)&lt;/DisplayText&gt;&lt;record&gt;&lt;rec-number&gt;130&lt;/rec-number&gt;&lt;foreign-keys&gt;&lt;key app="EN" db-id="as0zw5vvpzsdf4edafrx0zfz25z5vvstvtv2" timestamp="1504801913"&gt;130&lt;/key&gt;&lt;/foreign-keys&gt;&lt;ref-type name="Journal Article"&gt;17&lt;/ref-type&gt;&lt;contributors&gt;&lt;authors&gt;&lt;author&gt;Enache-Tonoiu, A.&lt;/author&gt;&lt;/authors&gt;&lt;/contributors&gt;&lt;titles&gt;&lt;title&gt;Psychiatry and psychotherapy: A troubled relationship&lt;/title&gt;&lt;secondary-title&gt;Europe&amp;apos;s Journal of Psychology&lt;/secondary-title&gt;&lt;/titles&gt;&lt;periodical&gt;&lt;full-title&gt;Europe&amp;apos;s Journal of Psychology&lt;/full-title&gt;&lt;/periodical&gt;&lt;pages&gt;664-670&lt;/pages&gt;&lt;volume&gt;9&lt;/volume&gt;&lt;number&gt;4&lt;/number&gt;&lt;dates&gt;&lt;year&gt;2013&lt;/year&gt;&lt;/dates&gt;&lt;work-type&gt;Editorial&lt;/work-type&gt;&lt;urls&gt;&lt;related-urls&gt;&lt;url&gt;https://www.scopus.com/inward/record.uri?eid=2-s2.0-84888804168&amp;amp;doi=10.5964%2fejop.v9i4.717&amp;amp;partnerID=40&amp;amp;md5=f92015b3b0f90087c5ddfca760a8223e&lt;/url&gt;&lt;/related-urls&gt;&lt;/urls&gt;&lt;electronic-resource-num&gt;10.5964/ejop.v9i4.717&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Enache-Tonoiu (2013)</w:t>
            </w:r>
            <w:r>
              <w:rPr>
                <w:rFonts w:ascii="Calibri" w:hAnsi="Calibri"/>
                <w:sz w:val="18"/>
                <w:szCs w:val="18"/>
              </w:rPr>
              <w:fldChar w:fldCharType="end"/>
            </w:r>
          </w:p>
        </w:tc>
        <w:tc>
          <w:tcPr>
            <w:tcW w:w="0" w:type="auto"/>
          </w:tcPr>
          <w:p w14:paraId="67AB90D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BDFE85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7E1047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E75C95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7B9BC3C"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B773B6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82E2CE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E7CFE3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C30960F"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EF9ABBE"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5B3E803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7CAE421"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D252DD0" w14:textId="77777777" w:rsidTr="008165FD">
        <w:tc>
          <w:tcPr>
            <w:tcW w:w="0" w:type="auto"/>
          </w:tcPr>
          <w:p w14:paraId="15BD43DA"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aj&lt;/Author&gt;&lt;Year&gt;2013&lt;/Year&gt;&lt;RecNum&gt;70&lt;/RecNum&gt;&lt;DisplayText&gt;Maj (2013)&lt;/DisplayText&gt;&lt;record&gt;&lt;rec-number&gt;70&lt;/rec-number&gt;&lt;foreign-keys&gt;&lt;key app="EN" db-id="as0zw5vvpzsdf4edafrx0zfz25z5vvstvtv2" timestamp="1504190565"&gt;70&lt;/key&gt;&lt;/foreign-keys&gt;&lt;ref-type name="Journal Article"&gt;17&lt;/ref-type&gt;&lt;contributors&gt;&lt;authors&gt;&lt;author&gt;Maj, M.&lt;/author&gt;&lt;/authors&gt;&lt;/contributors&gt;&lt;auth-address&gt;Department of Psychiatry, University of Naples SUN, Naples, Italy.&lt;/auth-address&gt;&lt;titles&gt;&lt;title&gt;Adherence to psychiatric treatments and the public image of psychiatry&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185-6&lt;/pages&gt;&lt;volume&gt;12&lt;/volume&gt;&lt;number&gt;3&lt;/number&gt;&lt;edition&gt;2013/10/08&lt;/edition&gt;&lt;dates&gt;&lt;year&gt;2013&lt;/year&gt;&lt;pub-dates&gt;&lt;date&gt;Oct&lt;/date&gt;&lt;/pub-dates&gt;&lt;/dates&gt;&lt;isbn&gt;1723-8617 (Print)&amp;#xD;1723-8617&lt;/isbn&gt;&lt;accession-num&gt;24096774&lt;/accession-num&gt;&lt;urls&gt;&lt;/urls&gt;&lt;custom2&gt;PMC3799239&lt;/custom2&gt;&lt;electronic-resource-num&gt;10.1002/wps.2008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aj (2013)</w:t>
            </w:r>
            <w:r>
              <w:rPr>
                <w:rFonts w:ascii="Calibri" w:hAnsi="Calibri"/>
                <w:sz w:val="18"/>
                <w:szCs w:val="18"/>
              </w:rPr>
              <w:fldChar w:fldCharType="end"/>
            </w:r>
          </w:p>
        </w:tc>
        <w:tc>
          <w:tcPr>
            <w:tcW w:w="0" w:type="auto"/>
          </w:tcPr>
          <w:p w14:paraId="18E0B5F9"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FB1D8A3"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4D0D47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A7468D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EE71178"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195EAC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F5BD6DE"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514EB393"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34BFFB1"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259D1BB8"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173D235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F81444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70F139E" w14:textId="77777777" w:rsidTr="008165FD">
        <w:tc>
          <w:tcPr>
            <w:tcW w:w="0" w:type="auto"/>
          </w:tcPr>
          <w:p w14:paraId="565B4C1E"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Rickels&lt;/Author&gt;&lt;Year&gt;2013&lt;/Year&gt;&lt;RecNum&gt;131&lt;/RecNum&gt;&lt;DisplayText&gt;Rickels and Robinson (2013)&lt;/DisplayText&gt;&lt;record&gt;&lt;rec-number&gt;131&lt;/rec-number&gt;&lt;foreign-keys&gt;&lt;key app="EN" db-id="as0zw5vvpzsdf4edafrx0zfz25z5vvstvtv2" timestamp="1504802155"&gt;131&lt;/key&gt;&lt;/foreign-keys&gt;&lt;ref-type name="Journal Article"&gt;17&lt;/ref-type&gt;&lt;contributors&gt;&lt;authors&gt;&lt;author&gt;Rickels, K.&lt;/author&gt;&lt;author&gt;Robinson, D. S.&lt;/author&gt;&lt;/authors&gt;&lt;/contributors&gt;&lt;titles&gt;&lt;title&gt;A Déjà Vu phenomenon in psychiatry&lt;/title&gt;&lt;secondary-title&gt;Journal of Clinical Psychopharmacology&lt;/secondary-title&gt;&lt;/titles&gt;&lt;periodical&gt;&lt;full-title&gt;Journal of Clinical Psychopharmacology&lt;/full-title&gt;&lt;/periodical&gt;&lt;pages&gt;591-592&lt;/pages&gt;&lt;volume&gt;33&lt;/volume&gt;&lt;number&gt;5&lt;/number&gt;&lt;dates&gt;&lt;year&gt;2013&lt;/year&gt;&lt;/dates&gt;&lt;work-type&gt;Editorial&lt;/work-type&gt;&lt;urls&gt;&lt;related-urls&gt;&lt;url&gt;https://www.scopus.com/inward/record.uri?eid=2-s2.0-84883753106&amp;amp;doi=10.1097%2fJCP.0b013e3182a297da&amp;amp;partnerID=40&amp;amp;md5=779c10779515769f85e3171e87922984&lt;/url&gt;&lt;/related-urls&gt;&lt;/urls&gt;&lt;electronic-resource-num&gt;10.1097/JCP.0b013e3182a297da&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Rickels and Robinson (2013)</w:t>
            </w:r>
            <w:r>
              <w:rPr>
                <w:rFonts w:ascii="Calibri" w:hAnsi="Calibri"/>
                <w:sz w:val="18"/>
                <w:szCs w:val="18"/>
              </w:rPr>
              <w:fldChar w:fldCharType="end"/>
            </w:r>
          </w:p>
        </w:tc>
        <w:tc>
          <w:tcPr>
            <w:tcW w:w="0" w:type="auto"/>
          </w:tcPr>
          <w:p w14:paraId="078406A6"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EFFC96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5DF1A2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AFA8BC1"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8D0393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72ECA9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91FE39E"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76C0488"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5F6B0F8"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53EFF29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73A2BD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DB0147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5DE8439" w14:textId="77777777" w:rsidTr="008165FD">
        <w:tc>
          <w:tcPr>
            <w:tcW w:w="0" w:type="auto"/>
          </w:tcPr>
          <w:p w14:paraId="1870792E"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XaGl0ZTwvQXV0aG9yPjxZZWFy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XaGl0ZTwvQXV0aG9yPjxZZWFy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White</w:t>
            </w:r>
            <w:r w:rsidRPr="00391E77">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2DE59907"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C2C67A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E92324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99FFD93"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9CFCF3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44C35A9"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3AB36A57" w14:textId="77777777" w:rsidR="000301DF" w:rsidRPr="00E6531C" w:rsidRDefault="000301DF" w:rsidP="008165FD">
            <w:pPr>
              <w:rPr>
                <w:rFonts w:ascii="Calibri" w:hAnsi="Calibri"/>
                <w:sz w:val="18"/>
                <w:szCs w:val="18"/>
              </w:rPr>
            </w:pPr>
            <w:r>
              <w:rPr>
                <w:rFonts w:ascii="Calibri" w:hAnsi="Calibri"/>
                <w:sz w:val="18"/>
                <w:szCs w:val="18"/>
              </w:rPr>
              <w:t>CFS</w:t>
            </w:r>
          </w:p>
        </w:tc>
        <w:tc>
          <w:tcPr>
            <w:tcW w:w="0" w:type="auto"/>
          </w:tcPr>
          <w:p w14:paraId="10034C32"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698EE3AB" w14:textId="77777777" w:rsidR="000301DF" w:rsidRPr="00E6531C" w:rsidRDefault="000301DF" w:rsidP="008165FD">
            <w:pPr>
              <w:rPr>
                <w:rFonts w:ascii="Calibri" w:hAnsi="Calibri"/>
                <w:sz w:val="18"/>
                <w:szCs w:val="18"/>
              </w:rPr>
            </w:pPr>
            <w:r>
              <w:rPr>
                <w:rFonts w:ascii="Calibri" w:hAnsi="Calibri"/>
                <w:sz w:val="18"/>
                <w:szCs w:val="18"/>
              </w:rPr>
              <w:t>CBT; Exercise</w:t>
            </w:r>
          </w:p>
        </w:tc>
        <w:tc>
          <w:tcPr>
            <w:tcW w:w="0" w:type="auto"/>
          </w:tcPr>
          <w:p w14:paraId="29C0F83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AFFB27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E6F7B6A" w14:textId="77777777" w:rsidR="000301DF" w:rsidRPr="00E6531C" w:rsidRDefault="000301DF" w:rsidP="008165FD">
            <w:pPr>
              <w:rPr>
                <w:rFonts w:ascii="Calibri" w:hAnsi="Calibri"/>
                <w:sz w:val="18"/>
                <w:szCs w:val="18"/>
              </w:rPr>
            </w:pPr>
            <w:r>
              <w:rPr>
                <w:rFonts w:ascii="Calibri" w:hAnsi="Calibri"/>
                <w:sz w:val="18"/>
                <w:szCs w:val="18"/>
              </w:rPr>
              <w:t>MRC</w:t>
            </w:r>
          </w:p>
        </w:tc>
      </w:tr>
      <w:tr w:rsidR="000301DF" w:rsidRPr="00E6531C" w14:paraId="0155F5AC" w14:textId="77777777" w:rsidTr="008165FD">
        <w:tc>
          <w:tcPr>
            <w:tcW w:w="0" w:type="auto"/>
          </w:tcPr>
          <w:p w14:paraId="04835C26"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NZXNzb3JpPC9BdXRob3I+PFll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NZXNzb3JpPC9BdXRob3I+PFll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Messori</w:t>
            </w:r>
            <w:r w:rsidRPr="00D30FC0">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3E72BE53"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2FC498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39E601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DD84EB4"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4E504A1F" w14:textId="77777777" w:rsidR="000301DF" w:rsidRPr="00E6531C" w:rsidRDefault="000301DF" w:rsidP="008165FD">
            <w:pPr>
              <w:rPr>
                <w:rFonts w:ascii="Calibri" w:hAnsi="Calibri"/>
                <w:sz w:val="18"/>
                <w:szCs w:val="18"/>
              </w:rPr>
            </w:pPr>
            <w:r w:rsidRPr="00AD5523">
              <w:rPr>
                <w:rFonts w:ascii="Calibri" w:hAnsi="Calibri"/>
                <w:sz w:val="18"/>
                <w:szCs w:val="18"/>
                <w:vertAlign w:val="superscript"/>
              </w:rPr>
              <w:t>8)</w:t>
            </w:r>
          </w:p>
        </w:tc>
        <w:tc>
          <w:tcPr>
            <w:tcW w:w="0" w:type="auto"/>
          </w:tcPr>
          <w:p w14:paraId="79387554"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05FA1134" w14:textId="77777777" w:rsidR="000301DF" w:rsidRPr="00E6531C" w:rsidRDefault="000301DF" w:rsidP="008165FD">
            <w:pPr>
              <w:rPr>
                <w:rFonts w:ascii="Calibri" w:hAnsi="Calibri"/>
                <w:sz w:val="18"/>
                <w:szCs w:val="18"/>
              </w:rPr>
            </w:pPr>
            <w:r>
              <w:rPr>
                <w:rFonts w:ascii="Calibri" w:hAnsi="Calibri"/>
                <w:sz w:val="18"/>
                <w:szCs w:val="18"/>
              </w:rPr>
              <w:t>Leukemia</w:t>
            </w:r>
          </w:p>
        </w:tc>
        <w:tc>
          <w:tcPr>
            <w:tcW w:w="0" w:type="auto"/>
          </w:tcPr>
          <w:p w14:paraId="6572AAC4" w14:textId="77777777" w:rsidR="000301DF" w:rsidRPr="00E6531C" w:rsidRDefault="000301DF" w:rsidP="008165FD">
            <w:pPr>
              <w:rPr>
                <w:rFonts w:ascii="Calibri" w:hAnsi="Calibri"/>
                <w:sz w:val="18"/>
                <w:szCs w:val="18"/>
              </w:rPr>
            </w:pPr>
            <w:r>
              <w:rPr>
                <w:rFonts w:ascii="Calibri" w:hAnsi="Calibri"/>
                <w:sz w:val="18"/>
                <w:szCs w:val="18"/>
              </w:rPr>
              <w:t>Surgery</w:t>
            </w:r>
          </w:p>
        </w:tc>
        <w:tc>
          <w:tcPr>
            <w:tcW w:w="0" w:type="auto"/>
          </w:tcPr>
          <w:p w14:paraId="7B0E07DA" w14:textId="77777777" w:rsidR="000301DF" w:rsidRPr="00E6531C" w:rsidRDefault="000301DF" w:rsidP="008165FD">
            <w:pPr>
              <w:rPr>
                <w:rFonts w:ascii="Calibri" w:hAnsi="Calibri"/>
                <w:sz w:val="18"/>
                <w:szCs w:val="18"/>
              </w:rPr>
            </w:pPr>
            <w:r>
              <w:rPr>
                <w:rFonts w:ascii="Calibri" w:hAnsi="Calibri"/>
                <w:sz w:val="18"/>
                <w:szCs w:val="18"/>
              </w:rPr>
              <w:t>Transplant; chemo</w:t>
            </w:r>
          </w:p>
        </w:tc>
        <w:tc>
          <w:tcPr>
            <w:tcW w:w="0" w:type="auto"/>
          </w:tcPr>
          <w:p w14:paraId="6450308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36382E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BA12D5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067E389" w14:textId="77777777" w:rsidTr="008165FD">
        <w:tc>
          <w:tcPr>
            <w:tcW w:w="0" w:type="auto"/>
          </w:tcPr>
          <w:p w14:paraId="59BE7364"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2YW4gZGVuIEJyaW5rPC9BdXRo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2YW4gZGVuIEJyaW5rPC9BdXRo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van den Brink</w:t>
            </w:r>
            <w:r w:rsidRPr="00F7173E">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7A5DAE19"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76ECFA87"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C53FA3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CB2DC7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4C1460F"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5A96C16"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FA4827F" w14:textId="77777777" w:rsidR="000301DF" w:rsidRPr="00E6531C" w:rsidRDefault="000301DF" w:rsidP="008165FD">
            <w:pPr>
              <w:rPr>
                <w:rFonts w:ascii="Calibri" w:hAnsi="Calibri"/>
                <w:sz w:val="18"/>
                <w:szCs w:val="18"/>
              </w:rPr>
            </w:pPr>
            <w:r>
              <w:rPr>
                <w:rFonts w:ascii="Calibri" w:hAnsi="Calibri"/>
                <w:sz w:val="18"/>
                <w:szCs w:val="18"/>
              </w:rPr>
              <w:t>Addiction</w:t>
            </w:r>
          </w:p>
        </w:tc>
        <w:tc>
          <w:tcPr>
            <w:tcW w:w="0" w:type="auto"/>
          </w:tcPr>
          <w:p w14:paraId="652F41B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0F9D663" w14:textId="77777777" w:rsidR="000301DF" w:rsidRPr="00E6531C" w:rsidRDefault="000301DF" w:rsidP="008165FD">
            <w:pPr>
              <w:rPr>
                <w:rFonts w:ascii="Calibri" w:hAnsi="Calibri"/>
                <w:sz w:val="18"/>
                <w:szCs w:val="18"/>
              </w:rPr>
            </w:pPr>
            <w:r>
              <w:rPr>
                <w:rFonts w:ascii="Calibri" w:hAnsi="Calibri"/>
                <w:sz w:val="18"/>
                <w:szCs w:val="18"/>
              </w:rPr>
              <w:t>Nalmefene</w:t>
            </w:r>
          </w:p>
        </w:tc>
        <w:tc>
          <w:tcPr>
            <w:tcW w:w="0" w:type="auto"/>
          </w:tcPr>
          <w:p w14:paraId="6BA26EE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186679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C400E0D" w14:textId="77777777" w:rsidR="000301DF" w:rsidRPr="00E6531C" w:rsidRDefault="000301DF" w:rsidP="008165FD">
            <w:pPr>
              <w:rPr>
                <w:rFonts w:ascii="Calibri" w:hAnsi="Calibri"/>
                <w:sz w:val="18"/>
                <w:szCs w:val="18"/>
              </w:rPr>
            </w:pPr>
            <w:r>
              <w:rPr>
                <w:rFonts w:ascii="Calibri" w:hAnsi="Calibri"/>
                <w:sz w:val="18"/>
                <w:szCs w:val="18"/>
              </w:rPr>
              <w:t>Lundbeck</w:t>
            </w:r>
          </w:p>
        </w:tc>
      </w:tr>
      <w:tr w:rsidR="000301DF" w:rsidRPr="00E6531C" w14:paraId="09A22831" w14:textId="77777777" w:rsidTr="008165FD">
        <w:tc>
          <w:tcPr>
            <w:tcW w:w="0" w:type="auto"/>
          </w:tcPr>
          <w:p w14:paraId="1C90DE4E"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Klein&lt;/Author&gt;&lt;Year&gt;2013&lt;/Year&gt;&lt;RecNum&gt;132&lt;/RecNum&gt;&lt;DisplayText&gt;Klein and Berger (2013)&lt;/DisplayText&gt;&lt;record&gt;&lt;rec-number&gt;132&lt;/rec-number&gt;&lt;foreign-keys&gt;&lt;key app="EN" db-id="as0zw5vvpzsdf4edafrx0zfz25z5vvstvtv2" timestamp="1504802881"&gt;132&lt;/key&gt;&lt;/foreign-keys&gt;&lt;ref-type name="Journal Article"&gt;17&lt;/ref-type&gt;&lt;contributors&gt;&lt;authors&gt;&lt;author&gt;Klein, J. P.&lt;/author&gt;&lt;author&gt;Berger, T.&lt;/author&gt;&lt;/authors&gt;&lt;/contributors&gt;&lt;titles&gt;&lt;title&gt;Internetbasierte psychologische behandlung bei depressionen&lt;/title&gt;&lt;secondary-title&gt;Verhaltenstherapie&lt;/secondary-title&gt;&lt;/titles&gt;&lt;periodical&gt;&lt;full-title&gt;Verhaltenstherapie&lt;/full-title&gt;&lt;/periodical&gt;&lt;pages&gt;149-159&lt;/pages&gt;&lt;volume&gt;23&lt;/volume&gt;&lt;number&gt;3&lt;/number&gt;&lt;dates&gt;&lt;year&gt;2013&lt;/year&gt;&lt;/dates&gt;&lt;work-type&gt;Review&lt;/work-type&gt;&lt;urls&gt;&lt;related-urls&gt;&lt;url&gt;https://www.scopus.com/inward/record.uri?eid=2-s2.0-84884786131&amp;amp;doi=10.1159%2f000354046&amp;amp;partnerID=40&amp;amp;md5=a5bbae858a96b87fc3f55e85253105b2&lt;/url&gt;&lt;/related-urls&gt;&lt;/urls&gt;&lt;electronic-resource-num&gt;10.1159/000354046&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Klein and Berger (2013)</w:t>
            </w:r>
            <w:r>
              <w:rPr>
                <w:rFonts w:ascii="Calibri" w:hAnsi="Calibri"/>
                <w:sz w:val="18"/>
                <w:szCs w:val="18"/>
              </w:rPr>
              <w:fldChar w:fldCharType="end"/>
            </w:r>
          </w:p>
        </w:tc>
        <w:tc>
          <w:tcPr>
            <w:tcW w:w="0" w:type="auto"/>
          </w:tcPr>
          <w:p w14:paraId="7CAD208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18C53B0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6177262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2FEB9F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131543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C784B6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DF243E0"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5222D9D1"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E0B0111"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2734B05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B5E825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3BAA03D" w14:textId="77777777" w:rsidR="000301DF" w:rsidRPr="00E6531C" w:rsidRDefault="000301DF" w:rsidP="008165FD">
            <w:pPr>
              <w:rPr>
                <w:rFonts w:ascii="Calibri" w:hAnsi="Calibri"/>
                <w:sz w:val="18"/>
                <w:szCs w:val="18"/>
              </w:rPr>
            </w:pPr>
            <w:r>
              <w:rPr>
                <w:rFonts w:ascii="Calibri" w:hAnsi="Calibri"/>
                <w:sz w:val="18"/>
                <w:szCs w:val="18"/>
              </w:rPr>
              <w:t>ERC</w:t>
            </w:r>
          </w:p>
        </w:tc>
      </w:tr>
      <w:tr w:rsidR="000301DF" w:rsidRPr="00E6531C" w14:paraId="36582BB3" w14:textId="77777777" w:rsidTr="008165FD">
        <w:tc>
          <w:tcPr>
            <w:tcW w:w="0" w:type="auto"/>
          </w:tcPr>
          <w:p w14:paraId="2CECA616"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Frances&lt;/Author&gt;&lt;Year&gt;2013&lt;/Year&gt;&lt;RecNum&gt;43&lt;/RecNum&gt;&lt;DisplayText&gt;Frances (2013)&lt;/DisplayText&gt;&lt;record&gt;&lt;rec-number&gt;43&lt;/rec-number&gt;&lt;foreign-keys&gt;&lt;key app="EN" db-id="as0zw5vvpzsdf4edafrx0zfz25z5vvstvtv2" timestamp="1504190565"&gt;43&lt;/key&gt;&lt;/foreign-keys&gt;&lt;ref-type name="Journal Article"&gt;17&lt;/ref-type&gt;&lt;contributors&gt;&lt;authors&gt;&lt;author&gt;Frances, A.&lt;/author&gt;&lt;/authors&gt;&lt;/contributors&gt;&lt;titles&gt;&lt;title&gt;The new crisis of confidence in psychiatric diagno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20&lt;/pages&gt;&lt;volume&gt;159&lt;/volume&gt;&lt;number&gt;10&lt;/number&gt;&lt;edition&gt;2013/11/20&lt;/edition&gt;&lt;keywords&gt;&lt;keyword&gt;*Diagnostic and Statistical Manual of Mental Disorders&lt;/keyword&gt;&lt;keyword&gt;Humans&lt;/keyword&gt;&lt;keyword&gt;Mental Disorders/*diagnosis&lt;/keyword&gt;&lt;keyword&gt;Psychiatry/*standards&lt;/keyword&gt;&lt;/keywords&gt;&lt;dates&gt;&lt;year&gt;2013&lt;/year&gt;&lt;pub-dates&gt;&lt;date&gt;Nov 19&lt;/date&gt;&lt;/pub-dates&gt;&lt;/dates&gt;&lt;isbn&gt;0003-4819&lt;/isbn&gt;&lt;accession-num&gt;24247686&lt;/accession-num&gt;&lt;urls&gt;&lt;/urls&gt;&lt;electronic-resource-num&gt;10.7326/0003-4819-159-10-201311190-0002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Frances (2013)</w:t>
            </w:r>
            <w:r>
              <w:rPr>
                <w:rFonts w:ascii="Calibri" w:hAnsi="Calibri"/>
                <w:sz w:val="18"/>
                <w:szCs w:val="18"/>
              </w:rPr>
              <w:fldChar w:fldCharType="end"/>
            </w:r>
          </w:p>
        </w:tc>
        <w:tc>
          <w:tcPr>
            <w:tcW w:w="0" w:type="auto"/>
          </w:tcPr>
          <w:p w14:paraId="0DAC5C02"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8526D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D3336E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0CD4648"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E0E0B6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BD840B1"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2368AB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1743BBE"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63249069"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CC4F95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B9D2B6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9626B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49D0051" w14:textId="77777777" w:rsidTr="008165FD">
        <w:tc>
          <w:tcPr>
            <w:tcW w:w="0" w:type="auto"/>
          </w:tcPr>
          <w:p w14:paraId="6F91371C"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LYW5lPC9BdXRob3I+PFllYXI+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UzM3LTQxPC9wYWdlcz48dm9sdW1lPjY2PC92b2x1bWU+PG51bWJlcj44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==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LYW5lPC9BdXRob3I+PFllYXI+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UzM3LTQxPC9wYWdlcz48dm9sdW1lPjY2PC92b2x1bWU+PG51bWJlcj44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==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Kane</w:t>
            </w:r>
            <w:r w:rsidRPr="00C72AD1">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30FC1925"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525D708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5B33EA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876F19F"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62024A5"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A2ABD8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4B50FE6"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112FC512"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0A80732"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79290A30"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678CB8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3259A4B"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66BFF2F" w14:textId="77777777" w:rsidTr="008165FD">
        <w:tc>
          <w:tcPr>
            <w:tcW w:w="0" w:type="auto"/>
          </w:tcPr>
          <w:p w14:paraId="762211C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Elia&lt;/Author&gt;&lt;Year&gt;2013&lt;/Year&gt;&lt;RecNum&gt;133&lt;/RecNum&gt;&lt;DisplayText&gt;Elia&lt;style face="italic"&gt; et al.&lt;/style&gt; (2013)&lt;/DisplayText&gt;&lt;record&gt;&lt;rec-number&gt;133&lt;/rec-number&gt;&lt;foreign-keys&gt;&lt;key app="EN" db-id="as0zw5vvpzsdf4edafrx0zfz25z5vvstvtv2" timestamp="1504803562"&gt;133&lt;/key&gt;&lt;/foreign-keys&gt;&lt;ref-type name="Book Section"&gt;5&lt;/ref-type&gt;&lt;contributors&gt;&lt;authors&gt;&lt;author&gt;Elia, J.&lt;/author&gt;&lt;author&gt;Kingsley, R.&lt;/author&gt;&lt;author&gt;Lam, C.&lt;/author&gt;&lt;author&gt;Takeda, T.&lt;/author&gt;&lt;author&gt;de Berardinis, R.&lt;/author&gt;&lt;author&gt;Laracy, S.&lt;/author&gt;&lt;author&gt;Sackett, J.&lt;/author&gt;&lt;author&gt;Tang, S. C.&lt;/author&gt;&lt;author&gt;Schardt, M.&lt;/author&gt;&lt;author&gt;Nivus, K.&lt;/author&gt;&lt;author&gt;Hakonarson, H.&lt;/author&gt;&lt;author&gt;Algon, S.&lt;/author&gt;&lt;/authors&gt;&lt;/contributors&gt;&lt;titles&gt;&lt;title&gt;Pharmacological treatment and prognosis of ADHD&lt;/title&gt;&lt;secondary-title&gt;ADHD: Clinical Management of Attention Deficit Hyperactivity Disorder&lt;/secondary-title&gt;&lt;/titles&gt;&lt;pages&gt;73-102&lt;/pages&gt;&lt;dates&gt;&lt;year&gt;2013&lt;/year&gt;&lt;/dates&gt;&lt;urls&gt;&lt;related-urls&gt;&lt;url&gt;https://www.scopus.com/inward/record.uri?eid=2-s2.0-84957381714&amp;amp;doi=10.2217%2fEBO.13.229&amp;amp;partnerID=40&amp;amp;md5=8f8679bfd5bed983a6a0711da33b644e&lt;/url&gt;&lt;/related-urls&gt;&lt;/urls&gt;&lt;electronic-resource-num&gt;10.2217/EBO.13.229&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Elia</w:t>
            </w:r>
            <w:r w:rsidRPr="00CC2A80">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141187F1"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F98F14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96E257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1A0F279" w14:textId="77777777" w:rsidR="000301DF" w:rsidRPr="00E6531C" w:rsidRDefault="000301DF" w:rsidP="008165FD">
            <w:pPr>
              <w:rPr>
                <w:rFonts w:ascii="Calibri" w:hAnsi="Calibri"/>
                <w:sz w:val="18"/>
                <w:szCs w:val="18"/>
              </w:rPr>
            </w:pPr>
            <w:r>
              <w:rPr>
                <w:rFonts w:ascii="Calibri" w:hAnsi="Calibri"/>
                <w:sz w:val="18"/>
                <w:szCs w:val="18"/>
              </w:rPr>
              <w:t>Large effect</w:t>
            </w:r>
          </w:p>
        </w:tc>
        <w:tc>
          <w:tcPr>
            <w:tcW w:w="0" w:type="auto"/>
          </w:tcPr>
          <w:p w14:paraId="1682B911"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00281F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B41B0D2" w14:textId="77777777" w:rsidR="000301DF" w:rsidRPr="00E6531C" w:rsidRDefault="000301DF" w:rsidP="008165FD">
            <w:pPr>
              <w:rPr>
                <w:rFonts w:ascii="Calibri" w:hAnsi="Calibri"/>
                <w:sz w:val="18"/>
                <w:szCs w:val="18"/>
              </w:rPr>
            </w:pPr>
            <w:r>
              <w:rPr>
                <w:rFonts w:ascii="Calibri" w:hAnsi="Calibri"/>
                <w:sz w:val="18"/>
                <w:szCs w:val="18"/>
              </w:rPr>
              <w:t>ADHD</w:t>
            </w:r>
          </w:p>
        </w:tc>
        <w:tc>
          <w:tcPr>
            <w:tcW w:w="0" w:type="auto"/>
          </w:tcPr>
          <w:p w14:paraId="52294BA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5493D49" w14:textId="77777777" w:rsidR="000301DF" w:rsidRPr="00E6531C" w:rsidRDefault="000301DF" w:rsidP="008165FD">
            <w:pPr>
              <w:rPr>
                <w:rFonts w:ascii="Calibri" w:hAnsi="Calibri"/>
                <w:sz w:val="18"/>
                <w:szCs w:val="18"/>
              </w:rPr>
            </w:pPr>
            <w:r>
              <w:rPr>
                <w:rFonts w:ascii="Calibri" w:hAnsi="Calibri"/>
                <w:sz w:val="18"/>
                <w:szCs w:val="18"/>
              </w:rPr>
              <w:t>MPH</w:t>
            </w:r>
          </w:p>
        </w:tc>
        <w:tc>
          <w:tcPr>
            <w:tcW w:w="0" w:type="auto"/>
          </w:tcPr>
          <w:p w14:paraId="35C0E2A7"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43C3DEE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C4C4E7D"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BFE0A1A" w14:textId="77777777" w:rsidTr="008165FD">
        <w:tc>
          <w:tcPr>
            <w:tcW w:w="0" w:type="auto"/>
          </w:tcPr>
          <w:p w14:paraId="18296586"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CYXVlcjwvQXV0aG9yPjxZZWFy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ZXJpb2RpY2Fs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CYXVlcjwvQXV0aG9yPjxZZWFy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ZXJpb2RpY2Fs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Bauer</w:t>
            </w:r>
            <w:r w:rsidRPr="00C91D2D">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0728890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91E29C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535E61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FC9445F"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3750AA95" w14:textId="77777777" w:rsidR="000301DF" w:rsidRPr="00CD1123" w:rsidRDefault="000301DF" w:rsidP="008165FD">
            <w:pPr>
              <w:rPr>
                <w:rFonts w:ascii="Calibri" w:hAnsi="Calibri"/>
                <w:sz w:val="18"/>
                <w:szCs w:val="18"/>
                <w:vertAlign w:val="superscript"/>
              </w:rPr>
            </w:pPr>
            <w:r w:rsidRPr="00CD1123">
              <w:rPr>
                <w:rFonts w:ascii="Calibri" w:hAnsi="Calibri"/>
                <w:sz w:val="18"/>
                <w:szCs w:val="18"/>
                <w:vertAlign w:val="superscript"/>
              </w:rPr>
              <w:t>11)</w:t>
            </w:r>
          </w:p>
        </w:tc>
        <w:tc>
          <w:tcPr>
            <w:tcW w:w="0" w:type="auto"/>
          </w:tcPr>
          <w:p w14:paraId="2CACE73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02E7DE7"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12A0A963"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388F03B9"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618EA05C"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7AAD8C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04AADE5" w14:textId="77777777" w:rsidR="000301DF" w:rsidRPr="00E6531C" w:rsidRDefault="000301DF" w:rsidP="008165FD">
            <w:pPr>
              <w:rPr>
                <w:rFonts w:ascii="Calibri" w:hAnsi="Calibri"/>
                <w:sz w:val="18"/>
                <w:szCs w:val="18"/>
              </w:rPr>
            </w:pPr>
          </w:p>
        </w:tc>
      </w:tr>
      <w:tr w:rsidR="000301DF" w:rsidRPr="00E6531C" w14:paraId="70671749" w14:textId="77777777" w:rsidTr="008165FD">
        <w:tc>
          <w:tcPr>
            <w:tcW w:w="0" w:type="auto"/>
          </w:tcPr>
          <w:p w14:paraId="1BD64E1B"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Fadda&lt;/Author&gt;&lt;Year&gt;2013&lt;/Year&gt;&lt;RecNum&gt;38&lt;/RecNum&gt;&lt;DisplayText&gt;Fadda&lt;style face="italic"&gt; et al.&lt;/style&gt; (2013)&lt;/DisplayText&gt;&lt;record&gt;&lt;rec-number&gt;38&lt;/rec-number&gt;&lt;foreign-keys&gt;&lt;key app="EN" db-id="as0zw5vvpzsdf4edafrx0zfz25z5vvstvtv2" timestamp="1504190565"&gt;38&lt;/key&gt;&lt;/foreign-keys&gt;&lt;ref-type name="Journal Article"&gt;17&lt;/ref-type&gt;&lt;contributors&gt;&lt;authors&gt;&lt;author&gt;Fadda, V.&lt;/author&gt;&lt;author&gt;Maratea, D.&lt;/author&gt;&lt;author&gt;Trippoli, S.&lt;/author&gt;&lt;author&gt;Messori, A.&lt;/author&gt;&lt;/authors&gt;&lt;/contributors&gt;&lt;titles&gt;&lt;title&gt;Temporal trend of short-term mortality in severely ill patients receiving parenteral glutamine supplementation&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492-3&lt;/pages&gt;&lt;volume&gt;32&lt;/volume&gt;&lt;number&gt;3&lt;/number&gt;&lt;edition&gt;2013/03/05&lt;/edition&gt;&lt;keywords&gt;&lt;keyword&gt;*Dietary Supplements&lt;/keyword&gt;&lt;keyword&gt;Glutamine/*administration &amp;amp; dosage&lt;/keyword&gt;&lt;keyword&gt;Humans&lt;/keyword&gt;&lt;keyword&gt;*Parenteral Nutrition&lt;/keyword&gt;&lt;/keywords&gt;&lt;dates&gt;&lt;year&gt;2013&lt;/year&gt;&lt;pub-dates&gt;&lt;date&gt;Jun&lt;/date&gt;&lt;/pub-dates&gt;&lt;/dates&gt;&lt;isbn&gt;0261-5614&lt;/isbn&gt;&lt;accession-num&gt;23452616&lt;/accession-num&gt;&lt;urls&gt;&lt;/urls&gt;&lt;electronic-resource-num&gt;10.1016/j.clnu.2013.01.01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Fadda</w:t>
            </w:r>
            <w:r w:rsidRPr="001325DB">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077F204D"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306F0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38F61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046BBD6"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54A0B989" w14:textId="77777777" w:rsidR="000301DF" w:rsidRPr="005E1E04" w:rsidRDefault="000301DF" w:rsidP="008165FD">
            <w:pPr>
              <w:rPr>
                <w:rFonts w:ascii="Calibri" w:hAnsi="Calibri"/>
                <w:sz w:val="18"/>
                <w:szCs w:val="18"/>
                <w:vertAlign w:val="superscript"/>
              </w:rPr>
            </w:pPr>
            <w:r w:rsidRPr="005E1E04">
              <w:rPr>
                <w:rFonts w:ascii="Calibri" w:hAnsi="Calibri"/>
                <w:sz w:val="18"/>
                <w:szCs w:val="18"/>
                <w:vertAlign w:val="superscript"/>
              </w:rPr>
              <w:t>8)</w:t>
            </w:r>
          </w:p>
        </w:tc>
        <w:tc>
          <w:tcPr>
            <w:tcW w:w="0" w:type="auto"/>
          </w:tcPr>
          <w:p w14:paraId="34FAB0D6"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105EC315" w14:textId="77777777" w:rsidR="000301DF" w:rsidRPr="00E6531C" w:rsidRDefault="000301DF" w:rsidP="008165FD">
            <w:pPr>
              <w:rPr>
                <w:rFonts w:ascii="Calibri" w:hAnsi="Calibri"/>
                <w:sz w:val="18"/>
                <w:szCs w:val="18"/>
              </w:rPr>
            </w:pPr>
            <w:r>
              <w:rPr>
                <w:rFonts w:ascii="Calibri" w:hAnsi="Calibri"/>
                <w:sz w:val="18"/>
                <w:szCs w:val="18"/>
              </w:rPr>
              <w:t>Severely ill</w:t>
            </w:r>
          </w:p>
        </w:tc>
        <w:tc>
          <w:tcPr>
            <w:tcW w:w="0" w:type="auto"/>
          </w:tcPr>
          <w:p w14:paraId="1E6EBF18" w14:textId="77777777" w:rsidR="000301DF" w:rsidRPr="00E6531C" w:rsidRDefault="000301DF" w:rsidP="008165FD">
            <w:pPr>
              <w:rPr>
                <w:rFonts w:ascii="Calibri" w:hAnsi="Calibri"/>
                <w:sz w:val="18"/>
                <w:szCs w:val="18"/>
              </w:rPr>
            </w:pPr>
            <w:r>
              <w:rPr>
                <w:rFonts w:ascii="Calibri" w:hAnsi="Calibri"/>
                <w:sz w:val="18"/>
                <w:szCs w:val="18"/>
              </w:rPr>
              <w:t>Nutrition</w:t>
            </w:r>
          </w:p>
        </w:tc>
        <w:tc>
          <w:tcPr>
            <w:tcW w:w="0" w:type="auto"/>
          </w:tcPr>
          <w:p w14:paraId="19A5B39E" w14:textId="77777777" w:rsidR="000301DF" w:rsidRPr="00E6531C" w:rsidRDefault="000301DF" w:rsidP="008165FD">
            <w:pPr>
              <w:rPr>
                <w:rFonts w:ascii="Calibri" w:hAnsi="Calibri"/>
                <w:sz w:val="18"/>
                <w:szCs w:val="18"/>
              </w:rPr>
            </w:pPr>
            <w:r>
              <w:rPr>
                <w:rFonts w:ascii="Calibri" w:hAnsi="Calibri"/>
                <w:sz w:val="18"/>
                <w:szCs w:val="18"/>
              </w:rPr>
              <w:t>Parent glut suppl</w:t>
            </w:r>
          </w:p>
        </w:tc>
        <w:tc>
          <w:tcPr>
            <w:tcW w:w="0" w:type="auto"/>
          </w:tcPr>
          <w:p w14:paraId="04E87B3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5CB6CA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15338A"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E0B8F27" w14:textId="77777777" w:rsidTr="008165FD">
        <w:tc>
          <w:tcPr>
            <w:tcW w:w="0" w:type="auto"/>
          </w:tcPr>
          <w:p w14:paraId="3DF549C6"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Reid&lt;/Author&gt;&lt;Year&gt;2013&lt;/Year&gt;&lt;RecNum&gt;91&lt;/RecNum&gt;&lt;DisplayText&gt;Reid (2013)&lt;/DisplayText&gt;&lt;record&gt;&lt;rec-number&gt;91&lt;/rec-number&gt;&lt;foreign-keys&gt;&lt;key app="EN" db-id="as0zw5vvpzsdf4edafrx0zfz25z5vvstvtv2" timestamp="1504190565"&gt;91&lt;/key&gt;&lt;/foreign-keys&gt;&lt;ref-type name="Journal Article"&gt;17&lt;/ref-type&gt;&lt;contributors&gt;&lt;authors&gt;&lt;author&gt;Reid, I. C.&lt;/author&gt;&lt;/authors&gt;&lt;/contributors&gt;&lt;auth-address&gt;Division of Applied Medicine, University of Aberdeen, UK. i.reid@abdn.ac.uk&lt;/auth-address&gt;&lt;titles&gt;&lt;title&gt;Are antidepressants overprescribed? No&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f190&lt;/pages&gt;&lt;volume&gt;346&lt;/volume&gt;&lt;edition&gt;2013/01/24&lt;/edition&gt;&lt;keywords&gt;&lt;keyword&gt;Antidepressive Agents/*therapeutic use&lt;/keyword&gt;&lt;keyword&gt;Depressive Disorder/drug therapy&lt;/keyword&gt;&lt;keyword&gt;Humans&lt;/keyword&gt;&lt;keyword&gt;Inappropriate Prescribing/*statistics &amp;amp; numerical data&lt;/keyword&gt;&lt;keyword&gt;*Practice Patterns, Physicians&amp;apos;/statistics &amp;amp; numerical data&lt;/keyword&gt;&lt;/keywords&gt;&lt;dates&gt;&lt;year&gt;2013&lt;/year&gt;&lt;pub-dates&gt;&lt;date&gt;Jan 22&lt;/date&gt;&lt;/pub-dates&gt;&lt;/dates&gt;&lt;isbn&gt;0959-535x&lt;/isbn&gt;&lt;accession-num&gt;23341567&lt;/accession-num&gt;&lt;urls&gt;&lt;/urls&gt;&lt;electronic-resource-num&gt;10.1136/bmj.f190&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Reid (2013)</w:t>
            </w:r>
            <w:r>
              <w:rPr>
                <w:rFonts w:ascii="Calibri" w:hAnsi="Calibri"/>
                <w:sz w:val="18"/>
                <w:szCs w:val="18"/>
              </w:rPr>
              <w:fldChar w:fldCharType="end"/>
            </w:r>
          </w:p>
        </w:tc>
        <w:tc>
          <w:tcPr>
            <w:tcW w:w="0" w:type="auto"/>
          </w:tcPr>
          <w:p w14:paraId="061C0D52"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D37B4D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D2182D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9A5006A"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A0DD6F1"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FFBE617"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DB6FB02"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6FC88943"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7B46D42F"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67471139"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C6CA52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F0997A5"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E351272" w14:textId="77777777" w:rsidTr="008165FD">
        <w:tc>
          <w:tcPr>
            <w:tcW w:w="0" w:type="auto"/>
          </w:tcPr>
          <w:p w14:paraId="6C7F887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Casey&lt;/Author&gt;&lt;Year&gt;2013&lt;/Year&gt;&lt;RecNum&gt;134&lt;/RecNum&gt;&lt;DisplayText&gt;Casey (2013)&lt;/DisplayText&gt;&lt;record&gt;&lt;rec-number&gt;134&lt;/rec-number&gt;&lt;foreign-keys&gt;&lt;key app="EN" db-id="as0zw5vvpzsdf4edafrx0zfz25z5vvstvtv2" timestamp="1504813871"&gt;134&lt;/key&gt;&lt;/foreign-keys&gt;&lt;ref-type name="Journal Article"&gt;17&lt;/ref-type&gt;&lt;contributors&gt;&lt;authors&gt;&lt;author&gt;Casey, D. A.&lt;/author&gt;&lt;/authors&gt;&lt;/contributors&gt;&lt;titles&gt;&lt;title&gt;Do antidepressant medications work?&lt;/title&gt;&lt;secondary-title&gt;P and T&lt;/secondary-title&gt;&lt;/titles&gt;&lt;periodical&gt;&lt;full-title&gt;P and T&lt;/full-title&gt;&lt;/periodical&gt;&lt;pages&gt;162-163&lt;/pages&gt;&lt;volume&gt;38&lt;/volume&gt;&lt;number&gt;3&lt;/number&gt;&lt;dates&gt;&lt;year&gt;2013&lt;/year&gt;&lt;/dates&gt;&lt;work-type&gt;Editorial&lt;/work-type&gt;&lt;urls&gt;&lt;related-urls&gt;&lt;url&gt;https://www.scopus.com/inward/record.uri?eid=2-s2.0-84875194961&amp;amp;partnerID=40&amp;amp;md5=f7dd4aacec492ee2fc042ec7d79e27b0&lt;/url&gt;&lt;/related-urls&gt;&lt;/urls&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Casey (2013)</w:t>
            </w:r>
            <w:r>
              <w:rPr>
                <w:rFonts w:ascii="Calibri" w:hAnsi="Calibri"/>
                <w:sz w:val="18"/>
                <w:szCs w:val="18"/>
              </w:rPr>
              <w:fldChar w:fldCharType="end"/>
            </w:r>
          </w:p>
        </w:tc>
        <w:tc>
          <w:tcPr>
            <w:tcW w:w="0" w:type="auto"/>
          </w:tcPr>
          <w:p w14:paraId="73A2E0AB"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A91FD2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DAA875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2169580"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67725698"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870F23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1009F304" w14:textId="5FAD9EDA" w:rsidR="000301DF" w:rsidRPr="00E6531C" w:rsidRDefault="0055730E" w:rsidP="008165FD">
            <w:pPr>
              <w:rPr>
                <w:rFonts w:ascii="Calibri" w:hAnsi="Calibri"/>
                <w:sz w:val="18"/>
                <w:szCs w:val="18"/>
              </w:rPr>
            </w:pPr>
            <w:r>
              <w:rPr>
                <w:rFonts w:ascii="Calibri" w:hAnsi="Calibri"/>
                <w:sz w:val="18"/>
                <w:szCs w:val="18"/>
              </w:rPr>
              <w:t>Affectiv</w:t>
            </w:r>
            <w:r w:rsidR="000301DF">
              <w:rPr>
                <w:rFonts w:ascii="Calibri" w:hAnsi="Calibri"/>
                <w:sz w:val="18"/>
                <w:szCs w:val="18"/>
              </w:rPr>
              <w:t>e</w:t>
            </w:r>
          </w:p>
        </w:tc>
        <w:tc>
          <w:tcPr>
            <w:tcW w:w="0" w:type="auto"/>
          </w:tcPr>
          <w:p w14:paraId="68BCA6A9"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85282CE"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0070D169"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31E61F2"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FA02841"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E97B24D" w14:textId="77777777" w:rsidTr="008165FD">
        <w:tc>
          <w:tcPr>
            <w:tcW w:w="0" w:type="auto"/>
          </w:tcPr>
          <w:p w14:paraId="5511A649" w14:textId="77777777" w:rsidR="000301DF" w:rsidRPr="00E6531C" w:rsidRDefault="000301DF" w:rsidP="008165FD">
            <w:pPr>
              <w:rPr>
                <w:rFonts w:ascii="Calibri" w:hAnsi="Calibri"/>
                <w:sz w:val="18"/>
                <w:szCs w:val="18"/>
              </w:rPr>
            </w:pPr>
            <w:r>
              <w:rPr>
                <w:rFonts w:ascii="Calibri" w:hAnsi="Calibri"/>
                <w:sz w:val="18"/>
                <w:szCs w:val="18"/>
              </w:rPr>
              <w:lastRenderedPageBreak/>
              <w:fldChar w:fldCharType="begin"/>
            </w:r>
            <w:r>
              <w:rPr>
                <w:rFonts w:ascii="Calibri" w:hAnsi="Calibri"/>
                <w:sz w:val="18"/>
                <w:szCs w:val="18"/>
              </w:rPr>
              <w:instrText xml:space="preserve"> ADDIN EN.CITE &lt;EndNote&gt;&lt;Cite AuthorYear="1"&gt;&lt;Author&gt;Leventhal&lt;/Author&gt;&lt;Year&gt;2013&lt;/Year&gt;&lt;RecNum&gt;135&lt;/RecNum&gt;&lt;DisplayText&gt;Leventhal (2013)&lt;/DisplayText&gt;&lt;record&gt;&lt;rec-number&gt;135&lt;/rec-number&gt;&lt;foreign-keys&gt;&lt;key app="EN" db-id="as0zw5vvpzsdf4edafrx0zfz25z5vvstvtv2" timestamp="1504814325"&gt;135&lt;/key&gt;&lt;/foreign-keys&gt;&lt;ref-type name="Journal Article"&gt;17&lt;/ref-type&gt;&lt;contributors&gt;&lt;authors&gt;&lt;author&gt;Leventhal, B. L.&lt;/author&gt;&lt;/authors&gt;&lt;/contributors&gt;&lt;titles&gt;&lt;title&gt;Complementary and alternative medicine: Not many compliments but lots of alternatives&lt;/title&gt;&lt;secondary-title&gt;Journal of Child and Adolescent Psychopharmacology&lt;/secondary-title&gt;&lt;/titles&gt;&lt;periodical&gt;&lt;full-title&gt;Journal of Child and Adolescent Psychopharmacology&lt;/full-title&gt;&lt;/periodical&gt;&lt;pages&gt;54-56&lt;/pages&gt;&lt;volume&gt;23&lt;/volume&gt;&lt;number&gt;1&lt;/number&gt;&lt;dates&gt;&lt;year&gt;2013&lt;/year&gt;&lt;/dates&gt;&lt;work-type&gt;Short Survey&lt;/work-type&gt;&lt;urls&gt;&lt;related-urls&gt;&lt;url&gt;https://www.scopus.com/inward/record.uri?eid=2-s2.0-84874069808&amp;amp;doi=10.1089%2fcap.2013.2312&amp;amp;partnerID=40&amp;amp;md5=aa691595088c7a866e47099634b9f8c9&lt;/url&gt;&lt;/related-urls&gt;&lt;/urls&gt;&lt;electronic-resource-num&gt;10.1089/cap.2013.2312&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Leventhal (2013)</w:t>
            </w:r>
            <w:r>
              <w:rPr>
                <w:rFonts w:ascii="Calibri" w:hAnsi="Calibri"/>
                <w:sz w:val="18"/>
                <w:szCs w:val="18"/>
              </w:rPr>
              <w:fldChar w:fldCharType="end"/>
            </w:r>
          </w:p>
        </w:tc>
        <w:tc>
          <w:tcPr>
            <w:tcW w:w="0" w:type="auto"/>
          </w:tcPr>
          <w:p w14:paraId="21251690" w14:textId="77777777" w:rsidR="000301DF" w:rsidRPr="00E6531C" w:rsidRDefault="000301DF" w:rsidP="008165FD">
            <w:pPr>
              <w:rPr>
                <w:rFonts w:ascii="Calibri" w:hAnsi="Calibri"/>
                <w:sz w:val="18"/>
                <w:szCs w:val="18"/>
              </w:rPr>
            </w:pPr>
            <w:r>
              <w:rPr>
                <w:rFonts w:ascii="Calibri" w:hAnsi="Calibri"/>
                <w:sz w:val="18"/>
                <w:szCs w:val="18"/>
              </w:rPr>
              <w:t>N-expt</w:t>
            </w:r>
          </w:p>
        </w:tc>
        <w:tc>
          <w:tcPr>
            <w:tcW w:w="0" w:type="auto"/>
          </w:tcPr>
          <w:p w14:paraId="26DF563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0FAABB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B9B1089"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56D604F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B88CC6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A17258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5075ADF"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66360B14"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253F7F3"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2A5BFE8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63FF49B" w14:textId="77777777" w:rsidR="000301DF" w:rsidRPr="00E6531C" w:rsidRDefault="000301DF" w:rsidP="008165FD">
            <w:pPr>
              <w:rPr>
                <w:rFonts w:ascii="Calibri" w:hAnsi="Calibri"/>
                <w:sz w:val="18"/>
                <w:szCs w:val="18"/>
              </w:rPr>
            </w:pPr>
            <w:r>
              <w:rPr>
                <w:rFonts w:ascii="Calibri" w:hAnsi="Calibri"/>
                <w:sz w:val="18"/>
                <w:szCs w:val="18"/>
              </w:rPr>
              <w:t>_</w:t>
            </w:r>
          </w:p>
        </w:tc>
      </w:tr>
      <w:tr w:rsidR="000301DF" w:rsidRPr="00E6531C" w14:paraId="59F54AD3" w14:textId="77777777" w:rsidTr="008165FD">
        <w:tc>
          <w:tcPr>
            <w:tcW w:w="0" w:type="auto"/>
          </w:tcPr>
          <w:p w14:paraId="1CA02591"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Paris&lt;/Author&gt;&lt;Year&gt;2013&lt;/Year&gt;&lt;RecNum&gt;136&lt;/RecNum&gt;&lt;DisplayText&gt;Paris (2013)&lt;/DisplayText&gt;&lt;record&gt;&lt;rec-number&gt;136&lt;/rec-number&gt;&lt;foreign-keys&gt;&lt;key app="EN" db-id="as0zw5vvpzsdf4edafrx0zfz25z5vvstvtv2" timestamp="1504814534"&gt;136&lt;/key&gt;&lt;/foreign-keys&gt;&lt;ref-type name="Book Section"&gt;5&lt;/ref-type&gt;&lt;contributors&gt;&lt;authors&gt;&lt;author&gt;Paris, J.&lt;/author&gt;&lt;/authors&gt;&lt;/contributors&gt;&lt;titles&gt;&lt;title&gt;The ideology behind DSM-5&lt;/title&gt;&lt;secondary-title&gt;Making the DSM-5: Concepts and Controversies&lt;/secondary-title&gt;&lt;/titles&gt;&lt;pages&gt;39-44&lt;/pages&gt;&lt;dates&gt;&lt;year&gt;2013&lt;/year&gt;&lt;/dates&gt;&lt;urls&gt;&lt;related-urls&gt;&lt;url&gt;https://www.scopus.com/inward/record.uri?eid=2-s2.0-84900801271&amp;amp;doi=10.1007%2f978-1-4614-6504-1_3&amp;amp;partnerID=40&amp;amp;md5=3f4fed19975a40597aee381a8d9f53ac&lt;/url&gt;&lt;/related-urls&gt;&lt;/urls&gt;&lt;electronic-resource-num&gt;10.1007/978-1-4614-6504-1_3&lt;/electronic-resource-num&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Paris (2013)</w:t>
            </w:r>
            <w:r>
              <w:rPr>
                <w:rFonts w:ascii="Calibri" w:hAnsi="Calibri"/>
                <w:sz w:val="18"/>
                <w:szCs w:val="18"/>
              </w:rPr>
              <w:fldChar w:fldCharType="end"/>
            </w:r>
          </w:p>
        </w:tc>
        <w:tc>
          <w:tcPr>
            <w:tcW w:w="0" w:type="auto"/>
          </w:tcPr>
          <w:p w14:paraId="46CDED3D"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513148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80750F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BB8F57C"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41AE57E9"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586F5285"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41BDA018"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2B38227"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B94C5F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57A9C18"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7BC333F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AAE40B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38B2D13" w14:textId="77777777" w:rsidTr="008165FD">
        <w:tc>
          <w:tcPr>
            <w:tcW w:w="0" w:type="auto"/>
          </w:tcPr>
          <w:p w14:paraId="32447026"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Kb25lczwvQXV0aG9yPjxZZWFy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Kb25lczwvQXV0aG9yPjxZZWFy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Jones</w:t>
            </w:r>
            <w:r w:rsidRPr="00AA7ABF">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068F2013"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3BCE2A3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F35FAA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4DE0335" w14:textId="77777777" w:rsidR="000301DF" w:rsidRPr="00E6531C" w:rsidRDefault="000301DF" w:rsidP="008165FD">
            <w:pPr>
              <w:rPr>
                <w:rFonts w:ascii="Calibri" w:hAnsi="Calibri"/>
                <w:sz w:val="18"/>
                <w:szCs w:val="18"/>
              </w:rPr>
            </w:pPr>
            <w:r>
              <w:rPr>
                <w:rFonts w:ascii="Calibri" w:hAnsi="Calibri"/>
                <w:sz w:val="18"/>
                <w:szCs w:val="18"/>
              </w:rPr>
              <w:t>Large ES</w:t>
            </w:r>
          </w:p>
        </w:tc>
        <w:tc>
          <w:tcPr>
            <w:tcW w:w="0" w:type="auto"/>
          </w:tcPr>
          <w:p w14:paraId="542DCB9D"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7BE92B2F"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B2AB285"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700F6950"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A48097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89FE72E"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0974BE7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EBB53D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7F45254D" w14:textId="77777777" w:rsidTr="008165FD">
        <w:tc>
          <w:tcPr>
            <w:tcW w:w="0" w:type="auto"/>
          </w:tcPr>
          <w:p w14:paraId="1D4D1BEE"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Everett&lt;/Author&gt;&lt;Year&gt;2013&lt;/Year&gt;&lt;RecNum&gt;36&lt;/RecNum&gt;&lt;DisplayText&gt;Everett&lt;style face="italic"&gt; et al.&lt;/style&gt; (2013)&lt;/DisplayText&gt;&lt;record&gt;&lt;rec-number&gt;36&lt;/rec-number&gt;&lt;foreign-keys&gt;&lt;key app="EN" db-id="as0zw5vvpzsdf4edafrx0zfz25z5vvstvtv2" timestamp="1504190565"&gt;36&lt;/key&gt;&lt;/foreign-keys&gt;&lt;ref-type name="Journal Article"&gt;17&lt;/ref-type&gt;&lt;contributors&gt;&lt;authors&gt;&lt;author&gt;Everett, J. R.&lt;/author&gt;&lt;author&gt;Loo, R. L.&lt;/author&gt;&lt;author&gt;Pullen, F. S.&lt;/author&gt;&lt;/authors&gt;&lt;/contributors&gt;&lt;auth-address&gt;Medway Metabonomics Research Group, School of Science, University of Greenwich, Chatham Maritime, UK.&lt;/auth-address&gt;&lt;titles&gt;&lt;title&gt;Pharmacometabonomics and personalized medicine&lt;/title&gt;&lt;secondary-title&gt;Ann Clin Biochem&lt;/secondary-title&gt;&lt;alt-title&gt;Annals of clinical biochemistry&lt;/alt-title&gt;&lt;/titles&gt;&lt;periodical&gt;&lt;full-title&gt;Ann Clin Biochem&lt;/full-title&gt;&lt;abbr-1&gt;Annals of clinical biochemistry&lt;/abbr-1&gt;&lt;/periodical&gt;&lt;alt-periodical&gt;&lt;full-title&gt;Ann Clin Biochem&lt;/full-title&gt;&lt;abbr-1&gt;Annals of clinical biochemistry&lt;/abbr-1&gt;&lt;/alt-periodical&gt;&lt;pages&gt;523-45&lt;/pages&gt;&lt;volume&gt;50&lt;/volume&gt;&lt;number&gt;Pt 6&lt;/number&gt;&lt;edition&gt;2013/07/28&lt;/edition&gt;&lt;keywords&gt;&lt;keyword&gt;Animals&lt;/keyword&gt;&lt;keyword&gt;Humans&lt;/keyword&gt;&lt;keyword&gt;Magnetic Resonance Spectroscopy&lt;/keyword&gt;&lt;keyword&gt;Mass Spectrometry&lt;/keyword&gt;&lt;keyword&gt;Metabolomics/*methods&lt;/keyword&gt;&lt;keyword&gt;Pharmacology/*methods&lt;/keyword&gt;&lt;keyword&gt;Precision Medicine/*methods&lt;/keyword&gt;&lt;keyword&gt;Metabonomics&lt;/keyword&gt;&lt;keyword&gt;metabolomics&lt;/keyword&gt;&lt;keyword&gt;pharmacometabolomics&lt;/keyword&gt;&lt;keyword&gt;pharmacometabonomics&lt;/keyword&gt;&lt;keyword&gt;predictive metabonomics&lt;/keyword&gt;&lt;/keywords&gt;&lt;dates&gt;&lt;year&gt;2013&lt;/year&gt;&lt;pub-dates&gt;&lt;date&gt;Nov&lt;/date&gt;&lt;/pub-dates&gt;&lt;/dates&gt;&lt;isbn&gt;0004-5632&lt;/isbn&gt;&lt;accession-num&gt;23888060&lt;/accession-num&gt;&lt;urls&gt;&lt;/urls&gt;&lt;electronic-resource-num&gt;10.1177/0004563213497929&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Everett</w:t>
            </w:r>
            <w:r w:rsidRPr="00AA7ABF">
              <w:rPr>
                <w:rFonts w:ascii="Calibri" w:hAnsi="Calibri"/>
                <w:i/>
                <w:noProof/>
                <w:sz w:val="18"/>
                <w:szCs w:val="18"/>
              </w:rPr>
              <w:t xml:space="preserve"> et al.</w:t>
            </w:r>
            <w:r>
              <w:rPr>
                <w:rFonts w:ascii="Calibri" w:hAnsi="Calibri"/>
                <w:noProof/>
                <w:sz w:val="18"/>
                <w:szCs w:val="18"/>
              </w:rPr>
              <w:t xml:space="preserve"> (2013)</w:t>
            </w:r>
            <w:r>
              <w:rPr>
                <w:rFonts w:ascii="Calibri" w:hAnsi="Calibri"/>
                <w:sz w:val="18"/>
                <w:szCs w:val="18"/>
              </w:rPr>
              <w:fldChar w:fldCharType="end"/>
            </w:r>
          </w:p>
        </w:tc>
        <w:tc>
          <w:tcPr>
            <w:tcW w:w="0" w:type="auto"/>
          </w:tcPr>
          <w:p w14:paraId="32352DC3"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D29637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7D8921B"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A6A0E85"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61BBCFC4" w14:textId="77777777" w:rsidR="000301DF" w:rsidRPr="00E6531C" w:rsidRDefault="000301DF" w:rsidP="008165FD">
            <w:pPr>
              <w:rPr>
                <w:rFonts w:ascii="Calibri" w:hAnsi="Calibri"/>
                <w:sz w:val="18"/>
                <w:szCs w:val="18"/>
              </w:rPr>
            </w:pPr>
            <w:r w:rsidRPr="00AA7ABF">
              <w:rPr>
                <w:rFonts w:ascii="Calibri" w:hAnsi="Calibri"/>
                <w:sz w:val="18"/>
                <w:szCs w:val="18"/>
                <w:vertAlign w:val="superscript"/>
              </w:rPr>
              <w:t>12)</w:t>
            </w:r>
          </w:p>
        </w:tc>
        <w:tc>
          <w:tcPr>
            <w:tcW w:w="0" w:type="auto"/>
          </w:tcPr>
          <w:p w14:paraId="7D1E8F08"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1862174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623AB87"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1781E6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8323BE5"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A306CB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EC6E4D3"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3D5ECC4B" w14:textId="77777777" w:rsidTr="008165FD">
        <w:tc>
          <w:tcPr>
            <w:tcW w:w="0" w:type="auto"/>
          </w:tcPr>
          <w:p w14:paraId="1AB4F316"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Leweke&lt;/Author&gt;&lt;Year&gt;2012&lt;/Year&gt;&lt;RecNum&gt;66&lt;/RecNum&gt;&lt;DisplayText&gt;Leweke&lt;style face="italic"&gt; et al.&lt;/style&gt; (2012)&lt;/DisplayText&gt;&lt;record&gt;&lt;rec-number&gt;66&lt;/rec-number&gt;&lt;foreign-keys&gt;&lt;key app="EN" db-id="as0zw5vvpzsdf4edafrx0zfz25z5vvstvtv2" timestamp="1504190565"&gt;66&lt;/key&gt;&lt;/foreign-keys&gt;&lt;ref-type name="Journal Article"&gt;17&lt;/ref-type&gt;&lt;contributors&gt;&lt;authors&gt;&lt;author&gt;Leweke, F. M.&lt;/author&gt;&lt;author&gt;Odorfer, T. M.&lt;/author&gt;&lt;author&gt;Bumb, J. M.&lt;/author&gt;&lt;/authors&gt;&lt;/contributors&gt;&lt;auth-address&gt;Department of Psychiatry and Psychotherapy, University of Heidelberg, Mannheim, Germany. leweke@cimh.de&lt;/auth-address&gt;&lt;titles&gt;&lt;title&gt;Medical needs in the treatment of psychotic disorder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65-85&lt;/pages&gt;&lt;number&gt;212&lt;/number&gt;&lt;edition&gt;2012/11/07&lt;/edition&gt;&lt;keywords&gt;&lt;keyword&gt;Antipsychotic Agents/administration &amp;amp; dosage/adverse effects/*therapeutic use&lt;/keyword&gt;&lt;keyword&gt;Humans&lt;/keyword&gt;&lt;keyword&gt;Off-Label Use&lt;/keyword&gt;&lt;keyword&gt;Psychotic Disorders/*drug therapy&lt;/keyword&gt;&lt;/keywords&gt;&lt;dates&gt;&lt;year&gt;2012&lt;/year&gt;&lt;/dates&gt;&lt;isbn&gt;0171-2004 (Print)&amp;#xD;0171-2004&lt;/isbn&gt;&lt;accession-num&gt;23129332&lt;/accession-num&gt;&lt;urls&gt;&lt;/urls&gt;&lt;electronic-resource-num&gt;10.1007/978-3-642-25761-2_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Leweke</w:t>
            </w:r>
            <w:r w:rsidRPr="00AA7ABF">
              <w:rPr>
                <w:rFonts w:ascii="Calibri" w:hAnsi="Calibri"/>
                <w:i/>
                <w:noProof/>
                <w:sz w:val="18"/>
                <w:szCs w:val="18"/>
              </w:rPr>
              <w:t xml:space="preserve"> et al.</w:t>
            </w:r>
            <w:r>
              <w:rPr>
                <w:rFonts w:ascii="Calibri" w:hAnsi="Calibri"/>
                <w:noProof/>
                <w:sz w:val="18"/>
                <w:szCs w:val="18"/>
              </w:rPr>
              <w:t xml:space="preserve"> (2012)</w:t>
            </w:r>
            <w:r>
              <w:rPr>
                <w:rFonts w:ascii="Calibri" w:hAnsi="Calibri"/>
                <w:sz w:val="18"/>
                <w:szCs w:val="18"/>
              </w:rPr>
              <w:fldChar w:fldCharType="end"/>
            </w:r>
          </w:p>
        </w:tc>
        <w:tc>
          <w:tcPr>
            <w:tcW w:w="0" w:type="auto"/>
          </w:tcPr>
          <w:p w14:paraId="2ADE4D10"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D3F2FE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C1CDF7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AB5EDCA"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20702724"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099A51DE"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00437790"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374E6E7C"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6F1541A"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0334557F"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09C099C5"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CD7C9A0"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F4652D7" w14:textId="77777777" w:rsidTr="008165FD">
        <w:tc>
          <w:tcPr>
            <w:tcW w:w="0" w:type="auto"/>
          </w:tcPr>
          <w:p w14:paraId="78D0273E"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Haddad&lt;/Author&gt;&lt;Year&gt;2012&lt;/Year&gt;&lt;RecNum&gt;123&lt;/RecNum&gt;&lt;DisplayText&gt;Haddad (2012)&lt;/DisplayText&gt;&lt;record&gt;&lt;rec-number&gt;123&lt;/rec-number&gt;&lt;foreign-keys&gt;&lt;key app="EN" db-id="as0zw5vvpzsdf4edafrx0zfz25z5vvstvtv2" timestamp="1504695128"&gt;123&lt;/key&gt;&lt;/foreign-keys&gt;&lt;ref-type name="Journal Article"&gt;17&lt;/ref-type&gt;&lt;contributors&gt;&lt;authors&gt;&lt;author&gt;Haddad, Peter M.&lt;/author&gt;&lt;/authors&gt;&lt;/contributors&gt;&lt;titles&gt;&lt;title&gt;Ten principles of good psychiatric prescribing&lt;/title&gt;&lt;secondary-title&gt;Medicine&lt;/secondary-title&gt;&lt;/titles&gt;&lt;periodical&gt;&lt;full-title&gt;Medicine&lt;/full-title&gt;&lt;/periodical&gt;&lt;pages&gt;674-675&lt;/pages&gt;&lt;volume&gt;40&lt;/volume&gt;&lt;number&gt;12&lt;/number&gt;&lt;dates&gt;&lt;year&gt;2012&lt;/year&gt;&lt;/dates&gt;&lt;publisher&gt;Elsevier&lt;/publisher&gt;&lt;isbn&gt;1357-3039&lt;/isbn&gt;&lt;urls&gt;&lt;related-urls&gt;&lt;url&gt;http://dx.doi.org/10.1016/j.mpmed.2012.09.012&lt;/url&gt;&lt;/related-urls&gt;&lt;/urls&gt;&lt;electronic-resource-num&gt;10.1016/j.mpmed.2012.09.012&lt;/electronic-resource-num&gt;&lt;access-date&gt;2017/09/06&lt;/access-date&gt;&lt;/record&gt;&lt;/Cite&gt;&lt;/EndNote&gt;</w:instrText>
            </w:r>
            <w:r>
              <w:rPr>
                <w:rFonts w:ascii="Calibri" w:hAnsi="Calibri"/>
                <w:sz w:val="18"/>
                <w:szCs w:val="18"/>
              </w:rPr>
              <w:fldChar w:fldCharType="separate"/>
            </w:r>
            <w:r>
              <w:rPr>
                <w:rFonts w:ascii="Calibri" w:hAnsi="Calibri"/>
                <w:noProof/>
                <w:sz w:val="18"/>
                <w:szCs w:val="18"/>
              </w:rPr>
              <w:t>Haddad (2012)</w:t>
            </w:r>
            <w:r>
              <w:rPr>
                <w:rFonts w:ascii="Calibri" w:hAnsi="Calibri"/>
                <w:sz w:val="18"/>
                <w:szCs w:val="18"/>
              </w:rPr>
              <w:fldChar w:fldCharType="end"/>
            </w:r>
          </w:p>
        </w:tc>
        <w:tc>
          <w:tcPr>
            <w:tcW w:w="0" w:type="auto"/>
          </w:tcPr>
          <w:p w14:paraId="647E7918"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2F88C6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42FEAF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D56F15B"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3B761D3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D4C2CF0"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E64B81F"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8F85B4B"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AD34AE1"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6EC4C2A"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2232CA7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18DFD97"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DDE6B94" w14:textId="77777777" w:rsidTr="008165FD">
        <w:tc>
          <w:tcPr>
            <w:tcW w:w="0" w:type="auto"/>
          </w:tcPr>
          <w:p w14:paraId="17E4B270"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ugerwa&lt;/Author&gt;&lt;Year&gt;2012&lt;/Year&gt;&lt;RecNum&gt;80&lt;/RecNum&gt;&lt;DisplayText&gt;Mugerwa and Holden (2012)&lt;/DisplayText&gt;&lt;record&gt;&lt;rec-number&gt;80&lt;/rec-number&gt;&lt;foreign-keys&gt;&lt;key app="EN" db-id="as0zw5vvpzsdf4edafrx0zfz25z5vvstvtv2" timestamp="1504190565"&gt;80&lt;/key&gt;&lt;/foreign-keys&gt;&lt;ref-type name="Journal Article"&gt;17&lt;/ref-type&gt;&lt;contributors&gt;&lt;authors&gt;&lt;author&gt;Mugerwa, S.&lt;/author&gt;&lt;author&gt;Holden, J. D.&lt;/author&gt;&lt;/authors&gt;&lt;/contributors&gt;&lt;auth-address&gt;Park House Surgery, St Helens, UK. soulmugerwa@hotmail.com&lt;/auth-address&gt;&lt;titles&gt;&lt;title&gt;Writing therapy: a new tool for general practice?&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661-3&lt;/pages&gt;&lt;volume&gt;62&lt;/volume&gt;&lt;number&gt;605&lt;/number&gt;&lt;edition&gt;2012/12/06&lt;/edition&gt;&lt;keywords&gt;&lt;keyword&gt;Chronic Disease/*therapy&lt;/keyword&gt;&lt;keyword&gt;*Disclosure&lt;/keyword&gt;&lt;keyword&gt;General Practice&lt;/keyword&gt;&lt;keyword&gt;Humans&lt;/keyword&gt;&lt;keyword&gt;Psychotherapy/*methods&lt;/keyword&gt;&lt;keyword&gt;Treatment Outcome&lt;/keyword&gt;&lt;keyword&gt;*Writing&lt;/keyword&gt;&lt;/keywords&gt;&lt;dates&gt;&lt;year&gt;2012&lt;/year&gt;&lt;pub-dates&gt;&lt;date&gt;Dec&lt;/date&gt;&lt;/pub-dates&gt;&lt;/dates&gt;&lt;isbn&gt;0960-1643&lt;/isbn&gt;&lt;accession-num&gt;23211255&lt;/accession-num&gt;&lt;urls&gt;&lt;/urls&gt;&lt;custom2&gt;PMC3505408&lt;/custom2&gt;&lt;electronic-resource-num&gt;10.3399/bjgp12X65945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ugerwa and Holden (2012)</w:t>
            </w:r>
            <w:r>
              <w:rPr>
                <w:rFonts w:ascii="Calibri" w:hAnsi="Calibri"/>
                <w:sz w:val="18"/>
                <w:szCs w:val="18"/>
              </w:rPr>
              <w:fldChar w:fldCharType="end"/>
            </w:r>
          </w:p>
        </w:tc>
        <w:tc>
          <w:tcPr>
            <w:tcW w:w="0" w:type="auto"/>
          </w:tcPr>
          <w:p w14:paraId="3B9E2C3C"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E13C074"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6CB06F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5D82AD9" w14:textId="77777777" w:rsidR="000301DF" w:rsidRPr="00E6531C" w:rsidRDefault="000301DF" w:rsidP="008165FD">
            <w:pPr>
              <w:rPr>
                <w:rFonts w:ascii="Calibri" w:hAnsi="Calibri"/>
                <w:sz w:val="18"/>
                <w:szCs w:val="18"/>
              </w:rPr>
            </w:pPr>
            <w:r>
              <w:rPr>
                <w:rFonts w:ascii="Calibri" w:hAnsi="Calibri"/>
                <w:sz w:val="18"/>
                <w:szCs w:val="18"/>
              </w:rPr>
              <w:t>Relevant small ES</w:t>
            </w:r>
          </w:p>
        </w:tc>
        <w:tc>
          <w:tcPr>
            <w:tcW w:w="0" w:type="auto"/>
          </w:tcPr>
          <w:p w14:paraId="50F081E0"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5B34D4F" w14:textId="77777777" w:rsidR="000301DF" w:rsidRPr="00E6531C" w:rsidRDefault="000301DF" w:rsidP="008165FD">
            <w:pPr>
              <w:rPr>
                <w:rFonts w:ascii="Calibri" w:hAnsi="Calibri"/>
                <w:sz w:val="18"/>
                <w:szCs w:val="18"/>
              </w:rPr>
            </w:pPr>
            <w:r>
              <w:rPr>
                <w:rFonts w:ascii="Calibri" w:hAnsi="Calibri"/>
                <w:sz w:val="18"/>
                <w:szCs w:val="18"/>
              </w:rPr>
              <w:t>Gen</w:t>
            </w:r>
          </w:p>
        </w:tc>
        <w:tc>
          <w:tcPr>
            <w:tcW w:w="0" w:type="auto"/>
          </w:tcPr>
          <w:p w14:paraId="3AA9AEDC"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AA5FBA0" w14:textId="77777777" w:rsidR="000301DF" w:rsidRPr="00E6531C" w:rsidRDefault="000301DF" w:rsidP="008165FD">
            <w:pPr>
              <w:rPr>
                <w:rFonts w:ascii="Calibri" w:hAnsi="Calibri"/>
                <w:sz w:val="18"/>
                <w:szCs w:val="18"/>
              </w:rPr>
            </w:pPr>
            <w:r>
              <w:rPr>
                <w:rFonts w:ascii="Calibri" w:hAnsi="Calibri"/>
                <w:sz w:val="18"/>
                <w:szCs w:val="18"/>
              </w:rPr>
              <w:t>Psy</w:t>
            </w:r>
          </w:p>
        </w:tc>
        <w:tc>
          <w:tcPr>
            <w:tcW w:w="0" w:type="auto"/>
          </w:tcPr>
          <w:p w14:paraId="6CB2EA76" w14:textId="77777777" w:rsidR="000301DF" w:rsidRPr="00E6531C" w:rsidRDefault="000301DF" w:rsidP="008165FD">
            <w:pPr>
              <w:rPr>
                <w:rFonts w:ascii="Calibri" w:hAnsi="Calibri"/>
                <w:sz w:val="18"/>
                <w:szCs w:val="18"/>
              </w:rPr>
            </w:pPr>
            <w:r>
              <w:rPr>
                <w:rFonts w:ascii="Calibri" w:hAnsi="Calibri"/>
                <w:sz w:val="18"/>
                <w:szCs w:val="18"/>
              </w:rPr>
              <w:t>Expressive writing</w:t>
            </w:r>
          </w:p>
        </w:tc>
        <w:tc>
          <w:tcPr>
            <w:tcW w:w="0" w:type="auto"/>
          </w:tcPr>
          <w:p w14:paraId="26D999B2"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04E9F9A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F1AAFFE"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7CA82D1" w14:textId="77777777" w:rsidTr="008165FD">
        <w:tc>
          <w:tcPr>
            <w:tcW w:w="0" w:type="auto"/>
          </w:tcPr>
          <w:p w14:paraId="38D1F178"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Reinhold&lt;/Author&gt;&lt;Year&gt;2012&lt;/Year&gt;&lt;RecNum&gt;92&lt;/RecNum&gt;&lt;DisplayText&gt;Reinhold&lt;style face="italic"&gt; et al.&lt;/style&gt; (2012)&lt;/DisplayText&gt;&lt;record&gt;&lt;rec-number&gt;92&lt;/rec-number&gt;&lt;foreign-keys&gt;&lt;key app="EN" db-id="as0zw5vvpzsdf4edafrx0zfz25z5vvstvtv2" timestamp="1504190565"&gt;92&lt;/key&gt;&lt;/foreign-keys&gt;&lt;ref-type name="Journal Article"&gt;17&lt;/ref-type&gt;&lt;contributors&gt;&lt;authors&gt;&lt;author&gt;Reinhold, J. A.&lt;/author&gt;&lt;author&gt;Mandos, L. A.&lt;/author&gt;&lt;author&gt;Lohoff, F. W.&lt;/author&gt;&lt;author&gt;Rickels, K.&lt;/author&gt;&lt;/authors&gt;&lt;/contributors&gt;&lt;auth-address&gt;University of the Sciences, Philadelphia College of Pharmacy, Department of Pharmacy Practice, Administration, PA, USA.&lt;/auth-address&gt;&lt;titles&gt;&lt;title&gt;Evidence for the use of vilazodone in the treatment of major depressive disorder&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215-24&lt;/pages&gt;&lt;volume&gt;13&lt;/volume&gt;&lt;number&gt;15&lt;/number&gt;&lt;edition&gt;2012/09/14&lt;/edition&gt;&lt;keywords&gt;&lt;keyword&gt;Animals&lt;/keyword&gt;&lt;keyword&gt;Antidepressive Agents/pharmacokinetics/*therapeutic use&lt;/keyword&gt;&lt;keyword&gt;Benzofurans/pharmacokinetics/*therapeutic use&lt;/keyword&gt;&lt;keyword&gt;Depressive Disorder, Major/*drug therapy/metabolism&lt;/keyword&gt;&lt;keyword&gt;Humans&lt;/keyword&gt;&lt;keyword&gt;Indoles/pharmacokinetics/*therapeutic use&lt;/keyword&gt;&lt;keyword&gt;Piperazines/pharmacokinetics/*therapeutic use&lt;/keyword&gt;&lt;keyword&gt;Vilazodone Hydrochloride&lt;/keyword&gt;&lt;/keywords&gt;&lt;dates&gt;&lt;year&gt;2012&lt;/year&gt;&lt;pub-dates&gt;&lt;date&gt;Oct&lt;/date&gt;&lt;/pub-dates&gt;&lt;/dates&gt;&lt;isbn&gt;1465-6566&lt;/isbn&gt;&lt;accession-num&gt;22970859&lt;/accession-num&gt;&lt;urls&gt;&lt;/urls&gt;&lt;electronic-resource-num&gt;10.1517/14656566.2012.721776&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Reinhold</w:t>
            </w:r>
            <w:r w:rsidRPr="00F02A76">
              <w:rPr>
                <w:rFonts w:ascii="Calibri" w:hAnsi="Calibri"/>
                <w:i/>
                <w:noProof/>
                <w:sz w:val="18"/>
                <w:szCs w:val="18"/>
              </w:rPr>
              <w:t xml:space="preserve"> et al.</w:t>
            </w:r>
            <w:r>
              <w:rPr>
                <w:rFonts w:ascii="Calibri" w:hAnsi="Calibri"/>
                <w:noProof/>
                <w:sz w:val="18"/>
                <w:szCs w:val="18"/>
              </w:rPr>
              <w:t xml:space="preserve"> (2012)</w:t>
            </w:r>
            <w:r>
              <w:rPr>
                <w:rFonts w:ascii="Calibri" w:hAnsi="Calibri"/>
                <w:sz w:val="18"/>
                <w:szCs w:val="18"/>
              </w:rPr>
              <w:fldChar w:fldCharType="end"/>
            </w:r>
          </w:p>
        </w:tc>
        <w:tc>
          <w:tcPr>
            <w:tcW w:w="0" w:type="auto"/>
          </w:tcPr>
          <w:p w14:paraId="6929673A"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46A05B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26A420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173ECD2"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37510BCE" w14:textId="77777777" w:rsidR="000301DF" w:rsidRPr="00E6531C" w:rsidRDefault="000301DF" w:rsidP="008165FD">
            <w:pPr>
              <w:rPr>
                <w:rFonts w:ascii="Calibri" w:hAnsi="Calibri"/>
                <w:sz w:val="18"/>
                <w:szCs w:val="18"/>
              </w:rPr>
            </w:pPr>
            <w:r w:rsidRPr="00F02A76">
              <w:rPr>
                <w:rFonts w:ascii="Calibri" w:hAnsi="Calibri"/>
                <w:sz w:val="18"/>
                <w:szCs w:val="18"/>
                <w:vertAlign w:val="superscript"/>
              </w:rPr>
              <w:t>13)</w:t>
            </w:r>
          </w:p>
        </w:tc>
        <w:tc>
          <w:tcPr>
            <w:tcW w:w="0" w:type="auto"/>
          </w:tcPr>
          <w:p w14:paraId="3B3EBDAB"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0FF2F2C"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08C193F6"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5560A47" w14:textId="77777777" w:rsidR="000301DF" w:rsidRPr="00E6531C" w:rsidRDefault="000301DF" w:rsidP="008165FD">
            <w:pPr>
              <w:rPr>
                <w:rFonts w:ascii="Calibri" w:hAnsi="Calibri"/>
                <w:sz w:val="18"/>
                <w:szCs w:val="18"/>
              </w:rPr>
            </w:pPr>
            <w:r>
              <w:rPr>
                <w:rFonts w:ascii="Calibri" w:hAnsi="Calibri"/>
                <w:sz w:val="18"/>
                <w:szCs w:val="18"/>
              </w:rPr>
              <w:t>Vilazodone</w:t>
            </w:r>
          </w:p>
        </w:tc>
        <w:tc>
          <w:tcPr>
            <w:tcW w:w="0" w:type="auto"/>
          </w:tcPr>
          <w:p w14:paraId="50D50B5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18205E9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CD8E4B3"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40CD1B4C" w14:textId="77777777" w:rsidTr="008165FD">
        <w:tc>
          <w:tcPr>
            <w:tcW w:w="0" w:type="auto"/>
          </w:tcPr>
          <w:p w14:paraId="4F0952F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Leucht&lt;/Author&gt;&lt;Year&gt;2012&lt;/Year&gt;&lt;RecNum&gt;137&lt;/RecNum&gt;&lt;DisplayText&gt;Leucht&lt;style face="italic"&gt; et al.&lt;/style&gt; (2012)&lt;/DisplayText&gt;&lt;record&gt;&lt;rec-number&gt;137&lt;/rec-number&gt;&lt;foreign-keys&gt;&lt;key app="EN" db-id="as0zw5vvpzsdf4edafrx0zfz25z5vvstvtv2" timestamp="1504815508"&gt;137&lt;/key&gt;&lt;/foreign-keys&gt;&lt;ref-type name="Journal Article"&gt;17&lt;/ref-type&gt;&lt;contributors&gt;&lt;authors&gt;&lt;author&gt;Leucht, S.&lt;/author&gt;&lt;author&gt;Tardy, M.&lt;/author&gt;&lt;author&gt;Davis, J.&lt;/author&gt;&lt;/authors&gt;&lt;/contributors&gt;&lt;titles&gt;&lt;title&gt;Authors&amp;apos; reply&lt;/title&gt;&lt;secondary-title&gt;The Lancet&lt;/secondary-title&gt;&lt;/titles&gt;&lt;periodical&gt;&lt;full-title&gt;The Lancet&lt;/full-title&gt;&lt;/periodical&gt;&lt;pages&gt;1056&lt;/pages&gt;&lt;volume&gt;380&lt;/volume&gt;&lt;number&gt;9847&lt;/number&gt;&lt;dates&gt;&lt;year&gt;2012&lt;/year&gt;&lt;/dates&gt;&lt;work-type&gt;Letter&lt;/work-type&gt;&lt;urls&gt;&lt;related-urls&gt;&lt;url&gt;https://www.scopus.com/inward/record.uri?eid=2-s2.0-84866509626&amp;amp;partnerID=40&amp;amp;md5=351063f6432e29d05e904df0b35cd454&lt;/url&gt;&lt;/related-urls&gt;&lt;/urls&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Leucht</w:t>
            </w:r>
            <w:r w:rsidRPr="00F02A76">
              <w:rPr>
                <w:rFonts w:ascii="Calibri" w:hAnsi="Calibri"/>
                <w:i/>
                <w:noProof/>
                <w:sz w:val="18"/>
                <w:szCs w:val="18"/>
              </w:rPr>
              <w:t xml:space="preserve"> et al.</w:t>
            </w:r>
            <w:r>
              <w:rPr>
                <w:rFonts w:ascii="Calibri" w:hAnsi="Calibri"/>
                <w:noProof/>
                <w:sz w:val="18"/>
                <w:szCs w:val="18"/>
              </w:rPr>
              <w:t xml:space="preserve"> (2012)</w:t>
            </w:r>
            <w:r>
              <w:rPr>
                <w:rFonts w:ascii="Calibri" w:hAnsi="Calibri"/>
                <w:sz w:val="18"/>
                <w:szCs w:val="18"/>
              </w:rPr>
              <w:fldChar w:fldCharType="end"/>
            </w:r>
          </w:p>
        </w:tc>
        <w:tc>
          <w:tcPr>
            <w:tcW w:w="0" w:type="auto"/>
          </w:tcPr>
          <w:p w14:paraId="33C06256"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6895534"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D96B58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9BF162B" w14:textId="77777777" w:rsidR="000301DF" w:rsidRPr="00E6531C" w:rsidRDefault="000301DF" w:rsidP="008165FD">
            <w:pPr>
              <w:rPr>
                <w:rFonts w:ascii="Calibri" w:hAnsi="Calibri"/>
                <w:sz w:val="18"/>
                <w:szCs w:val="18"/>
              </w:rPr>
            </w:pPr>
            <w:r>
              <w:rPr>
                <w:rFonts w:ascii="Calibri" w:hAnsi="Calibri"/>
                <w:sz w:val="18"/>
                <w:szCs w:val="18"/>
              </w:rPr>
              <w:t>Other</w:t>
            </w:r>
          </w:p>
        </w:tc>
        <w:tc>
          <w:tcPr>
            <w:tcW w:w="0" w:type="auto"/>
          </w:tcPr>
          <w:p w14:paraId="62C261CF" w14:textId="77777777" w:rsidR="000301DF" w:rsidRPr="00E6531C" w:rsidRDefault="000301DF" w:rsidP="008165FD">
            <w:pPr>
              <w:rPr>
                <w:rFonts w:ascii="Calibri" w:hAnsi="Calibri"/>
                <w:sz w:val="18"/>
                <w:szCs w:val="18"/>
              </w:rPr>
            </w:pPr>
            <w:r w:rsidRPr="00AD5523">
              <w:rPr>
                <w:rFonts w:ascii="Calibri" w:hAnsi="Calibri"/>
                <w:sz w:val="18"/>
                <w:szCs w:val="18"/>
                <w:vertAlign w:val="superscript"/>
              </w:rPr>
              <w:t>8)</w:t>
            </w:r>
          </w:p>
        </w:tc>
        <w:tc>
          <w:tcPr>
            <w:tcW w:w="0" w:type="auto"/>
          </w:tcPr>
          <w:p w14:paraId="562F3B8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D0AC6FC"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5180ACCE"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0722D08"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47366FB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E6870D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BE764C"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2FA0E96" w14:textId="77777777" w:rsidTr="008165FD">
        <w:tc>
          <w:tcPr>
            <w:tcW w:w="0" w:type="auto"/>
          </w:tcPr>
          <w:p w14:paraId="179D1CB6" w14:textId="77777777" w:rsidR="000301DF" w:rsidRPr="00E6531C" w:rsidRDefault="000301DF" w:rsidP="008165FD">
            <w:pPr>
              <w:rPr>
                <w:rFonts w:ascii="Calibri" w:hAnsi="Calibri"/>
                <w:sz w:val="18"/>
                <w:szCs w:val="18"/>
              </w:rPr>
            </w:pPr>
            <w:r>
              <w:rPr>
                <w:rFonts w:ascii="Calibri" w:hAnsi="Calibri"/>
                <w:sz w:val="18"/>
                <w:szCs w:val="18"/>
              </w:rPr>
              <w:fldChar w:fldCharType="begin">
                <w:fldData xml:space="preserve">PEVuZE5vdGU+PENpdGUgQXV0aG9yWWVhcj0iMSI+PEF1dGhvcj5MYXdyZW5jZTwvQXV0aG9yPjxZ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QXV0aG9yWWVhcj0iMSI+PEF1dGhvcj5MYXdyZW5jZTwvQXV0aG9yPjxZ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Pr>
                <w:rFonts w:ascii="Calibri" w:hAnsi="Calibri"/>
                <w:noProof/>
                <w:sz w:val="18"/>
                <w:szCs w:val="18"/>
              </w:rPr>
              <w:t>Lawrence</w:t>
            </w:r>
            <w:r w:rsidRPr="00440871">
              <w:rPr>
                <w:rFonts w:ascii="Calibri" w:hAnsi="Calibri"/>
                <w:i/>
                <w:noProof/>
                <w:sz w:val="18"/>
                <w:szCs w:val="18"/>
              </w:rPr>
              <w:t xml:space="preserve"> et al.</w:t>
            </w:r>
            <w:r>
              <w:rPr>
                <w:rFonts w:ascii="Calibri" w:hAnsi="Calibri"/>
                <w:noProof/>
                <w:sz w:val="18"/>
                <w:szCs w:val="18"/>
              </w:rPr>
              <w:t xml:space="preserve"> (2012)</w:t>
            </w:r>
            <w:r>
              <w:rPr>
                <w:rFonts w:ascii="Calibri" w:hAnsi="Calibri"/>
                <w:sz w:val="18"/>
                <w:szCs w:val="18"/>
              </w:rPr>
              <w:fldChar w:fldCharType="end"/>
            </w:r>
          </w:p>
        </w:tc>
        <w:tc>
          <w:tcPr>
            <w:tcW w:w="0" w:type="auto"/>
          </w:tcPr>
          <w:p w14:paraId="01632D64" w14:textId="77777777" w:rsidR="000301DF" w:rsidRPr="00E6531C" w:rsidRDefault="000301DF" w:rsidP="008165FD">
            <w:pPr>
              <w:rPr>
                <w:rFonts w:ascii="Calibri" w:hAnsi="Calibri"/>
                <w:sz w:val="18"/>
                <w:szCs w:val="18"/>
              </w:rPr>
            </w:pPr>
            <w:r>
              <w:rPr>
                <w:rFonts w:ascii="Calibri" w:hAnsi="Calibri"/>
                <w:sz w:val="18"/>
                <w:szCs w:val="18"/>
              </w:rPr>
              <w:t>Exp</w:t>
            </w:r>
          </w:p>
        </w:tc>
        <w:tc>
          <w:tcPr>
            <w:tcW w:w="0" w:type="auto"/>
          </w:tcPr>
          <w:p w14:paraId="54D0FC7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0714DD8"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5C4581F"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8757275"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CB4BA2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C559D1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2B77729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074B7FF"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38C365A3"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B1EFA4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E753EE1" w14:textId="77777777" w:rsidR="000301DF" w:rsidRPr="00E6531C" w:rsidRDefault="000301DF" w:rsidP="008165FD">
            <w:pPr>
              <w:rPr>
                <w:rFonts w:ascii="Calibri" w:hAnsi="Calibri"/>
                <w:sz w:val="18"/>
                <w:szCs w:val="18"/>
              </w:rPr>
            </w:pPr>
            <w:r>
              <w:rPr>
                <w:rFonts w:ascii="Calibri" w:hAnsi="Calibri"/>
                <w:sz w:val="18"/>
                <w:szCs w:val="18"/>
              </w:rPr>
              <w:t>NINR</w:t>
            </w:r>
          </w:p>
        </w:tc>
      </w:tr>
      <w:tr w:rsidR="000301DF" w:rsidRPr="00E6531C" w14:paraId="29762E51" w14:textId="77777777" w:rsidTr="008165FD">
        <w:tc>
          <w:tcPr>
            <w:tcW w:w="0" w:type="auto"/>
          </w:tcPr>
          <w:p w14:paraId="2E0E69F5"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McGrath&lt;/Author&gt;&lt;Year&gt;2012&lt;/Year&gt;&lt;RecNum&gt;73&lt;/RecNum&gt;&lt;DisplayText&gt;McGrath (2012)&lt;/DisplayText&gt;&lt;record&gt;&lt;rec-number&gt;73&lt;/rec-number&gt;&lt;foreign-keys&gt;&lt;key app="EN" db-id="as0zw5vvpzsdf4edafrx0zfz25z5vvstvtv2" timestamp="1504190565"&gt;73&lt;/key&gt;&lt;/foreign-keys&gt;&lt;ref-type name="Journal Article"&gt;17&lt;/ref-type&gt;&lt;contributors&gt;&lt;authors&gt;&lt;author&gt;McGrath, J. J.&lt;/author&gt;&lt;/authors&gt;&lt;/contributors&gt;&lt;titles&gt;&lt;title&gt;The early intervention debate provides a distraction from another &amp;apos;unspeakable truth&amp;apos;&lt;/title&gt;&lt;secondary-title&gt;Aust N Z J Psychiatry&lt;/secondary-title&gt;&lt;alt-title&gt;The Australian and New Zealand journal of psychiatry&lt;/alt-title&gt;&lt;/titles&gt;&lt;periodical&gt;&lt;full-title&gt;Aust N Z J Psychiatry&lt;/full-title&gt;&lt;abbr-1&gt;The Australian and New Zealand journal of psychiatry&lt;/abbr-1&gt;&lt;/periodical&gt;&lt;alt-periodical&gt;&lt;full-title&gt;Aust N Z J Psychiatry&lt;/full-title&gt;&lt;abbr-1&gt;The Australian and New Zealand journal of psychiatry&lt;/abbr-1&gt;&lt;/alt-periodical&gt;&lt;pages&gt;681-2&lt;/pages&gt;&lt;volume&gt;46&lt;/volume&gt;&lt;number&gt;7&lt;/number&gt;&lt;edition&gt;2012/06/28&lt;/edition&gt;&lt;keywords&gt;&lt;keyword&gt;Early Diagnosis&lt;/keyword&gt;&lt;keyword&gt;Humans&lt;/keyword&gt;&lt;keyword&gt;Prognosis&lt;/keyword&gt;&lt;keyword&gt;Psychotic Disorders/*therapy&lt;/keyword&gt;&lt;keyword&gt;*Research&lt;/keyword&gt;&lt;keyword&gt;Schizophrenia/*therapy&lt;/keyword&gt;&lt;keyword&gt;Time Factors&lt;/keyword&gt;&lt;/keywords&gt;&lt;dates&gt;&lt;year&gt;2012&lt;/year&gt;&lt;pub-dates&gt;&lt;date&gt;Jul&lt;/date&gt;&lt;/pub-dates&gt;&lt;/dates&gt;&lt;isbn&gt;0004-8674&lt;/isbn&gt;&lt;accession-num&gt;22735639&lt;/accession-num&gt;&lt;urls&gt;&lt;/urls&gt;&lt;electronic-resource-num&gt;10.1177/0004867412442023&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McGrath (2012)</w:t>
            </w:r>
            <w:r>
              <w:rPr>
                <w:rFonts w:ascii="Calibri" w:hAnsi="Calibri"/>
                <w:sz w:val="18"/>
                <w:szCs w:val="18"/>
              </w:rPr>
              <w:fldChar w:fldCharType="end"/>
            </w:r>
          </w:p>
        </w:tc>
        <w:tc>
          <w:tcPr>
            <w:tcW w:w="0" w:type="auto"/>
          </w:tcPr>
          <w:p w14:paraId="7A03B132"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7AB1B928"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0F192640"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2DD1C52"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794630A"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62A823A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676D10F7"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E30B642"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0DCCFCB6"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0C0799D4"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1AA506FA"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0957B2"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136774F5" w14:textId="77777777" w:rsidTr="008165FD">
        <w:tc>
          <w:tcPr>
            <w:tcW w:w="0" w:type="auto"/>
          </w:tcPr>
          <w:p w14:paraId="35DBAD6C"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Stringaris&lt;/Author&gt;&lt;Year&gt;2012&lt;/Year&gt;&lt;RecNum&gt;99&lt;/RecNum&gt;&lt;DisplayText&gt;Stringaris (2012)&lt;/DisplayText&gt;&lt;record&gt;&lt;rec-number&gt;99&lt;/rec-number&gt;&lt;foreign-keys&gt;&lt;key app="EN" db-id="as0zw5vvpzsdf4edafrx0zfz25z5vvstvtv2" timestamp="1504190565"&gt;99&lt;/key&gt;&lt;/foreign-keys&gt;&lt;ref-type name="Journal Article"&gt;17&lt;/ref-type&gt;&lt;contributors&gt;&lt;authors&gt;&lt;author&gt;Stringaris, A.&lt;/author&gt;&lt;/authors&gt;&lt;/contributors&gt;&lt;auth-address&gt;Institute of Psychiatry, King&amp;apos;s College London, London, UK.&lt;/auth-address&gt;&lt;titles&gt;&lt;title&gt;In this issue/abstract thinking: treatment response in psychiatry&lt;/title&gt;&lt;secondary-title&gt;J Am Acad Child Adolesc Psychiatry&lt;/secondary-title&gt;&lt;alt-title&gt;Journal of the American Academy of Child and Adolescent Psychiatry&lt;/alt-title&gt;&lt;/titles&gt;&lt;periodical&gt;&lt;full-title&gt;J Am Acad Child Adolesc Psychiatry&lt;/full-title&gt;&lt;abbr-1&gt;Journal of the American Academy of Child and Adolescent Psychiatry&lt;/abbr-1&gt;&lt;/periodical&gt;&lt;alt-periodical&gt;&lt;full-title&gt;J Am Acad Child Adolesc Psychiatry&lt;/full-title&gt;&lt;abbr-1&gt;Journal of the American Academy of Child and Adolescent Psychiatry&lt;/abbr-1&gt;&lt;/alt-periodical&gt;&lt;pages&gt;561-2&lt;/pages&gt;&lt;volume&gt;51&lt;/volume&gt;&lt;number&gt;6&lt;/number&gt;&lt;edition&gt;2012/05/29&lt;/edition&gt;&lt;keywords&gt;&lt;keyword&gt;Adolescent&lt;/keyword&gt;&lt;keyword&gt;Child, Preschool&lt;/keyword&gt;&lt;keyword&gt;Diagnostic and Statistical Manual of Mental Disorders&lt;/keyword&gt;&lt;keyword&gt;Humans&lt;/keyword&gt;&lt;keyword&gt;*Individuality&lt;/keyword&gt;&lt;keyword&gt;Magnetic Resonance Spectroscopy&lt;/keyword&gt;&lt;keyword&gt;*Mental Disorders/diagnosis/physiopathology/psychology/therapy&lt;/keyword&gt;&lt;keyword&gt;Psychotropic Drugs/*therapeutic use&lt;/keyword&gt;&lt;keyword&gt;Treatment Outcome&lt;/keyword&gt;&lt;/keywords&gt;&lt;dates&gt;&lt;year&gt;2012&lt;/year&gt;&lt;pub-dates&gt;&lt;date&gt;Jun&lt;/date&gt;&lt;/pub-dates&gt;&lt;/dates&gt;&lt;isbn&gt;0890-8567&lt;/isbn&gt;&lt;accession-num&gt;22632613&lt;/accession-num&gt;&lt;urls&gt;&lt;/urls&gt;&lt;custom2&gt;PMC3401368&lt;/custom2&gt;&lt;electronic-resource-num&gt;10.1016/j.jaac.2012.03.014&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Stringaris (2012)</w:t>
            </w:r>
            <w:r>
              <w:rPr>
                <w:rFonts w:ascii="Calibri" w:hAnsi="Calibri"/>
                <w:sz w:val="18"/>
                <w:szCs w:val="18"/>
              </w:rPr>
              <w:fldChar w:fldCharType="end"/>
            </w:r>
          </w:p>
        </w:tc>
        <w:tc>
          <w:tcPr>
            <w:tcW w:w="0" w:type="auto"/>
          </w:tcPr>
          <w:p w14:paraId="4798D376"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4CF53DC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7506C1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6350666E"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E767855"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1F31DB6"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26C797E0"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521A2E29" w14:textId="77777777" w:rsidR="000301DF" w:rsidRPr="00E6531C" w:rsidRDefault="000301DF" w:rsidP="008165FD">
            <w:pPr>
              <w:rPr>
                <w:rFonts w:ascii="Calibri" w:hAnsi="Calibri"/>
                <w:sz w:val="18"/>
                <w:szCs w:val="18"/>
              </w:rPr>
            </w:pPr>
            <w:r>
              <w:rPr>
                <w:rFonts w:ascii="Calibri" w:hAnsi="Calibri"/>
                <w:sz w:val="18"/>
                <w:szCs w:val="18"/>
              </w:rPr>
              <w:t>Tx</w:t>
            </w:r>
          </w:p>
        </w:tc>
        <w:tc>
          <w:tcPr>
            <w:tcW w:w="0" w:type="auto"/>
          </w:tcPr>
          <w:p w14:paraId="5169C72A"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620A822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48300196"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74B9B52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666123A5" w14:textId="77777777" w:rsidTr="008165FD">
        <w:tc>
          <w:tcPr>
            <w:tcW w:w="0" w:type="auto"/>
          </w:tcPr>
          <w:p w14:paraId="02FEA21D"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van Os&lt;/Author&gt;&lt;Year&gt;2012&lt;/Year&gt;&lt;RecNum&gt;105&lt;/RecNum&gt;&lt;DisplayText&gt;van Os and Howes (2012)&lt;/DisplayText&gt;&lt;record&gt;&lt;rec-number&gt;105&lt;/rec-number&gt;&lt;foreign-keys&gt;&lt;key app="EN" db-id="as0zw5vvpzsdf4edafrx0zfz25z5vvstvtv2" timestamp="1504190565"&gt;105&lt;/key&gt;&lt;/foreign-keys&gt;&lt;ref-type name="Journal Article"&gt;17&lt;/ref-type&gt;&lt;contributors&gt;&lt;authors&gt;&lt;author&gt;van Os, J.&lt;/author&gt;&lt;author&gt;Howes, O. D.&lt;/author&gt;&lt;/authors&gt;&lt;/contributors&gt;&lt;auth-address&gt;Department of Psychiatry and Psychology, Maastricht University Medical Centre, South Limburg Mental Health Research and Teaching Network, EURON, 6200 MD Maastricht, Netherlands. j.vanos@maastrichtuniversity.nl&lt;/auth-address&gt;&lt;titles&gt;&lt;title&gt;Antipsychotic drugs for prevention of relap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30-1&lt;/pages&gt;&lt;volume&gt;379&lt;/volume&gt;&lt;number&gt;9831&lt;/number&gt;&lt;edition&gt;2012/05/09&lt;/edition&gt;&lt;keywords&gt;&lt;keyword&gt;Antipsychotic Agents/*therapeutic use&lt;/keyword&gt;&lt;keyword&gt;Humans&lt;/keyword&gt;&lt;keyword&gt;Schizophrenia/*prevention &amp;amp; control&lt;/keyword&gt;&lt;/keywords&gt;&lt;dates&gt;&lt;year&gt;2012&lt;/year&gt;&lt;pub-dates&gt;&lt;date&gt;Jun 02&lt;/date&gt;&lt;/pub-dates&gt;&lt;/dates&gt;&lt;isbn&gt;0140-6736&lt;/isbn&gt;&lt;accession-num&gt;22560608&lt;/accession-num&gt;&lt;urls&gt;&lt;/urls&gt;&lt;electronic-resource-num&gt;10.1016/s0140-6736(12)60406-1&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van Os and Howes (2012)</w:t>
            </w:r>
            <w:r>
              <w:rPr>
                <w:rFonts w:ascii="Calibri" w:hAnsi="Calibri"/>
                <w:sz w:val="18"/>
                <w:szCs w:val="18"/>
              </w:rPr>
              <w:fldChar w:fldCharType="end"/>
            </w:r>
          </w:p>
        </w:tc>
        <w:tc>
          <w:tcPr>
            <w:tcW w:w="0" w:type="auto"/>
          </w:tcPr>
          <w:p w14:paraId="7D9DF478"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2FB899CE"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7F14821"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5E690117"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7D5BA6CB"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401AB8FA"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5C3712C7"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47D852D4"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50EE767E"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674493B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CE2D7E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58264C8"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0551F4FF" w14:textId="77777777" w:rsidTr="008165FD">
        <w:tc>
          <w:tcPr>
            <w:tcW w:w="0" w:type="auto"/>
          </w:tcPr>
          <w:p w14:paraId="37A16CB9"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Kaplan&lt;/Author&gt;&lt;Year&gt;2012&lt;/Year&gt;&lt;RecNum&gt;138&lt;/RecNum&gt;&lt;DisplayText&gt;Kaplan (2012)&lt;/DisplayText&gt;&lt;record&gt;&lt;rec-number&gt;138&lt;/rec-number&gt;&lt;foreign-keys&gt;&lt;key app="EN" db-id="as0zw5vvpzsdf4edafrx0zfz25z5vvstvtv2" timestamp="1504816286"&gt;138&lt;/key&gt;&lt;/foreign-keys&gt;&lt;ref-type name="Journal Article"&gt;17&lt;/ref-type&gt;&lt;contributors&gt;&lt;authors&gt;&lt;author&gt;Kaplan, A.&lt;/author&gt;&lt;/authors&gt;&lt;/contributors&gt;&lt;titles&gt;&lt;title&gt;On the efficacy of psychiatric drugs&lt;/title&gt;&lt;secondary-title&gt;Psychiatric Times&lt;/secondary-title&gt;&lt;/titles&gt;&lt;periodical&gt;&lt;full-title&gt;Psychiatric Times&lt;/full-title&gt;&lt;/periodical&gt;&lt;pages&gt;1+6-9&lt;/pages&gt;&lt;volume&gt;29&lt;/volume&gt;&lt;number&gt;4&lt;/number&gt;&lt;dates&gt;&lt;year&gt;2012&lt;/year&gt;&lt;/dates&gt;&lt;work-type&gt;Article&lt;/work-type&gt;&lt;urls&gt;&lt;related-urls&gt;&lt;url&gt;https://www.scopus.com/inward/record.uri?eid=2-s2.0-84862071617&amp;amp;partnerID=40&amp;amp;md5=6dc0ef55e3b658a129e4835a15947d27&lt;/url&gt;&lt;/related-urls&gt;&lt;/urls&gt;&lt;remote-database-name&gt;Scopus&lt;/remote-database-name&gt;&lt;/record&gt;&lt;/Cite&gt;&lt;/EndNote&gt;</w:instrText>
            </w:r>
            <w:r>
              <w:rPr>
                <w:rFonts w:ascii="Calibri" w:hAnsi="Calibri"/>
                <w:sz w:val="18"/>
                <w:szCs w:val="18"/>
              </w:rPr>
              <w:fldChar w:fldCharType="separate"/>
            </w:r>
            <w:r>
              <w:rPr>
                <w:rFonts w:ascii="Calibri" w:hAnsi="Calibri"/>
                <w:noProof/>
                <w:sz w:val="18"/>
                <w:szCs w:val="18"/>
              </w:rPr>
              <w:t>Kaplan (2012)</w:t>
            </w:r>
            <w:r>
              <w:rPr>
                <w:rFonts w:ascii="Calibri" w:hAnsi="Calibri"/>
                <w:sz w:val="18"/>
                <w:szCs w:val="18"/>
              </w:rPr>
              <w:fldChar w:fldCharType="end"/>
            </w:r>
          </w:p>
        </w:tc>
        <w:tc>
          <w:tcPr>
            <w:tcW w:w="0" w:type="auto"/>
          </w:tcPr>
          <w:p w14:paraId="46D4D1BE"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6D7F4C5F"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47A1DD5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7B5EE36"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098054A7"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1B3C45A4"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248562E" w14:textId="77777777" w:rsidR="000301DF" w:rsidRPr="00E6531C" w:rsidRDefault="000301DF" w:rsidP="008165FD">
            <w:pPr>
              <w:rPr>
                <w:rFonts w:ascii="Calibri" w:hAnsi="Calibri"/>
                <w:sz w:val="18"/>
                <w:szCs w:val="18"/>
              </w:rPr>
            </w:pPr>
            <w:r>
              <w:rPr>
                <w:rFonts w:ascii="Calibri" w:hAnsi="Calibri"/>
                <w:sz w:val="18"/>
                <w:szCs w:val="18"/>
              </w:rPr>
              <w:t>Affective</w:t>
            </w:r>
          </w:p>
        </w:tc>
        <w:tc>
          <w:tcPr>
            <w:tcW w:w="0" w:type="auto"/>
          </w:tcPr>
          <w:p w14:paraId="5C1F05FD"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2D35AEAD" w14:textId="77777777" w:rsidR="000301DF" w:rsidRPr="00E6531C" w:rsidRDefault="000301DF" w:rsidP="008165FD">
            <w:pPr>
              <w:rPr>
                <w:rFonts w:ascii="Calibri" w:hAnsi="Calibri"/>
                <w:sz w:val="18"/>
                <w:szCs w:val="18"/>
              </w:rPr>
            </w:pPr>
            <w:r>
              <w:rPr>
                <w:rFonts w:ascii="Calibri" w:hAnsi="Calibri"/>
                <w:sz w:val="18"/>
                <w:szCs w:val="18"/>
              </w:rPr>
              <w:t>Antidepr</w:t>
            </w:r>
          </w:p>
        </w:tc>
        <w:tc>
          <w:tcPr>
            <w:tcW w:w="0" w:type="auto"/>
          </w:tcPr>
          <w:p w14:paraId="7F7AEEAC" w14:textId="77777777" w:rsidR="000301DF" w:rsidRPr="00E6531C" w:rsidRDefault="000301DF" w:rsidP="008165FD">
            <w:pPr>
              <w:rPr>
                <w:rFonts w:ascii="Calibri" w:hAnsi="Calibri"/>
                <w:sz w:val="18"/>
                <w:szCs w:val="18"/>
              </w:rPr>
            </w:pPr>
            <w:r>
              <w:rPr>
                <w:rFonts w:ascii="Calibri" w:hAnsi="Calibri"/>
                <w:sz w:val="18"/>
                <w:szCs w:val="18"/>
              </w:rPr>
              <w:t>NR</w:t>
            </w:r>
          </w:p>
        </w:tc>
        <w:tc>
          <w:tcPr>
            <w:tcW w:w="0" w:type="auto"/>
          </w:tcPr>
          <w:p w14:paraId="2A2335CC"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23D38996"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2A212E23" w14:textId="77777777" w:rsidTr="008165FD">
        <w:tc>
          <w:tcPr>
            <w:tcW w:w="0" w:type="auto"/>
          </w:tcPr>
          <w:p w14:paraId="34308246"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Seemuller&lt;/Author&gt;&lt;Year&gt;2012&lt;/Year&gt;&lt;RecNum&gt;95&lt;/RecNum&gt;&lt;DisplayText&gt;Seemuller&lt;style face="italic"&gt; et al.&lt;/style&gt; (2012)&lt;/DisplayText&gt;&lt;record&gt;&lt;rec-number&gt;95&lt;/rec-number&gt;&lt;foreign-keys&gt;&lt;key app="EN" db-id="as0zw5vvpzsdf4edafrx0zfz25z5vvstvtv2" timestamp="1504190565"&gt;95&lt;/key&gt;&lt;/foreign-keys&gt;&lt;ref-type name="Journal Article"&gt;17&lt;/ref-type&gt;&lt;contributors&gt;&lt;authors&gt;&lt;author&gt;Seemuller, F.&lt;/author&gt;&lt;author&gt;Moller, H. J.&lt;/author&gt;&lt;author&gt;Dittmann, S.&lt;/author&gt;&lt;author&gt;Musil, R.&lt;/author&gt;&lt;/authors&gt;&lt;/contributors&gt;&lt;auth-address&gt;Ludwig-Maximilian-University of Munich, Department of Psychiatry and Psychotherapy, Nussbaumstr,7, 80336 Munich, Germany. fseemuel@med.lmu.de&lt;/auth-address&gt;&lt;titles&gt;&lt;title&gt;Is the efficacy of psychopharmacological drugs comparable to the efficacy of general medicine medication?&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7&lt;/pages&gt;&lt;volume&gt;10&lt;/volume&gt;&lt;edition&gt;2012/02/18&lt;/edition&gt;&lt;keywords&gt;&lt;keyword&gt;*Drug Prescriptions&lt;/keyword&gt;&lt;keyword&gt;*General Practice&lt;/keyword&gt;&lt;keyword&gt;Humans&lt;/keyword&gt;&lt;keyword&gt;Psychotropic Drugs/*therapeutic use&lt;/keyword&gt;&lt;keyword&gt;Treatment Outcome&lt;/keyword&gt;&lt;/keywords&gt;&lt;dates&gt;&lt;year&gt;2012&lt;/year&gt;&lt;pub-dates&gt;&lt;date&gt;Feb 15&lt;/date&gt;&lt;/pub-dates&gt;&lt;/dates&gt;&lt;isbn&gt;1741-7015&lt;/isbn&gt;&lt;accession-num&gt;22335858&lt;/accession-num&gt;&lt;urls&gt;&lt;/urls&gt;&lt;custom2&gt;PMC3308206&lt;/custom2&gt;&lt;electronic-resource-num&gt;10.1186/1741-7015-10-17&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Seemuller</w:t>
            </w:r>
            <w:r w:rsidRPr="00EE1495">
              <w:rPr>
                <w:rFonts w:ascii="Calibri" w:hAnsi="Calibri"/>
                <w:i/>
                <w:noProof/>
                <w:sz w:val="18"/>
                <w:szCs w:val="18"/>
              </w:rPr>
              <w:t xml:space="preserve"> et al.</w:t>
            </w:r>
            <w:r>
              <w:rPr>
                <w:rFonts w:ascii="Calibri" w:hAnsi="Calibri"/>
                <w:noProof/>
                <w:sz w:val="18"/>
                <w:szCs w:val="18"/>
              </w:rPr>
              <w:t xml:space="preserve"> (2012)</w:t>
            </w:r>
            <w:r>
              <w:rPr>
                <w:rFonts w:ascii="Calibri" w:hAnsi="Calibri"/>
                <w:sz w:val="18"/>
                <w:szCs w:val="18"/>
              </w:rPr>
              <w:fldChar w:fldCharType="end"/>
            </w:r>
          </w:p>
        </w:tc>
        <w:tc>
          <w:tcPr>
            <w:tcW w:w="0" w:type="auto"/>
          </w:tcPr>
          <w:p w14:paraId="440294A4"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20D2FEB"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EF42A21"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38011313" w14:textId="77777777" w:rsidR="000301DF" w:rsidRPr="00E6531C" w:rsidRDefault="000301DF" w:rsidP="008165FD">
            <w:pPr>
              <w:rPr>
                <w:rFonts w:ascii="Calibri" w:hAnsi="Calibri"/>
                <w:sz w:val="18"/>
                <w:szCs w:val="18"/>
              </w:rPr>
            </w:pPr>
            <w:r>
              <w:rPr>
                <w:rFonts w:ascii="Calibri" w:hAnsi="Calibri"/>
                <w:sz w:val="18"/>
                <w:szCs w:val="18"/>
              </w:rPr>
              <w:t>Psych=Gen</w:t>
            </w:r>
          </w:p>
        </w:tc>
        <w:tc>
          <w:tcPr>
            <w:tcW w:w="0" w:type="auto"/>
          </w:tcPr>
          <w:p w14:paraId="1C4586A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324AE0AD"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7D9A0EEE"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1A3BC89C"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028BBDCD" w14:textId="77777777" w:rsidR="000301DF" w:rsidRPr="00E6531C" w:rsidRDefault="000301DF" w:rsidP="008165FD">
            <w:pPr>
              <w:rPr>
                <w:rFonts w:ascii="Calibri" w:hAnsi="Calibri"/>
                <w:sz w:val="18"/>
                <w:szCs w:val="18"/>
              </w:rPr>
            </w:pPr>
            <w:r>
              <w:rPr>
                <w:rFonts w:ascii="Calibri" w:hAnsi="Calibri"/>
                <w:sz w:val="18"/>
                <w:szCs w:val="18"/>
              </w:rPr>
              <w:t>All</w:t>
            </w:r>
          </w:p>
        </w:tc>
        <w:tc>
          <w:tcPr>
            <w:tcW w:w="0" w:type="auto"/>
          </w:tcPr>
          <w:p w14:paraId="45FD0CA2"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17DA6E4F"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1C693CF" w14:textId="77777777" w:rsidR="000301DF" w:rsidRPr="00E6531C" w:rsidRDefault="000301DF" w:rsidP="008165FD">
            <w:pPr>
              <w:rPr>
                <w:rFonts w:ascii="Calibri" w:hAnsi="Calibri"/>
                <w:sz w:val="18"/>
                <w:szCs w:val="18"/>
              </w:rPr>
            </w:pPr>
            <w:r>
              <w:rPr>
                <w:rFonts w:ascii="Calibri" w:hAnsi="Calibri"/>
                <w:sz w:val="18"/>
                <w:szCs w:val="18"/>
              </w:rPr>
              <w:t>-</w:t>
            </w:r>
          </w:p>
        </w:tc>
      </w:tr>
      <w:tr w:rsidR="000301DF" w:rsidRPr="00E6531C" w14:paraId="5DF39E05" w14:textId="77777777" w:rsidTr="008165FD">
        <w:tc>
          <w:tcPr>
            <w:tcW w:w="0" w:type="auto"/>
          </w:tcPr>
          <w:p w14:paraId="55F3C88F" w14:textId="77777777" w:rsidR="000301DF" w:rsidRPr="00E6531C" w:rsidRDefault="000301DF" w:rsidP="008165FD">
            <w:pPr>
              <w:rPr>
                <w:rFonts w:ascii="Calibri" w:hAnsi="Calibri"/>
                <w:sz w:val="18"/>
                <w:szCs w:val="18"/>
              </w:rPr>
            </w:pPr>
            <w:r>
              <w:rPr>
                <w:rFonts w:ascii="Calibri" w:hAnsi="Calibri"/>
                <w:sz w:val="18"/>
                <w:szCs w:val="18"/>
              </w:rPr>
              <w:fldChar w:fldCharType="begin"/>
            </w:r>
            <w:r>
              <w:rPr>
                <w:rFonts w:ascii="Calibri" w:hAnsi="Calibri"/>
                <w:sz w:val="18"/>
                <w:szCs w:val="18"/>
              </w:rPr>
              <w:instrText xml:space="preserve"> ADDIN EN.CITE &lt;EndNote&gt;&lt;Cite AuthorYear="1"&gt;&lt;Author&gt;Johnsen&lt;/Author&gt;&lt;Year&gt;2012&lt;/Year&gt;&lt;RecNum&gt;55&lt;/RecNum&gt;&lt;DisplayText&gt;Johnsen and Kroken (2012)&lt;/DisplayText&gt;&lt;record&gt;&lt;rec-number&gt;55&lt;/rec-number&gt;&lt;foreign-keys&gt;&lt;key app="EN" db-id="as0zw5vvpzsdf4edafrx0zfz25z5vvstvtv2" timestamp="1504190565"&gt;55&lt;/key&gt;&lt;/foreign-keys&gt;&lt;ref-type name="Journal Article"&gt;17&lt;/ref-type&gt;&lt;contributors&gt;&lt;authors&gt;&lt;author&gt;Johnsen, E.&lt;/author&gt;&lt;author&gt;Kroken, R. A.&lt;/author&gt;&lt;/authors&gt;&lt;/contributors&gt;&lt;auth-address&gt;Division of Psychiatry, Haukeland University Hospital, and Section of Psychiatry, Department of Clinical Medicine, University of Bergen, Sandviksleitet 1, N-5035 Bergen, Norway.&lt;/auth-address&gt;&lt;titles&gt;&lt;title&gt;Drug treatment developments in schizophrenia and bipolar mania: latest evidence and clinical usefulness&lt;/title&gt;&lt;secondary-title&gt;Ther Adv Chronic Dis&lt;/secondary-title&gt;&lt;alt-title&gt;Therapeutic advances in chronic disease&lt;/alt-title&gt;&lt;/titles&gt;&lt;periodical&gt;&lt;full-title&gt;Ther Adv Chronic Dis&lt;/full-title&gt;&lt;abbr-1&gt;Therapeutic advances in chronic disease&lt;/abbr-1&gt;&lt;/periodical&gt;&lt;alt-periodical&gt;&lt;full-title&gt;Ther Adv Chronic Dis&lt;/full-title&gt;&lt;abbr-1&gt;Therapeutic advances in chronic disease&lt;/abbr-1&gt;&lt;/alt-periodical&gt;&lt;pages&gt;287-300&lt;/pages&gt;&lt;volume&gt;3&lt;/volume&gt;&lt;number&gt;6&lt;/number&gt;&lt;edition&gt;2013/01/24&lt;/edition&gt;&lt;keywords&gt;&lt;keyword&gt;mania&lt;/keyword&gt;&lt;keyword&gt;psychotropic drugs&lt;/keyword&gt;&lt;keyword&gt;review&lt;/keyword&gt;&lt;keyword&gt;schizophrenia&lt;/keyword&gt;&lt;/keywords&gt;&lt;dates&gt;&lt;year&gt;2012&lt;/year&gt;&lt;pub-dates&gt;&lt;date&gt;Nov&lt;/date&gt;&lt;/pub-dates&gt;&lt;/dates&gt;&lt;isbn&gt;2040-6223 (Print)&amp;#xD;2040-6223&lt;/isbn&gt;&lt;accession-num&gt;23342242&lt;/accession-num&gt;&lt;urls&gt;&lt;/urls&gt;&lt;custom2&gt;PMC3539262&lt;/custom2&gt;&lt;electronic-resource-num&gt;10.1177/2040622312462275&lt;/electronic-resource-num&gt;&lt;remote-database-provider&gt;NLM&lt;/remote-database-provider&gt;&lt;language&gt;eng&lt;/language&gt;&lt;/record&gt;&lt;/Cite&gt;&lt;/EndNote&gt;</w:instrText>
            </w:r>
            <w:r>
              <w:rPr>
                <w:rFonts w:ascii="Calibri" w:hAnsi="Calibri"/>
                <w:sz w:val="18"/>
                <w:szCs w:val="18"/>
              </w:rPr>
              <w:fldChar w:fldCharType="separate"/>
            </w:r>
            <w:r>
              <w:rPr>
                <w:rFonts w:ascii="Calibri" w:hAnsi="Calibri"/>
                <w:noProof/>
                <w:sz w:val="18"/>
                <w:szCs w:val="18"/>
              </w:rPr>
              <w:t>Johnsen and Kroken (2012)</w:t>
            </w:r>
            <w:r>
              <w:rPr>
                <w:rFonts w:ascii="Calibri" w:hAnsi="Calibri"/>
                <w:sz w:val="18"/>
                <w:szCs w:val="18"/>
              </w:rPr>
              <w:fldChar w:fldCharType="end"/>
            </w:r>
          </w:p>
        </w:tc>
        <w:tc>
          <w:tcPr>
            <w:tcW w:w="0" w:type="auto"/>
          </w:tcPr>
          <w:p w14:paraId="0461F99C" w14:textId="77777777" w:rsidR="000301DF" w:rsidRPr="00E6531C" w:rsidRDefault="000301DF" w:rsidP="008165FD">
            <w:pPr>
              <w:rPr>
                <w:rFonts w:ascii="Calibri" w:hAnsi="Calibri"/>
                <w:sz w:val="18"/>
                <w:szCs w:val="18"/>
              </w:rPr>
            </w:pPr>
            <w:r>
              <w:rPr>
                <w:rFonts w:ascii="Calibri" w:hAnsi="Calibri"/>
                <w:sz w:val="18"/>
                <w:szCs w:val="18"/>
              </w:rPr>
              <w:t>N-exp</w:t>
            </w:r>
          </w:p>
        </w:tc>
        <w:tc>
          <w:tcPr>
            <w:tcW w:w="0" w:type="auto"/>
          </w:tcPr>
          <w:p w14:paraId="3DB1791D"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5C802427"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3AF7C51C" w14:textId="77777777" w:rsidR="000301DF" w:rsidRPr="00E6531C" w:rsidRDefault="000301DF" w:rsidP="008165FD">
            <w:pPr>
              <w:rPr>
                <w:rFonts w:ascii="Calibri" w:hAnsi="Calibri"/>
                <w:sz w:val="18"/>
                <w:szCs w:val="18"/>
              </w:rPr>
            </w:pPr>
            <w:r>
              <w:rPr>
                <w:rFonts w:ascii="Calibri" w:hAnsi="Calibri"/>
                <w:sz w:val="18"/>
                <w:szCs w:val="18"/>
              </w:rPr>
              <w:t>Moderate ES</w:t>
            </w:r>
          </w:p>
        </w:tc>
        <w:tc>
          <w:tcPr>
            <w:tcW w:w="0" w:type="auto"/>
          </w:tcPr>
          <w:p w14:paraId="4E518DF3" w14:textId="77777777" w:rsidR="000301DF" w:rsidRPr="00E6531C" w:rsidRDefault="000301DF" w:rsidP="008165FD">
            <w:pPr>
              <w:rPr>
                <w:rFonts w:ascii="Calibri" w:hAnsi="Calibri"/>
                <w:sz w:val="18"/>
                <w:szCs w:val="18"/>
              </w:rPr>
            </w:pPr>
            <w:r>
              <w:rPr>
                <w:rFonts w:ascii="Calibri" w:hAnsi="Calibri"/>
                <w:sz w:val="18"/>
                <w:szCs w:val="18"/>
              </w:rPr>
              <w:t>-</w:t>
            </w:r>
          </w:p>
        </w:tc>
        <w:tc>
          <w:tcPr>
            <w:tcW w:w="0" w:type="auto"/>
          </w:tcPr>
          <w:p w14:paraId="29BF87C2" w14:textId="77777777" w:rsidR="000301DF" w:rsidRPr="00E6531C" w:rsidRDefault="000301DF" w:rsidP="008165FD">
            <w:pPr>
              <w:rPr>
                <w:rFonts w:ascii="Calibri" w:hAnsi="Calibri"/>
                <w:sz w:val="18"/>
                <w:szCs w:val="18"/>
              </w:rPr>
            </w:pPr>
            <w:r>
              <w:rPr>
                <w:rFonts w:ascii="Calibri" w:hAnsi="Calibri"/>
                <w:sz w:val="18"/>
                <w:szCs w:val="18"/>
              </w:rPr>
              <w:t>Psych</w:t>
            </w:r>
          </w:p>
        </w:tc>
        <w:tc>
          <w:tcPr>
            <w:tcW w:w="0" w:type="auto"/>
          </w:tcPr>
          <w:p w14:paraId="33C7E735" w14:textId="77777777" w:rsidR="000301DF" w:rsidRPr="00E6531C" w:rsidRDefault="000301DF" w:rsidP="008165FD">
            <w:pPr>
              <w:rPr>
                <w:rFonts w:ascii="Calibri" w:hAnsi="Calibri"/>
                <w:sz w:val="18"/>
                <w:szCs w:val="18"/>
              </w:rPr>
            </w:pPr>
            <w:r>
              <w:rPr>
                <w:rFonts w:ascii="Calibri" w:hAnsi="Calibri"/>
                <w:sz w:val="18"/>
                <w:szCs w:val="18"/>
              </w:rPr>
              <w:t>Psychosis</w:t>
            </w:r>
          </w:p>
        </w:tc>
        <w:tc>
          <w:tcPr>
            <w:tcW w:w="0" w:type="auto"/>
          </w:tcPr>
          <w:p w14:paraId="16FDABE8" w14:textId="77777777" w:rsidR="000301DF" w:rsidRPr="00E6531C" w:rsidRDefault="000301DF" w:rsidP="008165FD">
            <w:pPr>
              <w:rPr>
                <w:rFonts w:ascii="Calibri" w:hAnsi="Calibri"/>
                <w:sz w:val="18"/>
                <w:szCs w:val="18"/>
              </w:rPr>
            </w:pPr>
            <w:r>
              <w:rPr>
                <w:rFonts w:ascii="Calibri" w:hAnsi="Calibri"/>
                <w:sz w:val="18"/>
                <w:szCs w:val="18"/>
              </w:rPr>
              <w:t>Drug</w:t>
            </w:r>
          </w:p>
        </w:tc>
        <w:tc>
          <w:tcPr>
            <w:tcW w:w="0" w:type="auto"/>
          </w:tcPr>
          <w:p w14:paraId="1CB899FB" w14:textId="77777777" w:rsidR="000301DF" w:rsidRPr="00E6531C" w:rsidRDefault="000301DF" w:rsidP="008165FD">
            <w:pPr>
              <w:rPr>
                <w:rFonts w:ascii="Calibri" w:hAnsi="Calibri"/>
                <w:sz w:val="18"/>
                <w:szCs w:val="18"/>
              </w:rPr>
            </w:pPr>
            <w:r>
              <w:rPr>
                <w:rFonts w:ascii="Calibri" w:hAnsi="Calibri"/>
                <w:sz w:val="18"/>
                <w:szCs w:val="18"/>
              </w:rPr>
              <w:t>Antipsych</w:t>
            </w:r>
          </w:p>
        </w:tc>
        <w:tc>
          <w:tcPr>
            <w:tcW w:w="0" w:type="auto"/>
          </w:tcPr>
          <w:p w14:paraId="70F7FC96" w14:textId="77777777" w:rsidR="000301DF" w:rsidRPr="00E6531C" w:rsidRDefault="000301DF" w:rsidP="008165FD">
            <w:pPr>
              <w:rPr>
                <w:rFonts w:ascii="Calibri" w:hAnsi="Calibri"/>
                <w:sz w:val="18"/>
                <w:szCs w:val="18"/>
              </w:rPr>
            </w:pPr>
            <w:r>
              <w:rPr>
                <w:rFonts w:ascii="Calibri" w:hAnsi="Calibri"/>
                <w:sz w:val="18"/>
                <w:szCs w:val="18"/>
              </w:rPr>
              <w:t>Y</w:t>
            </w:r>
          </w:p>
        </w:tc>
        <w:tc>
          <w:tcPr>
            <w:tcW w:w="0" w:type="auto"/>
          </w:tcPr>
          <w:p w14:paraId="74A1EE7D" w14:textId="77777777" w:rsidR="000301DF" w:rsidRPr="00E6531C" w:rsidRDefault="000301DF" w:rsidP="008165FD">
            <w:pPr>
              <w:rPr>
                <w:rFonts w:ascii="Calibri" w:hAnsi="Calibri"/>
                <w:sz w:val="18"/>
                <w:szCs w:val="18"/>
              </w:rPr>
            </w:pPr>
            <w:r>
              <w:rPr>
                <w:rFonts w:ascii="Calibri" w:hAnsi="Calibri"/>
                <w:sz w:val="18"/>
                <w:szCs w:val="18"/>
              </w:rPr>
              <w:t>N</w:t>
            </w:r>
          </w:p>
        </w:tc>
        <w:tc>
          <w:tcPr>
            <w:tcW w:w="0" w:type="auto"/>
          </w:tcPr>
          <w:p w14:paraId="0347361D" w14:textId="77777777" w:rsidR="000301DF" w:rsidRPr="00E6531C" w:rsidRDefault="000301DF" w:rsidP="008165FD">
            <w:pPr>
              <w:rPr>
                <w:rFonts w:ascii="Calibri" w:hAnsi="Calibri"/>
                <w:sz w:val="18"/>
                <w:szCs w:val="18"/>
              </w:rPr>
            </w:pPr>
            <w:r>
              <w:rPr>
                <w:rFonts w:ascii="Calibri" w:hAnsi="Calibri"/>
                <w:sz w:val="18"/>
                <w:szCs w:val="18"/>
              </w:rPr>
              <w:t>-</w:t>
            </w:r>
          </w:p>
        </w:tc>
      </w:tr>
    </w:tbl>
    <w:p w14:paraId="3A12DFA0" w14:textId="77777777" w:rsidR="000301DF" w:rsidRDefault="000301DF">
      <w:pPr>
        <w:rPr>
          <w:sz w:val="18"/>
          <w:szCs w:val="18"/>
        </w:rPr>
      </w:pPr>
    </w:p>
    <w:p w14:paraId="5DE006E1" w14:textId="77777777" w:rsidR="00284B02" w:rsidRDefault="009009E3">
      <w:pPr>
        <w:rPr>
          <w:sz w:val="18"/>
          <w:szCs w:val="18"/>
        </w:rPr>
      </w:pPr>
      <w:r w:rsidRPr="001639D1">
        <w:rPr>
          <w:i/>
          <w:sz w:val="18"/>
          <w:szCs w:val="18"/>
        </w:rPr>
        <w:t>Note.</w:t>
      </w:r>
      <w:r w:rsidRPr="00871B3D">
        <w:rPr>
          <w:sz w:val="18"/>
          <w:szCs w:val="18"/>
        </w:rPr>
        <w:t xml:space="preserve"> </w:t>
      </w:r>
    </w:p>
    <w:p w14:paraId="311663AC" w14:textId="7F261F40" w:rsidR="00D006FD" w:rsidRDefault="00284B02">
      <w:pPr>
        <w:rPr>
          <w:sz w:val="18"/>
          <w:szCs w:val="18"/>
        </w:rPr>
      </w:pPr>
      <w:r w:rsidRPr="00284B02">
        <w:rPr>
          <w:sz w:val="18"/>
          <w:szCs w:val="18"/>
          <w:u w:val="single"/>
        </w:rPr>
        <w:t>Abbreviations</w:t>
      </w:r>
      <w:r>
        <w:rPr>
          <w:sz w:val="18"/>
          <w:szCs w:val="18"/>
        </w:rPr>
        <w:t xml:space="preserve">. </w:t>
      </w:r>
      <w:r w:rsidR="00F72607">
        <w:rPr>
          <w:sz w:val="18"/>
          <w:szCs w:val="18"/>
        </w:rPr>
        <w:t>Acad Finland, Academy of Finland</w:t>
      </w:r>
      <w:r w:rsidR="00F760CE">
        <w:rPr>
          <w:sz w:val="18"/>
          <w:szCs w:val="18"/>
        </w:rPr>
        <w:t>;</w:t>
      </w:r>
      <w:r w:rsidR="00F72607">
        <w:rPr>
          <w:sz w:val="18"/>
          <w:szCs w:val="18"/>
        </w:rPr>
        <w:t xml:space="preserve"> </w:t>
      </w:r>
      <w:r w:rsidR="000D6F40">
        <w:rPr>
          <w:sz w:val="18"/>
          <w:szCs w:val="18"/>
        </w:rPr>
        <w:t>ADHD, Attention-Deficit and Hyperactivity Diso</w:t>
      </w:r>
      <w:r w:rsidR="00074EE7">
        <w:rPr>
          <w:sz w:val="18"/>
          <w:szCs w:val="18"/>
        </w:rPr>
        <w:t xml:space="preserve">rder; </w:t>
      </w:r>
      <w:r w:rsidR="000C4580">
        <w:rPr>
          <w:sz w:val="18"/>
          <w:szCs w:val="18"/>
        </w:rPr>
        <w:t xml:space="preserve">Antidepr, antidepressant; </w:t>
      </w:r>
      <w:r w:rsidR="000C4580">
        <w:rPr>
          <w:rFonts w:ascii="Calibri" w:hAnsi="Calibri"/>
          <w:sz w:val="18"/>
          <w:szCs w:val="18"/>
        </w:rPr>
        <w:t>Anti</w:t>
      </w:r>
      <w:r w:rsidR="00552E2C">
        <w:rPr>
          <w:rFonts w:ascii="Calibri" w:hAnsi="Calibri"/>
          <w:sz w:val="18"/>
          <w:szCs w:val="18"/>
        </w:rPr>
        <w:t>psych</w:t>
      </w:r>
      <w:r w:rsidR="00552E2C">
        <w:rPr>
          <w:sz w:val="18"/>
          <w:szCs w:val="18"/>
        </w:rPr>
        <w:t xml:space="preserve">, Antipsychotic; </w:t>
      </w:r>
      <w:r w:rsidR="00E43FCC">
        <w:rPr>
          <w:sz w:val="18"/>
          <w:szCs w:val="18"/>
        </w:rPr>
        <w:t xml:space="preserve">BAP, </w:t>
      </w:r>
      <w:r w:rsidR="00E43FCC" w:rsidRPr="00E43FCC">
        <w:rPr>
          <w:sz w:val="18"/>
          <w:szCs w:val="18"/>
        </w:rPr>
        <w:t>British Association for Psychopharmacology</w:t>
      </w:r>
      <w:r w:rsidR="00E43FCC">
        <w:rPr>
          <w:sz w:val="18"/>
          <w:szCs w:val="18"/>
        </w:rPr>
        <w:t xml:space="preserve">; </w:t>
      </w:r>
      <w:r w:rsidR="00A13035">
        <w:rPr>
          <w:sz w:val="18"/>
          <w:szCs w:val="18"/>
        </w:rPr>
        <w:t xml:space="preserve">BBRF, </w:t>
      </w:r>
      <w:r w:rsidR="00A13035" w:rsidRPr="00A13035">
        <w:rPr>
          <w:sz w:val="18"/>
          <w:szCs w:val="18"/>
        </w:rPr>
        <w:t>Brain and Behavior Research Fund</w:t>
      </w:r>
      <w:r w:rsidR="00A13035">
        <w:rPr>
          <w:sz w:val="18"/>
          <w:szCs w:val="18"/>
        </w:rPr>
        <w:t xml:space="preserve">; </w:t>
      </w:r>
      <w:r w:rsidR="0077087E">
        <w:rPr>
          <w:sz w:val="18"/>
          <w:szCs w:val="18"/>
        </w:rPr>
        <w:t xml:space="preserve">BHA, </w:t>
      </w:r>
      <w:r w:rsidR="0077087E" w:rsidRPr="0077087E">
        <w:rPr>
          <w:sz w:val="18"/>
          <w:szCs w:val="18"/>
        </w:rPr>
        <w:t>British Homeopathic Association</w:t>
      </w:r>
      <w:r w:rsidR="0077087E">
        <w:rPr>
          <w:sz w:val="18"/>
          <w:szCs w:val="18"/>
        </w:rPr>
        <w:t xml:space="preserve">; </w:t>
      </w:r>
      <w:r w:rsidR="007359F3">
        <w:rPr>
          <w:sz w:val="18"/>
          <w:szCs w:val="18"/>
        </w:rPr>
        <w:t xml:space="preserve">BH Found, </w:t>
      </w:r>
      <w:r w:rsidR="007359F3" w:rsidRPr="007359F3">
        <w:rPr>
          <w:sz w:val="18"/>
          <w:szCs w:val="18"/>
        </w:rPr>
        <w:t>Bertil Hållsten’s Foundation</w:t>
      </w:r>
      <w:r w:rsidR="007359F3">
        <w:rPr>
          <w:sz w:val="18"/>
          <w:szCs w:val="18"/>
        </w:rPr>
        <w:t xml:space="preserve">; </w:t>
      </w:r>
      <w:r w:rsidR="001A75A2">
        <w:rPr>
          <w:sz w:val="18"/>
          <w:szCs w:val="18"/>
        </w:rPr>
        <w:t xml:space="preserve">BJA Found, </w:t>
      </w:r>
      <w:r w:rsidR="001A75A2" w:rsidRPr="001A75A2">
        <w:rPr>
          <w:sz w:val="18"/>
          <w:szCs w:val="18"/>
        </w:rPr>
        <w:t>Bruce J Anderson Foundation</w:t>
      </w:r>
      <w:r w:rsidR="001A75A2">
        <w:rPr>
          <w:sz w:val="18"/>
          <w:szCs w:val="18"/>
        </w:rPr>
        <w:t xml:space="preserve">; </w:t>
      </w:r>
      <w:r w:rsidR="002E615C" w:rsidRPr="00871B3D">
        <w:rPr>
          <w:sz w:val="18"/>
          <w:szCs w:val="18"/>
        </w:rPr>
        <w:t xml:space="preserve">CBASP, Cognitive Behavioral Analysis System of Psychotherapy; </w:t>
      </w:r>
      <w:r w:rsidR="001A6F72" w:rsidRPr="00871B3D">
        <w:rPr>
          <w:sz w:val="18"/>
          <w:szCs w:val="18"/>
        </w:rPr>
        <w:t>CBT, C</w:t>
      </w:r>
      <w:r w:rsidR="00A06959" w:rsidRPr="00871B3D">
        <w:rPr>
          <w:sz w:val="18"/>
          <w:szCs w:val="18"/>
        </w:rPr>
        <w:t xml:space="preserve">ognitive </w:t>
      </w:r>
      <w:r w:rsidR="001A6F72" w:rsidRPr="00871B3D">
        <w:rPr>
          <w:sz w:val="18"/>
          <w:szCs w:val="18"/>
        </w:rPr>
        <w:t>Behavior T</w:t>
      </w:r>
      <w:r w:rsidR="00A06959" w:rsidRPr="00871B3D">
        <w:rPr>
          <w:sz w:val="18"/>
          <w:szCs w:val="18"/>
        </w:rPr>
        <w:t xml:space="preserve">herapy; </w:t>
      </w:r>
      <w:r w:rsidR="00673DA8" w:rsidRPr="00871B3D">
        <w:rPr>
          <w:sz w:val="18"/>
          <w:szCs w:val="18"/>
        </w:rPr>
        <w:t xml:space="preserve">CCIR, Centre for Clinical Intervention Research; </w:t>
      </w:r>
      <w:r w:rsidR="00391E77">
        <w:rPr>
          <w:sz w:val="18"/>
          <w:szCs w:val="18"/>
        </w:rPr>
        <w:t xml:space="preserve">CFS, Chronic Fatigue Syndrome; </w:t>
      </w:r>
      <w:r w:rsidR="00074EE7">
        <w:rPr>
          <w:sz w:val="18"/>
          <w:szCs w:val="18"/>
        </w:rPr>
        <w:t xml:space="preserve">Chemo, Chemotherapy; </w:t>
      </w:r>
      <w:r w:rsidR="00DE104C">
        <w:rPr>
          <w:sz w:val="18"/>
          <w:szCs w:val="18"/>
        </w:rPr>
        <w:t xml:space="preserve">CPA, </w:t>
      </w:r>
      <w:r w:rsidR="00DE104C">
        <w:rPr>
          <w:rFonts w:ascii="Calibri" w:hAnsi="Calibri"/>
          <w:sz w:val="18"/>
          <w:szCs w:val="18"/>
        </w:rPr>
        <w:t>Canadian Psychiatric Association;</w:t>
      </w:r>
      <w:r w:rsidR="00DE104C">
        <w:rPr>
          <w:sz w:val="18"/>
          <w:szCs w:val="18"/>
        </w:rPr>
        <w:t xml:space="preserve"> </w:t>
      </w:r>
      <w:r w:rsidR="003C27E4" w:rsidRPr="00FC18B8">
        <w:rPr>
          <w:sz w:val="18"/>
          <w:szCs w:val="18"/>
        </w:rPr>
        <w:t>COI, conflict of interest</w:t>
      </w:r>
      <w:r w:rsidR="003C27E4">
        <w:rPr>
          <w:sz w:val="18"/>
          <w:szCs w:val="18"/>
        </w:rPr>
        <w:t xml:space="preserve">; </w:t>
      </w:r>
      <w:r w:rsidR="00372DB0">
        <w:rPr>
          <w:sz w:val="18"/>
          <w:szCs w:val="18"/>
        </w:rPr>
        <w:t xml:space="preserve">Cond, Condition; </w:t>
      </w:r>
      <w:r w:rsidR="000C4580">
        <w:rPr>
          <w:sz w:val="18"/>
          <w:szCs w:val="18"/>
        </w:rPr>
        <w:t xml:space="preserve">Dexamph, Dexamphetamine; </w:t>
      </w:r>
      <w:r w:rsidR="00AF75C1">
        <w:rPr>
          <w:sz w:val="18"/>
          <w:szCs w:val="18"/>
        </w:rPr>
        <w:t xml:space="preserve">Edu, Educational; </w:t>
      </w:r>
      <w:r w:rsidR="009E6705">
        <w:rPr>
          <w:sz w:val="18"/>
          <w:szCs w:val="18"/>
        </w:rPr>
        <w:t xml:space="preserve">ERC, European Research Council; </w:t>
      </w:r>
      <w:r w:rsidR="001639D1" w:rsidRPr="00FC18B8">
        <w:rPr>
          <w:sz w:val="18"/>
          <w:szCs w:val="18"/>
        </w:rPr>
        <w:t>ES, effect size</w:t>
      </w:r>
      <w:r w:rsidR="001639D1">
        <w:rPr>
          <w:sz w:val="18"/>
          <w:szCs w:val="18"/>
        </w:rPr>
        <w:t xml:space="preserve">; </w:t>
      </w:r>
      <w:r w:rsidR="008F1F33">
        <w:rPr>
          <w:sz w:val="18"/>
          <w:szCs w:val="18"/>
        </w:rPr>
        <w:t xml:space="preserve">EU, European Union; </w:t>
      </w:r>
      <w:r w:rsidR="003C27E4" w:rsidRPr="00FC18B8">
        <w:rPr>
          <w:sz w:val="18"/>
          <w:szCs w:val="18"/>
        </w:rPr>
        <w:t>Exp, experimental</w:t>
      </w:r>
      <w:r w:rsidR="003C27E4">
        <w:rPr>
          <w:sz w:val="18"/>
          <w:szCs w:val="18"/>
        </w:rPr>
        <w:t xml:space="preserve">; </w:t>
      </w:r>
      <w:r w:rsidR="000C4580">
        <w:rPr>
          <w:sz w:val="18"/>
          <w:szCs w:val="18"/>
        </w:rPr>
        <w:t xml:space="preserve">Found, Foundation; </w:t>
      </w:r>
      <w:r w:rsidR="001639D1" w:rsidRPr="00FC18B8">
        <w:rPr>
          <w:sz w:val="18"/>
          <w:szCs w:val="18"/>
        </w:rPr>
        <w:t>Gen, general medicine</w:t>
      </w:r>
      <w:r w:rsidR="001639D1">
        <w:rPr>
          <w:sz w:val="18"/>
          <w:szCs w:val="18"/>
        </w:rPr>
        <w:t xml:space="preserve">; </w:t>
      </w:r>
      <w:r w:rsidR="004922F4">
        <w:rPr>
          <w:sz w:val="18"/>
          <w:szCs w:val="18"/>
        </w:rPr>
        <w:t xml:space="preserve">Maltreat, </w:t>
      </w:r>
      <w:r w:rsidR="00AD5523">
        <w:rPr>
          <w:sz w:val="18"/>
          <w:szCs w:val="18"/>
        </w:rPr>
        <w:t>M</w:t>
      </w:r>
      <w:r w:rsidR="004922F4">
        <w:rPr>
          <w:sz w:val="18"/>
          <w:szCs w:val="18"/>
        </w:rPr>
        <w:t xml:space="preserve">altreatment; </w:t>
      </w:r>
      <w:r w:rsidR="0077087E">
        <w:rPr>
          <w:rFonts w:ascii="Calibri" w:hAnsi="Calibri"/>
          <w:sz w:val="18"/>
          <w:szCs w:val="18"/>
        </w:rPr>
        <w:t xml:space="preserve">Man HC, Manchester Homeopathic Clinic; </w:t>
      </w:r>
      <w:r w:rsidR="001A75A2">
        <w:rPr>
          <w:rFonts w:ascii="Calibri" w:hAnsi="Calibri"/>
          <w:sz w:val="18"/>
          <w:szCs w:val="18"/>
        </w:rPr>
        <w:t>McLean PDRF</w:t>
      </w:r>
      <w:r w:rsidR="001A75A2">
        <w:rPr>
          <w:sz w:val="18"/>
          <w:szCs w:val="18"/>
        </w:rPr>
        <w:t xml:space="preserve">, </w:t>
      </w:r>
      <w:r w:rsidR="001A75A2" w:rsidRPr="001A75A2">
        <w:rPr>
          <w:sz w:val="18"/>
          <w:szCs w:val="18"/>
        </w:rPr>
        <w:t>McLean Private Donors Research Fund</w:t>
      </w:r>
      <w:r w:rsidR="001A75A2">
        <w:rPr>
          <w:sz w:val="18"/>
          <w:szCs w:val="18"/>
        </w:rPr>
        <w:t xml:space="preserve">; </w:t>
      </w:r>
      <w:r w:rsidR="00AD5523">
        <w:rPr>
          <w:sz w:val="18"/>
          <w:szCs w:val="18"/>
        </w:rPr>
        <w:t xml:space="preserve">MI, Myocardial Infarction; </w:t>
      </w:r>
      <w:r w:rsidR="00A57A49">
        <w:rPr>
          <w:rFonts w:ascii="Calibri" w:hAnsi="Calibri"/>
          <w:sz w:val="18"/>
          <w:szCs w:val="18"/>
        </w:rPr>
        <w:t>MHLW</w:t>
      </w:r>
      <w:r w:rsidR="00A57A49">
        <w:rPr>
          <w:sz w:val="18"/>
          <w:szCs w:val="18"/>
        </w:rPr>
        <w:t xml:space="preserve">, </w:t>
      </w:r>
      <w:r w:rsidR="00A57A49" w:rsidRPr="00A57A49">
        <w:rPr>
          <w:sz w:val="18"/>
          <w:szCs w:val="18"/>
        </w:rPr>
        <w:t>Ministry of Health, Labour and Welfare</w:t>
      </w:r>
      <w:r w:rsidR="00A57A49">
        <w:rPr>
          <w:sz w:val="18"/>
          <w:szCs w:val="18"/>
        </w:rPr>
        <w:t xml:space="preserve">; </w:t>
      </w:r>
      <w:r w:rsidR="009009E3" w:rsidRPr="00871B3D">
        <w:rPr>
          <w:sz w:val="18"/>
          <w:szCs w:val="18"/>
        </w:rPr>
        <w:t xml:space="preserve">MPH, Methylphenidate; </w:t>
      </w:r>
      <w:r w:rsidR="008C55B0">
        <w:rPr>
          <w:sz w:val="18"/>
          <w:szCs w:val="18"/>
        </w:rPr>
        <w:t xml:space="preserve">MRC, Medical Research Council; </w:t>
      </w:r>
      <w:r w:rsidR="001639D1" w:rsidRPr="00FC18B8">
        <w:rPr>
          <w:sz w:val="18"/>
          <w:szCs w:val="18"/>
        </w:rPr>
        <w:t>N, no</w:t>
      </w:r>
      <w:r w:rsidR="001639D1">
        <w:rPr>
          <w:sz w:val="18"/>
          <w:szCs w:val="18"/>
        </w:rPr>
        <w:t xml:space="preserve">; </w:t>
      </w:r>
      <w:r w:rsidR="009009E3" w:rsidRPr="00871B3D">
        <w:rPr>
          <w:sz w:val="18"/>
          <w:szCs w:val="18"/>
        </w:rPr>
        <w:t xml:space="preserve">NIH, National Institutes of Health; </w:t>
      </w:r>
      <w:r w:rsidR="00731598">
        <w:rPr>
          <w:sz w:val="18"/>
          <w:szCs w:val="18"/>
        </w:rPr>
        <w:t xml:space="preserve">NIMH, National Institutes of Mental Health; </w:t>
      </w:r>
      <w:r w:rsidR="00440871">
        <w:rPr>
          <w:sz w:val="18"/>
          <w:szCs w:val="18"/>
        </w:rPr>
        <w:t xml:space="preserve">NINR, </w:t>
      </w:r>
      <w:r w:rsidR="00440871" w:rsidRPr="00440871">
        <w:rPr>
          <w:sz w:val="18"/>
          <w:szCs w:val="18"/>
        </w:rPr>
        <w:t>National Institute of Nursing Research</w:t>
      </w:r>
      <w:r w:rsidR="00440871">
        <w:rPr>
          <w:sz w:val="18"/>
          <w:szCs w:val="18"/>
        </w:rPr>
        <w:t xml:space="preserve">; </w:t>
      </w:r>
      <w:r w:rsidR="000C4580">
        <w:rPr>
          <w:sz w:val="18"/>
          <w:szCs w:val="18"/>
        </w:rPr>
        <w:t xml:space="preserve">NOHRD, </w:t>
      </w:r>
      <w:r w:rsidR="000C4580" w:rsidRPr="000C4580">
        <w:rPr>
          <w:sz w:val="18"/>
          <w:szCs w:val="18"/>
        </w:rPr>
        <w:t>Netherlands Organisation for Health Research and Development</w:t>
      </w:r>
      <w:r w:rsidR="000C4580">
        <w:rPr>
          <w:sz w:val="18"/>
          <w:szCs w:val="18"/>
        </w:rPr>
        <w:t xml:space="preserve">; </w:t>
      </w:r>
      <w:r w:rsidR="003C27E4" w:rsidRPr="00FC18B8">
        <w:rPr>
          <w:sz w:val="18"/>
          <w:szCs w:val="18"/>
        </w:rPr>
        <w:t>Non-exp, non-experimental</w:t>
      </w:r>
      <w:r w:rsidR="003C27E4">
        <w:rPr>
          <w:rFonts w:ascii="Calibri" w:hAnsi="Calibri"/>
          <w:sz w:val="18"/>
          <w:szCs w:val="18"/>
        </w:rPr>
        <w:t xml:space="preserve">; </w:t>
      </w:r>
      <w:r w:rsidR="005E1E04">
        <w:rPr>
          <w:rFonts w:ascii="Calibri" w:hAnsi="Calibri"/>
          <w:sz w:val="18"/>
          <w:szCs w:val="18"/>
        </w:rPr>
        <w:t>Parent glut suppl</w:t>
      </w:r>
      <w:r w:rsidR="005E1E04">
        <w:rPr>
          <w:sz w:val="18"/>
          <w:szCs w:val="18"/>
        </w:rPr>
        <w:t xml:space="preserve">, Parenteral glutamine supplementation; </w:t>
      </w:r>
      <w:r w:rsidR="00A95EF9">
        <w:rPr>
          <w:sz w:val="18"/>
          <w:szCs w:val="18"/>
        </w:rPr>
        <w:t xml:space="preserve">PDT, </w:t>
      </w:r>
      <w:r w:rsidR="00A95EF9">
        <w:rPr>
          <w:sz w:val="18"/>
          <w:szCs w:val="18"/>
        </w:rPr>
        <w:lastRenderedPageBreak/>
        <w:t xml:space="preserve">Psychodynamic therapy; </w:t>
      </w:r>
      <w:r w:rsidR="001639D1" w:rsidRPr="00FC18B8">
        <w:rPr>
          <w:sz w:val="18"/>
          <w:szCs w:val="18"/>
        </w:rPr>
        <w:t>Psy, psychological treatment</w:t>
      </w:r>
      <w:r w:rsidR="001639D1">
        <w:rPr>
          <w:sz w:val="18"/>
          <w:szCs w:val="18"/>
        </w:rPr>
        <w:t xml:space="preserve">; </w:t>
      </w:r>
      <w:r w:rsidR="001639D1" w:rsidRPr="00FC18B8">
        <w:rPr>
          <w:sz w:val="18"/>
          <w:szCs w:val="18"/>
        </w:rPr>
        <w:t>Psych, Psychiatry</w:t>
      </w:r>
      <w:r w:rsidR="001639D1">
        <w:rPr>
          <w:sz w:val="18"/>
          <w:szCs w:val="18"/>
        </w:rPr>
        <w:t xml:space="preserve"> </w:t>
      </w:r>
      <w:r w:rsidR="000D6F40">
        <w:rPr>
          <w:sz w:val="18"/>
          <w:szCs w:val="18"/>
        </w:rPr>
        <w:t xml:space="preserve">PTSD, Post-traumatic Stress Disorder; </w:t>
      </w:r>
      <w:r w:rsidR="009009E3" w:rsidRPr="00871B3D">
        <w:rPr>
          <w:sz w:val="18"/>
          <w:szCs w:val="18"/>
        </w:rPr>
        <w:t>RGC, Research Grants Council</w:t>
      </w:r>
      <w:r w:rsidR="00673DA8" w:rsidRPr="00871B3D">
        <w:rPr>
          <w:sz w:val="18"/>
          <w:szCs w:val="18"/>
        </w:rPr>
        <w:t xml:space="preserve">; </w:t>
      </w:r>
      <w:r w:rsidR="007361FE">
        <w:rPr>
          <w:sz w:val="18"/>
          <w:szCs w:val="18"/>
        </w:rPr>
        <w:t xml:space="preserve">rTMS, </w:t>
      </w:r>
      <w:r w:rsidR="004D6D00">
        <w:rPr>
          <w:sz w:val="18"/>
          <w:szCs w:val="18"/>
        </w:rPr>
        <w:t xml:space="preserve">Repetitive Transcranial Magnetic Stimulation; </w:t>
      </w:r>
      <w:r w:rsidR="007359F3">
        <w:rPr>
          <w:sz w:val="18"/>
          <w:szCs w:val="18"/>
        </w:rPr>
        <w:t xml:space="preserve">SBF, </w:t>
      </w:r>
      <w:r w:rsidR="007359F3" w:rsidRPr="007359F3">
        <w:rPr>
          <w:sz w:val="18"/>
          <w:szCs w:val="18"/>
        </w:rPr>
        <w:t>Swedish Brain Foundation</w:t>
      </w:r>
      <w:r w:rsidR="00913094" w:rsidRPr="00871B3D">
        <w:rPr>
          <w:sz w:val="18"/>
          <w:szCs w:val="18"/>
        </w:rPr>
        <w:t xml:space="preserve">; </w:t>
      </w:r>
      <w:r w:rsidR="00F72607">
        <w:rPr>
          <w:sz w:val="18"/>
          <w:szCs w:val="18"/>
        </w:rPr>
        <w:t xml:space="preserve">SJ Found, </w:t>
      </w:r>
      <w:r w:rsidR="00F72607" w:rsidRPr="00F72607">
        <w:rPr>
          <w:sz w:val="18"/>
          <w:szCs w:val="18"/>
        </w:rPr>
        <w:t>Sigrid Juselius Foundation</w:t>
      </w:r>
      <w:r w:rsidR="00F72607">
        <w:rPr>
          <w:sz w:val="18"/>
          <w:szCs w:val="18"/>
        </w:rPr>
        <w:t xml:space="preserve">; </w:t>
      </w:r>
      <w:r w:rsidR="007359F3">
        <w:rPr>
          <w:sz w:val="18"/>
          <w:szCs w:val="18"/>
        </w:rPr>
        <w:t xml:space="preserve">SMRC, </w:t>
      </w:r>
      <w:r w:rsidR="007359F3" w:rsidRPr="007359F3">
        <w:rPr>
          <w:sz w:val="18"/>
          <w:szCs w:val="18"/>
        </w:rPr>
        <w:t xml:space="preserve">Swedish Medical Research Council, </w:t>
      </w:r>
      <w:r w:rsidR="007359F3">
        <w:rPr>
          <w:sz w:val="18"/>
          <w:szCs w:val="18"/>
        </w:rPr>
        <w:t>S Found, Söderberg’s Foundation;</w:t>
      </w:r>
      <w:r w:rsidR="007359F3" w:rsidRPr="007359F3">
        <w:rPr>
          <w:sz w:val="18"/>
          <w:szCs w:val="18"/>
        </w:rPr>
        <w:t xml:space="preserve"> </w:t>
      </w:r>
      <w:r w:rsidR="00673DA8" w:rsidRPr="00871B3D">
        <w:rPr>
          <w:sz w:val="18"/>
          <w:szCs w:val="18"/>
        </w:rPr>
        <w:t xml:space="preserve">SSRIs, </w:t>
      </w:r>
      <w:r w:rsidR="001A6F72" w:rsidRPr="00871B3D">
        <w:rPr>
          <w:sz w:val="18"/>
          <w:szCs w:val="18"/>
        </w:rPr>
        <w:t>Selective Serotonin Reuptake Inhibitors</w:t>
      </w:r>
      <w:r w:rsidR="007359F3">
        <w:rPr>
          <w:sz w:val="18"/>
          <w:szCs w:val="18"/>
        </w:rPr>
        <w:t xml:space="preserve">; SUH, </w:t>
      </w:r>
      <w:r w:rsidR="007359F3" w:rsidRPr="007359F3">
        <w:rPr>
          <w:sz w:val="18"/>
          <w:szCs w:val="18"/>
        </w:rPr>
        <w:t>Sahlgre</w:t>
      </w:r>
      <w:r w:rsidR="007359F3">
        <w:rPr>
          <w:sz w:val="18"/>
          <w:szCs w:val="18"/>
        </w:rPr>
        <w:t>nska University Hospital</w:t>
      </w:r>
      <w:r w:rsidR="004D629F">
        <w:rPr>
          <w:sz w:val="18"/>
          <w:szCs w:val="18"/>
        </w:rPr>
        <w:t xml:space="preserve">; </w:t>
      </w:r>
      <w:r w:rsidR="00110D21">
        <w:rPr>
          <w:sz w:val="18"/>
          <w:szCs w:val="18"/>
        </w:rPr>
        <w:t>Th, therapy;</w:t>
      </w:r>
      <w:r w:rsidR="00C60DB9">
        <w:rPr>
          <w:sz w:val="18"/>
          <w:szCs w:val="18"/>
        </w:rPr>
        <w:t xml:space="preserve"> </w:t>
      </w:r>
      <w:r w:rsidR="00372DB0">
        <w:rPr>
          <w:sz w:val="18"/>
          <w:szCs w:val="18"/>
        </w:rPr>
        <w:t xml:space="preserve">Treat, treatment; </w:t>
      </w:r>
      <w:r w:rsidR="00110D21">
        <w:rPr>
          <w:sz w:val="18"/>
          <w:szCs w:val="18"/>
        </w:rPr>
        <w:t>Tx, treatment</w:t>
      </w:r>
      <w:r w:rsidR="00606A83">
        <w:rPr>
          <w:sz w:val="18"/>
          <w:szCs w:val="18"/>
        </w:rPr>
        <w:t>s (at least two different treatments</w:t>
      </w:r>
      <w:r w:rsidR="00074EE7">
        <w:rPr>
          <w:sz w:val="18"/>
          <w:szCs w:val="18"/>
        </w:rPr>
        <w:t xml:space="preserve"> from different categories</w:t>
      </w:r>
      <w:r w:rsidR="00606A83">
        <w:rPr>
          <w:sz w:val="18"/>
          <w:szCs w:val="18"/>
        </w:rPr>
        <w:t>)</w:t>
      </w:r>
      <w:r w:rsidR="00110D21">
        <w:rPr>
          <w:sz w:val="18"/>
          <w:szCs w:val="18"/>
        </w:rPr>
        <w:t xml:space="preserve">; </w:t>
      </w:r>
      <w:r w:rsidR="004D629F">
        <w:rPr>
          <w:sz w:val="18"/>
          <w:szCs w:val="18"/>
        </w:rPr>
        <w:t>VA, Department of Veteran Affairs</w:t>
      </w:r>
      <w:r w:rsidR="000D6F40">
        <w:rPr>
          <w:sz w:val="18"/>
          <w:szCs w:val="18"/>
        </w:rPr>
        <w:t>; WHO, World Health Organization</w:t>
      </w:r>
      <w:r w:rsidR="001639D1">
        <w:rPr>
          <w:sz w:val="18"/>
          <w:szCs w:val="18"/>
        </w:rPr>
        <w:t xml:space="preserve">; </w:t>
      </w:r>
      <w:r w:rsidR="001639D1" w:rsidRPr="00FC18B8">
        <w:rPr>
          <w:sz w:val="18"/>
          <w:szCs w:val="18"/>
        </w:rPr>
        <w:t>Y, yes</w:t>
      </w:r>
    </w:p>
    <w:p w14:paraId="22B40616" w14:textId="77777777" w:rsidR="0055730E" w:rsidRDefault="0055730E">
      <w:pPr>
        <w:rPr>
          <w:sz w:val="18"/>
          <w:szCs w:val="18"/>
        </w:rPr>
      </w:pPr>
    </w:p>
    <w:p w14:paraId="75933370" w14:textId="76E0CA1A" w:rsidR="00593451" w:rsidRDefault="008D23B8">
      <w:pPr>
        <w:rPr>
          <w:sz w:val="18"/>
          <w:szCs w:val="18"/>
        </w:rPr>
      </w:pPr>
      <w:bookmarkStart w:id="0" w:name="_GoBack"/>
      <w:bookmarkEnd w:id="0"/>
      <w:r w:rsidRPr="00A91DBC">
        <w:rPr>
          <w:rFonts w:ascii="Calibri" w:hAnsi="Calibri"/>
          <w:b/>
          <w:sz w:val="18"/>
          <w:szCs w:val="18"/>
          <w:vertAlign w:val="superscript"/>
        </w:rPr>
        <w:t xml:space="preserve">a </w:t>
      </w:r>
      <w:r w:rsidRPr="00A91DBC">
        <w:rPr>
          <w:rFonts w:ascii="Calibri" w:hAnsi="Calibri"/>
          <w:b/>
          <w:sz w:val="18"/>
          <w:szCs w:val="18"/>
        </w:rPr>
        <w:t xml:space="preserve">Point </w:t>
      </w:r>
      <w:r w:rsidRPr="00A91DBC">
        <w:rPr>
          <w:b/>
          <w:sz w:val="18"/>
          <w:szCs w:val="18"/>
        </w:rPr>
        <w:t>made:</w:t>
      </w:r>
      <w:r w:rsidRPr="00A91DBC">
        <w:rPr>
          <w:sz w:val="18"/>
          <w:szCs w:val="18"/>
        </w:rPr>
        <w:t xml:space="preserve"> Psych=Gen</w:t>
      </w:r>
      <w:r w:rsidR="008A2564" w:rsidRPr="00A91DBC">
        <w:rPr>
          <w:sz w:val="18"/>
          <w:szCs w:val="18"/>
        </w:rPr>
        <w:t xml:space="preserve">, </w:t>
      </w:r>
      <w:r w:rsidR="00B47C34" w:rsidRPr="00A91DBC">
        <w:rPr>
          <w:sz w:val="18"/>
          <w:szCs w:val="18"/>
        </w:rPr>
        <w:t>the notion that treatment effectiveness in psychiatry closely resembles that in general medicine</w:t>
      </w:r>
      <w:r w:rsidR="008A2564" w:rsidRPr="00A91DBC">
        <w:rPr>
          <w:sz w:val="18"/>
          <w:szCs w:val="18"/>
        </w:rPr>
        <w:t xml:space="preserve">; Gen=Psych, </w:t>
      </w:r>
      <w:r w:rsidR="00B47C34" w:rsidRPr="00A91DBC">
        <w:rPr>
          <w:sz w:val="18"/>
          <w:szCs w:val="18"/>
        </w:rPr>
        <w:t>the notion that treatment effectiveness in general medicine closely resembles that in psychiatry</w:t>
      </w:r>
      <w:r w:rsidR="008A2564" w:rsidRPr="00A91DBC">
        <w:rPr>
          <w:sz w:val="18"/>
          <w:szCs w:val="18"/>
        </w:rPr>
        <w:t>; Large ES, the notion that treatments have large effects; Moderate ES, the notion that treatments have moderate effects; Small ES, the notion that treatments have small effects; Relevant small ES, discussion of small effects not covered by the previous categories, such as a small effect claimed by comparison with the target paper, described as relevant but without making the parallel with general medicine; Other, other point when none of the previous categories applied.</w:t>
      </w:r>
    </w:p>
    <w:p w14:paraId="29AC6B1E" w14:textId="77777777" w:rsidR="008A2564" w:rsidRPr="0055730E" w:rsidRDefault="008A2564">
      <w:pPr>
        <w:rPr>
          <w:b/>
          <w:sz w:val="18"/>
          <w:szCs w:val="18"/>
        </w:rPr>
      </w:pPr>
    </w:p>
    <w:p w14:paraId="205CA63C" w14:textId="6F5A3B41" w:rsidR="00593451" w:rsidRPr="0055730E" w:rsidRDefault="00A838F9" w:rsidP="00593451">
      <w:pPr>
        <w:rPr>
          <w:b/>
          <w:sz w:val="18"/>
          <w:szCs w:val="18"/>
        </w:rPr>
      </w:pPr>
      <w:r w:rsidRPr="0055730E">
        <w:rPr>
          <w:rFonts w:ascii="Calibri" w:hAnsi="Calibri"/>
          <w:b/>
          <w:sz w:val="18"/>
          <w:szCs w:val="18"/>
          <w:vertAlign w:val="superscript"/>
        </w:rPr>
        <w:t>b</w:t>
      </w:r>
      <w:r w:rsidRPr="0055730E">
        <w:rPr>
          <w:b/>
          <w:sz w:val="18"/>
          <w:szCs w:val="18"/>
        </w:rPr>
        <w:t xml:space="preserve"> </w:t>
      </w:r>
      <w:r w:rsidR="00593451" w:rsidRPr="0055730E">
        <w:rPr>
          <w:b/>
          <w:sz w:val="18"/>
          <w:szCs w:val="18"/>
        </w:rPr>
        <w:t>Point (if other)</w:t>
      </w:r>
      <w:r w:rsidR="0055730E" w:rsidRPr="0055730E">
        <w:rPr>
          <w:b/>
          <w:sz w:val="18"/>
          <w:szCs w:val="18"/>
        </w:rPr>
        <w:t>:</w:t>
      </w:r>
    </w:p>
    <w:p w14:paraId="6A947374" w14:textId="30378A77" w:rsidR="00593451" w:rsidRPr="00AC7604" w:rsidRDefault="00AC7604" w:rsidP="00AC7604">
      <w:pPr>
        <w:rPr>
          <w:sz w:val="18"/>
          <w:szCs w:val="18"/>
        </w:rPr>
      </w:pPr>
      <w:r w:rsidRPr="00AC7604">
        <w:rPr>
          <w:sz w:val="18"/>
          <w:szCs w:val="18"/>
          <w:vertAlign w:val="superscript"/>
        </w:rPr>
        <w:t>1)</w:t>
      </w:r>
      <w:r>
        <w:rPr>
          <w:sz w:val="18"/>
          <w:szCs w:val="18"/>
        </w:rPr>
        <w:t xml:space="preserve"> </w:t>
      </w:r>
      <w:r w:rsidR="00593451" w:rsidRPr="00AC7604">
        <w:rPr>
          <w:sz w:val="18"/>
          <w:szCs w:val="18"/>
        </w:rPr>
        <w:t>An effective intervention is not equally effective for everyone in the population</w:t>
      </w:r>
    </w:p>
    <w:p w14:paraId="4B3F45CC" w14:textId="3BDCB474" w:rsidR="00AC7604" w:rsidRDefault="00AC7604" w:rsidP="00AC7604">
      <w:pPr>
        <w:rPr>
          <w:rFonts w:ascii="Calibri" w:hAnsi="Calibri"/>
          <w:sz w:val="18"/>
          <w:szCs w:val="18"/>
        </w:rPr>
      </w:pPr>
      <w:r w:rsidRPr="00AC7604">
        <w:rPr>
          <w:rFonts w:ascii="Calibri" w:hAnsi="Calibri"/>
          <w:sz w:val="18"/>
          <w:szCs w:val="18"/>
          <w:vertAlign w:val="superscript"/>
        </w:rPr>
        <w:t>2)</w:t>
      </w:r>
      <w:r>
        <w:rPr>
          <w:rFonts w:ascii="Calibri" w:hAnsi="Calibri"/>
          <w:sz w:val="18"/>
          <w:szCs w:val="18"/>
          <w:vertAlign w:val="superscript"/>
        </w:rPr>
        <w:t xml:space="preserve"> </w:t>
      </w:r>
      <w:r w:rsidR="002D7D17" w:rsidRPr="002D7D17">
        <w:rPr>
          <w:rFonts w:ascii="Calibri" w:hAnsi="Calibri"/>
          <w:sz w:val="18"/>
          <w:szCs w:val="18"/>
        </w:rPr>
        <w:t>Use of the same method as target paper</w:t>
      </w:r>
    </w:p>
    <w:p w14:paraId="43731F82" w14:textId="2E90FF4B" w:rsidR="00C149F4" w:rsidRDefault="00C149F4" w:rsidP="00AC7604">
      <w:pPr>
        <w:rPr>
          <w:rFonts w:ascii="Calibri" w:hAnsi="Calibri"/>
          <w:sz w:val="18"/>
          <w:szCs w:val="18"/>
        </w:rPr>
      </w:pPr>
      <w:r w:rsidRPr="00C149F4">
        <w:rPr>
          <w:rFonts w:ascii="Calibri" w:hAnsi="Calibri"/>
          <w:sz w:val="18"/>
          <w:szCs w:val="18"/>
          <w:vertAlign w:val="superscript"/>
        </w:rPr>
        <w:t>3)</w:t>
      </w:r>
      <w:r>
        <w:rPr>
          <w:rFonts w:ascii="Calibri" w:hAnsi="Calibri"/>
          <w:sz w:val="18"/>
          <w:szCs w:val="18"/>
          <w:vertAlign w:val="superscript"/>
        </w:rPr>
        <w:t xml:space="preserve"> </w:t>
      </w:r>
      <w:r w:rsidRPr="00C149F4">
        <w:rPr>
          <w:rFonts w:ascii="Calibri" w:hAnsi="Calibri"/>
          <w:sz w:val="18"/>
          <w:szCs w:val="18"/>
        </w:rPr>
        <w:t>Psychotropic drugs are effective</w:t>
      </w:r>
    </w:p>
    <w:p w14:paraId="3717C67A" w14:textId="38098F28" w:rsidR="00A95EF9" w:rsidRDefault="00A95EF9" w:rsidP="00AC7604">
      <w:pPr>
        <w:rPr>
          <w:rFonts w:ascii="Calibri" w:hAnsi="Calibri"/>
          <w:sz w:val="18"/>
          <w:szCs w:val="18"/>
        </w:rPr>
      </w:pPr>
      <w:r w:rsidRPr="00A95EF9">
        <w:rPr>
          <w:rFonts w:ascii="Calibri" w:hAnsi="Calibri"/>
          <w:sz w:val="18"/>
          <w:szCs w:val="18"/>
          <w:vertAlign w:val="superscript"/>
        </w:rPr>
        <w:t>4)</w:t>
      </w:r>
      <w:r>
        <w:rPr>
          <w:rFonts w:ascii="Calibri" w:hAnsi="Calibri"/>
          <w:sz w:val="18"/>
          <w:szCs w:val="18"/>
          <w:vertAlign w:val="superscript"/>
        </w:rPr>
        <w:t xml:space="preserve"> </w:t>
      </w:r>
      <w:r w:rsidRPr="00A95EF9">
        <w:rPr>
          <w:rFonts w:ascii="Calibri" w:hAnsi="Calibri"/>
          <w:sz w:val="18"/>
          <w:szCs w:val="18"/>
        </w:rPr>
        <w:t>Examples of effect sizes in general medicine</w:t>
      </w:r>
    </w:p>
    <w:p w14:paraId="360F04DD" w14:textId="53F80034" w:rsidR="003863E3" w:rsidRDefault="003863E3" w:rsidP="00AC7604">
      <w:pPr>
        <w:rPr>
          <w:rFonts w:ascii="Calibri" w:hAnsi="Calibri"/>
          <w:sz w:val="18"/>
          <w:szCs w:val="18"/>
        </w:rPr>
      </w:pPr>
      <w:r w:rsidRPr="00A15B12">
        <w:rPr>
          <w:rFonts w:ascii="Calibri" w:hAnsi="Calibri"/>
          <w:sz w:val="18"/>
          <w:szCs w:val="18"/>
          <w:vertAlign w:val="superscript"/>
        </w:rPr>
        <w:t>5)</w:t>
      </w:r>
      <w:r>
        <w:rPr>
          <w:rFonts w:ascii="Calibri" w:hAnsi="Calibri"/>
          <w:sz w:val="18"/>
          <w:szCs w:val="18"/>
          <w:vertAlign w:val="superscript"/>
        </w:rPr>
        <w:t xml:space="preserve"> </w:t>
      </w:r>
      <w:r>
        <w:rPr>
          <w:rFonts w:ascii="Calibri" w:hAnsi="Calibri"/>
          <w:sz w:val="18"/>
          <w:szCs w:val="18"/>
        </w:rPr>
        <w:t>ES higher in long-</w:t>
      </w:r>
      <w:r w:rsidRPr="003863E3">
        <w:rPr>
          <w:rFonts w:ascii="Calibri" w:hAnsi="Calibri"/>
          <w:sz w:val="18"/>
          <w:szCs w:val="18"/>
        </w:rPr>
        <w:t>term studies</w:t>
      </w:r>
    </w:p>
    <w:p w14:paraId="7E38979A" w14:textId="62C1E2D1" w:rsidR="00803ACD" w:rsidRDefault="00803ACD" w:rsidP="00AC7604">
      <w:pPr>
        <w:rPr>
          <w:sz w:val="18"/>
          <w:szCs w:val="18"/>
        </w:rPr>
      </w:pPr>
      <w:r w:rsidRPr="00803ACD">
        <w:rPr>
          <w:sz w:val="18"/>
          <w:szCs w:val="18"/>
          <w:vertAlign w:val="superscript"/>
        </w:rPr>
        <w:t>6)</w:t>
      </w:r>
      <w:r>
        <w:rPr>
          <w:vertAlign w:val="superscript"/>
        </w:rPr>
        <w:t xml:space="preserve"> </w:t>
      </w:r>
      <w:r w:rsidRPr="00803ACD">
        <w:rPr>
          <w:sz w:val="18"/>
          <w:szCs w:val="18"/>
        </w:rPr>
        <w:t>Increase in placebo response</w:t>
      </w:r>
    </w:p>
    <w:p w14:paraId="3E0D01E6" w14:textId="725633C3" w:rsidR="00D26C02" w:rsidRDefault="00D26C02" w:rsidP="00AC7604">
      <w:pPr>
        <w:rPr>
          <w:rFonts w:ascii="Calibri" w:hAnsi="Calibri"/>
          <w:sz w:val="18"/>
          <w:szCs w:val="18"/>
        </w:rPr>
      </w:pPr>
      <w:r w:rsidRPr="00D26C02">
        <w:rPr>
          <w:rFonts w:ascii="Calibri" w:hAnsi="Calibri"/>
          <w:sz w:val="18"/>
          <w:szCs w:val="18"/>
          <w:vertAlign w:val="superscript"/>
        </w:rPr>
        <w:t>7)</w:t>
      </w:r>
      <w:r>
        <w:rPr>
          <w:rFonts w:ascii="Calibri" w:hAnsi="Calibri"/>
          <w:sz w:val="18"/>
          <w:szCs w:val="18"/>
          <w:vertAlign w:val="superscript"/>
        </w:rPr>
        <w:t xml:space="preserve"> </w:t>
      </w:r>
      <w:r w:rsidRPr="00D26C02">
        <w:rPr>
          <w:rFonts w:ascii="Calibri" w:hAnsi="Calibri"/>
          <w:sz w:val="18"/>
          <w:szCs w:val="18"/>
        </w:rPr>
        <w:t>Medication cessation and relapse risk</w:t>
      </w:r>
    </w:p>
    <w:p w14:paraId="5DC4FCA5" w14:textId="693CE6D5" w:rsidR="00AD5523" w:rsidRDefault="00AD5523" w:rsidP="00AC7604">
      <w:pPr>
        <w:rPr>
          <w:rFonts w:ascii="Calibri" w:hAnsi="Calibri"/>
          <w:sz w:val="18"/>
          <w:szCs w:val="18"/>
        </w:rPr>
      </w:pPr>
      <w:r w:rsidRPr="00AD5523">
        <w:rPr>
          <w:rFonts w:ascii="Calibri" w:hAnsi="Calibri"/>
          <w:sz w:val="18"/>
          <w:szCs w:val="18"/>
          <w:vertAlign w:val="superscript"/>
        </w:rPr>
        <w:t>8)</w:t>
      </w:r>
      <w:r w:rsidRPr="00AD5523">
        <w:t xml:space="preserve"> </w:t>
      </w:r>
      <w:r w:rsidRPr="00AD5523">
        <w:rPr>
          <w:rFonts w:ascii="Calibri" w:hAnsi="Calibri"/>
          <w:sz w:val="18"/>
          <w:szCs w:val="18"/>
        </w:rPr>
        <w:t>Earlier trials show larger effects</w:t>
      </w:r>
    </w:p>
    <w:p w14:paraId="10C94FC1" w14:textId="4DDCE2CA" w:rsidR="007B2550" w:rsidRDefault="007B2550" w:rsidP="00AC7604">
      <w:pPr>
        <w:rPr>
          <w:rFonts w:ascii="Calibri" w:hAnsi="Calibri"/>
          <w:sz w:val="18"/>
          <w:szCs w:val="18"/>
        </w:rPr>
      </w:pPr>
      <w:r w:rsidRPr="007B2550">
        <w:rPr>
          <w:rFonts w:ascii="Calibri" w:hAnsi="Calibri"/>
          <w:sz w:val="18"/>
          <w:szCs w:val="18"/>
          <w:vertAlign w:val="superscript"/>
        </w:rPr>
        <w:t>9</w:t>
      </w:r>
      <w:r>
        <w:rPr>
          <w:rFonts w:ascii="Calibri" w:hAnsi="Calibri"/>
          <w:sz w:val="18"/>
          <w:szCs w:val="18"/>
          <w:vertAlign w:val="superscript"/>
        </w:rPr>
        <w:t xml:space="preserve">) </w:t>
      </w:r>
      <w:r>
        <w:rPr>
          <w:rFonts w:ascii="Calibri" w:hAnsi="Calibri"/>
          <w:sz w:val="18"/>
          <w:szCs w:val="18"/>
        </w:rPr>
        <w:t>P</w:t>
      </w:r>
      <w:r w:rsidRPr="007B2550">
        <w:rPr>
          <w:rFonts w:ascii="Calibri" w:hAnsi="Calibri"/>
          <w:sz w:val="18"/>
          <w:szCs w:val="18"/>
        </w:rPr>
        <w:t>sychotropic drugs</w:t>
      </w:r>
      <w:r>
        <w:rPr>
          <w:rFonts w:ascii="Calibri" w:hAnsi="Calibri"/>
          <w:sz w:val="18"/>
          <w:szCs w:val="18"/>
        </w:rPr>
        <w:t xml:space="preserve"> have favorable effects</w:t>
      </w:r>
    </w:p>
    <w:p w14:paraId="27347BA1" w14:textId="26C66613" w:rsidR="005937DC" w:rsidRDefault="005937DC" w:rsidP="00AC7604">
      <w:pPr>
        <w:rPr>
          <w:rFonts w:ascii="Calibri" w:hAnsi="Calibri"/>
          <w:sz w:val="18"/>
          <w:szCs w:val="18"/>
        </w:rPr>
      </w:pPr>
      <w:r w:rsidRPr="005937DC">
        <w:rPr>
          <w:rFonts w:ascii="Calibri" w:hAnsi="Calibri"/>
          <w:sz w:val="18"/>
          <w:szCs w:val="18"/>
          <w:vertAlign w:val="superscript"/>
        </w:rPr>
        <w:t>10)</w:t>
      </w:r>
      <w:r>
        <w:rPr>
          <w:rFonts w:ascii="Calibri" w:hAnsi="Calibri"/>
          <w:sz w:val="18"/>
          <w:szCs w:val="18"/>
        </w:rPr>
        <w:t xml:space="preserve"> </w:t>
      </w:r>
      <w:r w:rsidRPr="005937DC">
        <w:rPr>
          <w:rFonts w:ascii="Calibri" w:hAnsi="Calibri"/>
          <w:sz w:val="18"/>
          <w:szCs w:val="18"/>
        </w:rPr>
        <w:t>Put different interventions into perspective</w:t>
      </w:r>
    </w:p>
    <w:p w14:paraId="7BA2999F" w14:textId="0D43FE85" w:rsidR="00CD1123" w:rsidRDefault="00CD1123" w:rsidP="00AC7604">
      <w:pPr>
        <w:rPr>
          <w:rFonts w:ascii="Calibri" w:hAnsi="Calibri"/>
          <w:sz w:val="18"/>
          <w:szCs w:val="18"/>
        </w:rPr>
      </w:pPr>
      <w:r w:rsidRPr="00CD1123">
        <w:rPr>
          <w:rFonts w:ascii="Calibri" w:hAnsi="Calibri"/>
          <w:sz w:val="18"/>
          <w:szCs w:val="18"/>
          <w:vertAlign w:val="superscript"/>
        </w:rPr>
        <w:t>11)</w:t>
      </w:r>
      <w:r>
        <w:rPr>
          <w:rFonts w:ascii="Calibri" w:hAnsi="Calibri"/>
          <w:sz w:val="18"/>
          <w:szCs w:val="18"/>
        </w:rPr>
        <w:t xml:space="preserve"> </w:t>
      </w:r>
      <w:r w:rsidRPr="00CD1123">
        <w:rPr>
          <w:rFonts w:ascii="Calibri" w:hAnsi="Calibri"/>
          <w:sz w:val="18"/>
          <w:szCs w:val="18"/>
        </w:rPr>
        <w:t>Drug placebo difference for antidepressant</w:t>
      </w:r>
    </w:p>
    <w:p w14:paraId="54805D7F" w14:textId="62ADA0D7" w:rsidR="00AA7ABF" w:rsidRDefault="00AA7ABF" w:rsidP="00AC7604">
      <w:pPr>
        <w:rPr>
          <w:rFonts w:ascii="Calibri" w:hAnsi="Calibri"/>
          <w:sz w:val="18"/>
          <w:szCs w:val="18"/>
        </w:rPr>
      </w:pPr>
      <w:r w:rsidRPr="00AA7ABF">
        <w:rPr>
          <w:rFonts w:ascii="Calibri" w:hAnsi="Calibri"/>
          <w:sz w:val="18"/>
          <w:szCs w:val="18"/>
          <w:vertAlign w:val="superscript"/>
        </w:rPr>
        <w:t>12)</w:t>
      </w:r>
      <w:r>
        <w:rPr>
          <w:rFonts w:ascii="Calibri" w:hAnsi="Calibri"/>
          <w:sz w:val="18"/>
          <w:szCs w:val="18"/>
        </w:rPr>
        <w:t xml:space="preserve"> </w:t>
      </w:r>
      <w:r w:rsidRPr="00AA7ABF">
        <w:rPr>
          <w:rFonts w:ascii="Calibri" w:hAnsi="Calibri"/>
          <w:sz w:val="18"/>
          <w:szCs w:val="18"/>
        </w:rPr>
        <w:t>Efficacy only achieved in subgroups</w:t>
      </w:r>
    </w:p>
    <w:p w14:paraId="3E4754AC" w14:textId="2AF570F2" w:rsidR="00F02A76" w:rsidRDefault="00F02A76" w:rsidP="00AC7604">
      <w:pPr>
        <w:rPr>
          <w:rFonts w:ascii="Calibri" w:hAnsi="Calibri"/>
          <w:sz w:val="18"/>
          <w:szCs w:val="18"/>
        </w:rPr>
      </w:pPr>
      <w:r w:rsidRPr="00F02A76">
        <w:rPr>
          <w:rFonts w:ascii="Calibri" w:hAnsi="Calibri"/>
          <w:sz w:val="18"/>
          <w:szCs w:val="18"/>
          <w:vertAlign w:val="superscript"/>
        </w:rPr>
        <w:t>13)</w:t>
      </w:r>
      <w:r>
        <w:rPr>
          <w:rFonts w:ascii="Calibri" w:hAnsi="Calibri"/>
          <w:sz w:val="18"/>
          <w:szCs w:val="18"/>
        </w:rPr>
        <w:t xml:space="preserve"> </w:t>
      </w:r>
      <w:r w:rsidRPr="00F02A76">
        <w:rPr>
          <w:rFonts w:ascii="Calibri" w:hAnsi="Calibri"/>
          <w:sz w:val="18"/>
          <w:szCs w:val="18"/>
        </w:rPr>
        <w:t>Uniformative comparative effectiveness</w:t>
      </w:r>
    </w:p>
    <w:p w14:paraId="5D047473" w14:textId="77777777" w:rsidR="0052292D" w:rsidRDefault="0052292D" w:rsidP="00AC7604">
      <w:pPr>
        <w:rPr>
          <w:rFonts w:ascii="Calibri" w:hAnsi="Calibri"/>
          <w:sz w:val="18"/>
          <w:szCs w:val="18"/>
        </w:rPr>
      </w:pPr>
    </w:p>
    <w:p w14:paraId="790036C3" w14:textId="77777777" w:rsidR="00692F16" w:rsidRDefault="00692F16" w:rsidP="00AC7604">
      <w:pPr>
        <w:rPr>
          <w:rFonts w:ascii="Calibri" w:hAnsi="Calibri"/>
          <w:b/>
        </w:rPr>
      </w:pPr>
    </w:p>
    <w:p w14:paraId="1841D7CB" w14:textId="77777777" w:rsidR="00692F16" w:rsidRDefault="00692F16" w:rsidP="00AC7604">
      <w:pPr>
        <w:rPr>
          <w:rFonts w:ascii="Calibri" w:hAnsi="Calibri"/>
          <w:b/>
        </w:rPr>
      </w:pPr>
    </w:p>
    <w:p w14:paraId="31005173" w14:textId="77777777" w:rsidR="00692F16" w:rsidRDefault="00692F16" w:rsidP="00AC7604">
      <w:pPr>
        <w:rPr>
          <w:rFonts w:ascii="Calibri" w:hAnsi="Calibri"/>
          <w:b/>
        </w:rPr>
      </w:pPr>
    </w:p>
    <w:p w14:paraId="74418649" w14:textId="77777777" w:rsidR="00692F16" w:rsidRDefault="00692F16" w:rsidP="00AC7604">
      <w:pPr>
        <w:rPr>
          <w:rFonts w:ascii="Calibri" w:hAnsi="Calibri"/>
          <w:b/>
        </w:rPr>
      </w:pPr>
    </w:p>
    <w:p w14:paraId="10C992BD" w14:textId="77777777" w:rsidR="00692F16" w:rsidRDefault="00692F16" w:rsidP="00AC7604">
      <w:pPr>
        <w:rPr>
          <w:rFonts w:ascii="Calibri" w:hAnsi="Calibri"/>
          <w:b/>
        </w:rPr>
      </w:pPr>
    </w:p>
    <w:p w14:paraId="200F05A6" w14:textId="77777777" w:rsidR="00692F16" w:rsidRDefault="00692F16" w:rsidP="00AC7604">
      <w:pPr>
        <w:rPr>
          <w:rFonts w:ascii="Calibri" w:hAnsi="Calibri"/>
          <w:b/>
        </w:rPr>
      </w:pPr>
    </w:p>
    <w:p w14:paraId="7B58727D" w14:textId="77777777" w:rsidR="00692F16" w:rsidRDefault="00692F16" w:rsidP="00AC7604">
      <w:pPr>
        <w:rPr>
          <w:rFonts w:ascii="Calibri" w:hAnsi="Calibri"/>
          <w:b/>
        </w:rPr>
      </w:pPr>
    </w:p>
    <w:p w14:paraId="0B2D26AA" w14:textId="77777777" w:rsidR="00692F16" w:rsidRDefault="00692F16" w:rsidP="00AC7604">
      <w:pPr>
        <w:rPr>
          <w:rFonts w:ascii="Calibri" w:hAnsi="Calibri"/>
          <w:b/>
        </w:rPr>
      </w:pPr>
    </w:p>
    <w:p w14:paraId="5E3107F8" w14:textId="77777777" w:rsidR="00692F16" w:rsidRDefault="00692F16" w:rsidP="00AC7604">
      <w:pPr>
        <w:rPr>
          <w:rFonts w:ascii="Calibri" w:hAnsi="Calibri"/>
          <w:b/>
        </w:rPr>
      </w:pPr>
    </w:p>
    <w:p w14:paraId="1A0BA87C" w14:textId="77777777" w:rsidR="00692F16" w:rsidRDefault="00692F16" w:rsidP="00AC7604">
      <w:pPr>
        <w:rPr>
          <w:rFonts w:ascii="Calibri" w:hAnsi="Calibri"/>
          <w:b/>
        </w:rPr>
      </w:pPr>
    </w:p>
    <w:p w14:paraId="4C4B6C65" w14:textId="77777777" w:rsidR="00692F16" w:rsidRDefault="00692F16" w:rsidP="00AC7604">
      <w:pPr>
        <w:rPr>
          <w:rFonts w:ascii="Calibri" w:hAnsi="Calibri"/>
          <w:b/>
        </w:rPr>
      </w:pPr>
    </w:p>
    <w:p w14:paraId="048A463F" w14:textId="77777777" w:rsidR="00692F16" w:rsidRDefault="00692F16" w:rsidP="00AC7604">
      <w:pPr>
        <w:rPr>
          <w:rFonts w:ascii="Calibri" w:hAnsi="Calibri"/>
          <w:b/>
        </w:rPr>
      </w:pPr>
    </w:p>
    <w:p w14:paraId="3CAFEB5D" w14:textId="77777777" w:rsidR="00692F16" w:rsidRDefault="00692F16" w:rsidP="00AC7604">
      <w:pPr>
        <w:rPr>
          <w:rFonts w:ascii="Calibri" w:hAnsi="Calibri"/>
          <w:b/>
        </w:rPr>
      </w:pPr>
    </w:p>
    <w:p w14:paraId="0EF459FD" w14:textId="725B56F5" w:rsidR="0052292D" w:rsidRPr="00692F16" w:rsidRDefault="00692F16" w:rsidP="00AC7604">
      <w:pPr>
        <w:rPr>
          <w:b/>
          <w:vertAlign w:val="superscript"/>
        </w:rPr>
      </w:pPr>
      <w:r>
        <w:rPr>
          <w:rFonts w:ascii="Calibri" w:hAnsi="Calibri"/>
          <w:b/>
        </w:rPr>
        <w:t>References for i</w:t>
      </w:r>
      <w:r w:rsidRPr="00692F16">
        <w:rPr>
          <w:rFonts w:ascii="Calibri" w:hAnsi="Calibri"/>
          <w:b/>
        </w:rPr>
        <w:t>ncluded records</w:t>
      </w:r>
    </w:p>
    <w:p w14:paraId="1EDD473F" w14:textId="77777777" w:rsidR="00D006FD" w:rsidRDefault="00D006FD"/>
    <w:p w14:paraId="526230C8" w14:textId="77777777" w:rsidR="00A838F9" w:rsidRPr="00A838F9" w:rsidRDefault="00D006FD" w:rsidP="00A838F9">
      <w:pPr>
        <w:pStyle w:val="EndNoteBibliography"/>
        <w:rPr>
          <w:noProof/>
        </w:rPr>
      </w:pPr>
      <w:r>
        <w:fldChar w:fldCharType="begin"/>
      </w:r>
      <w:r w:rsidRPr="00AB5474">
        <w:instrText xml:space="preserve"> ADDIN EN.REFLIST </w:instrText>
      </w:r>
      <w:r>
        <w:fldChar w:fldCharType="separate"/>
      </w:r>
      <w:r w:rsidR="00A838F9" w:rsidRPr="00A838F9">
        <w:rPr>
          <w:b/>
          <w:noProof/>
        </w:rPr>
        <w:t xml:space="preserve">Adli, M. &amp; Hegerl, U. </w:t>
      </w:r>
      <w:r w:rsidR="00A838F9" w:rsidRPr="00A838F9">
        <w:rPr>
          <w:noProof/>
        </w:rPr>
        <w:t xml:space="preserve">(2014). Do we underestimate the benefits of antidepressants? </w:t>
      </w:r>
      <w:r w:rsidR="00A838F9" w:rsidRPr="00A838F9">
        <w:rPr>
          <w:i/>
          <w:noProof/>
        </w:rPr>
        <w:t>Lancet</w:t>
      </w:r>
      <w:r w:rsidR="00A838F9" w:rsidRPr="00A838F9">
        <w:rPr>
          <w:noProof/>
        </w:rPr>
        <w:t xml:space="preserve"> </w:t>
      </w:r>
      <w:r w:rsidR="00A838F9" w:rsidRPr="00A838F9">
        <w:rPr>
          <w:b/>
          <w:noProof/>
        </w:rPr>
        <w:t>383</w:t>
      </w:r>
      <w:r w:rsidR="00A838F9" w:rsidRPr="00A838F9">
        <w:rPr>
          <w:noProof/>
        </w:rPr>
        <w:t>, 1361-2.</w:t>
      </w:r>
    </w:p>
    <w:p w14:paraId="522B0AC1" w14:textId="77777777" w:rsidR="00A838F9" w:rsidRPr="00A838F9" w:rsidRDefault="00A838F9" w:rsidP="00A838F9">
      <w:pPr>
        <w:pStyle w:val="EndNoteBibliography"/>
        <w:rPr>
          <w:noProof/>
        </w:rPr>
      </w:pPr>
      <w:r w:rsidRPr="00A838F9">
        <w:rPr>
          <w:b/>
          <w:noProof/>
        </w:rPr>
        <w:t xml:space="preserve">Aleman, A., Slotema, C. W. &amp; Sommer, I. E. </w:t>
      </w:r>
      <w:r w:rsidRPr="00A838F9">
        <w:rPr>
          <w:noProof/>
        </w:rPr>
        <w:t xml:space="preserve">(2014). rTMS deserves a fair chance as a novel treatment for depression. </w:t>
      </w:r>
      <w:r w:rsidRPr="00A838F9">
        <w:rPr>
          <w:i/>
          <w:noProof/>
        </w:rPr>
        <w:t>Acta Psychiatr Scand</w:t>
      </w:r>
      <w:r w:rsidRPr="00A838F9">
        <w:rPr>
          <w:noProof/>
        </w:rPr>
        <w:t xml:space="preserve"> </w:t>
      </w:r>
      <w:r w:rsidRPr="00A838F9">
        <w:rPr>
          <w:b/>
          <w:noProof/>
        </w:rPr>
        <w:t>130</w:t>
      </w:r>
      <w:r w:rsidRPr="00A838F9">
        <w:rPr>
          <w:noProof/>
        </w:rPr>
        <w:t>, 324-5.</w:t>
      </w:r>
    </w:p>
    <w:p w14:paraId="507C9536" w14:textId="77777777" w:rsidR="00A838F9" w:rsidRPr="00A838F9" w:rsidRDefault="00A838F9" w:rsidP="00A838F9">
      <w:pPr>
        <w:pStyle w:val="EndNoteBibliography"/>
        <w:rPr>
          <w:noProof/>
        </w:rPr>
      </w:pPr>
      <w:r w:rsidRPr="00A838F9">
        <w:rPr>
          <w:b/>
          <w:noProof/>
        </w:rPr>
        <w:t xml:space="preserve">Aubin, H. J. &amp; Luquiens, A. </w:t>
      </w:r>
      <w:r w:rsidRPr="00A838F9">
        <w:rPr>
          <w:noProof/>
        </w:rPr>
        <w:t xml:space="preserve">(2015). Feeding Two Birds with One Scone: The Case of Varenicline. </w:t>
      </w:r>
      <w:r w:rsidRPr="00A838F9">
        <w:rPr>
          <w:i/>
          <w:noProof/>
        </w:rPr>
        <w:t>Alcohol Clin Exp Res</w:t>
      </w:r>
      <w:r w:rsidRPr="00A838F9">
        <w:rPr>
          <w:noProof/>
        </w:rPr>
        <w:t xml:space="preserve"> </w:t>
      </w:r>
      <w:r w:rsidRPr="00A838F9">
        <w:rPr>
          <w:b/>
          <w:noProof/>
        </w:rPr>
        <w:t>39</w:t>
      </w:r>
      <w:r w:rsidRPr="00A838F9">
        <w:rPr>
          <w:noProof/>
        </w:rPr>
        <w:t>, 2299-301.</w:t>
      </w:r>
    </w:p>
    <w:p w14:paraId="2EB88555" w14:textId="77777777" w:rsidR="00A838F9" w:rsidRPr="00A838F9" w:rsidRDefault="00A838F9" w:rsidP="00A838F9">
      <w:pPr>
        <w:pStyle w:val="EndNoteBibliography"/>
        <w:rPr>
          <w:noProof/>
        </w:rPr>
      </w:pPr>
      <w:r w:rsidRPr="00A838F9">
        <w:rPr>
          <w:b/>
          <w:noProof/>
        </w:rPr>
        <w:t xml:space="preserve">Aubin, H. J., Reimer, J., Nutt, D. J., Bladstrom, A., Torup, L., Francois, C. &amp; Chick, J. </w:t>
      </w:r>
      <w:r w:rsidRPr="00A838F9">
        <w:rPr>
          <w:noProof/>
        </w:rPr>
        <w:t xml:space="preserve">(2015). Clinical relevance of as-needed treatment with nalmefene in alcohol-dependent patients. </w:t>
      </w:r>
      <w:r w:rsidRPr="00A838F9">
        <w:rPr>
          <w:i/>
          <w:noProof/>
        </w:rPr>
        <w:t>Eur Addict Res</w:t>
      </w:r>
      <w:r w:rsidRPr="00A838F9">
        <w:rPr>
          <w:noProof/>
        </w:rPr>
        <w:t xml:space="preserve"> </w:t>
      </w:r>
      <w:r w:rsidRPr="00A838F9">
        <w:rPr>
          <w:b/>
          <w:noProof/>
        </w:rPr>
        <w:t>21</w:t>
      </w:r>
      <w:r w:rsidRPr="00A838F9">
        <w:rPr>
          <w:noProof/>
        </w:rPr>
        <w:t>, 160-8.</w:t>
      </w:r>
    </w:p>
    <w:p w14:paraId="6347F555" w14:textId="77777777" w:rsidR="00A838F9" w:rsidRPr="00A838F9" w:rsidRDefault="00A838F9" w:rsidP="00A838F9">
      <w:pPr>
        <w:pStyle w:val="EndNoteBibliography"/>
        <w:rPr>
          <w:noProof/>
        </w:rPr>
      </w:pPr>
      <w:r w:rsidRPr="00A838F9">
        <w:rPr>
          <w:b/>
          <w:noProof/>
        </w:rPr>
        <w:t xml:space="preserve">Baldessarini, R. J. </w:t>
      </w:r>
      <w:r w:rsidRPr="00A838F9">
        <w:rPr>
          <w:noProof/>
        </w:rPr>
        <w:t xml:space="preserve">(2014). The impact of psychopharmacology on contemporary psychiatry. </w:t>
      </w:r>
      <w:r w:rsidRPr="00A838F9">
        <w:rPr>
          <w:i/>
          <w:noProof/>
        </w:rPr>
        <w:t>Can J Psychiatry</w:t>
      </w:r>
      <w:r w:rsidRPr="00A838F9">
        <w:rPr>
          <w:noProof/>
        </w:rPr>
        <w:t xml:space="preserve"> </w:t>
      </w:r>
      <w:r w:rsidRPr="00A838F9">
        <w:rPr>
          <w:b/>
          <w:noProof/>
        </w:rPr>
        <w:t>59</w:t>
      </w:r>
      <w:r w:rsidRPr="00A838F9">
        <w:rPr>
          <w:noProof/>
        </w:rPr>
        <w:t>, 401-5.</w:t>
      </w:r>
    </w:p>
    <w:p w14:paraId="6B5C1233" w14:textId="77777777" w:rsidR="00A838F9" w:rsidRPr="00A838F9" w:rsidRDefault="00A838F9" w:rsidP="00A838F9">
      <w:pPr>
        <w:pStyle w:val="EndNoteBibliography"/>
        <w:rPr>
          <w:noProof/>
        </w:rPr>
      </w:pPr>
      <w:r w:rsidRPr="00A838F9">
        <w:rPr>
          <w:b/>
          <w:noProof/>
        </w:rPr>
        <w:t xml:space="preserve">Banaschewski, T., Buitelaar, J., Chui, C. S., Coghill, D., Cortese, S., Simonoff, E. &amp; Wong, I. C. </w:t>
      </w:r>
      <w:r w:rsidRPr="00A838F9">
        <w:rPr>
          <w:noProof/>
        </w:rPr>
        <w:t xml:space="preserve">(2016). Methylphenidate for ADHD in children and adolescents: throwing the baby out with the bathwater. </w:t>
      </w:r>
      <w:r w:rsidRPr="00A838F9">
        <w:rPr>
          <w:i/>
          <w:noProof/>
        </w:rPr>
        <w:t>Evid Based Ment Health</w:t>
      </w:r>
      <w:r w:rsidRPr="00A838F9">
        <w:rPr>
          <w:noProof/>
        </w:rPr>
        <w:t xml:space="preserve"> </w:t>
      </w:r>
      <w:r w:rsidRPr="00A838F9">
        <w:rPr>
          <w:b/>
          <w:noProof/>
        </w:rPr>
        <w:t>19</w:t>
      </w:r>
      <w:r w:rsidRPr="00A838F9">
        <w:rPr>
          <w:noProof/>
        </w:rPr>
        <w:t>, 97-99.</w:t>
      </w:r>
    </w:p>
    <w:p w14:paraId="23A3EE2E" w14:textId="77777777" w:rsidR="00A838F9" w:rsidRPr="00A838F9" w:rsidRDefault="00A838F9" w:rsidP="00A838F9">
      <w:pPr>
        <w:pStyle w:val="EndNoteBibliography"/>
        <w:rPr>
          <w:noProof/>
        </w:rPr>
      </w:pPr>
      <w:r w:rsidRPr="00A838F9">
        <w:rPr>
          <w:b/>
          <w:noProof/>
        </w:rPr>
        <w:t xml:space="preserve">Bauer, M., Pfennig, A., Severus, E., Whybrow, P. C., Angst, J. &amp; Moller, H. J. </w:t>
      </w:r>
      <w:r w:rsidRPr="00A838F9">
        <w:rPr>
          <w:noProof/>
        </w:rPr>
        <w:t xml:space="preserve">(2013). World Federation of Societies of Biological Psychiatry (WFSBP) guidelines for biological treatment of unipolar depressive disorders, part 1: update 2013 on the acute and continuation treatment of unipolar depressive disorders. </w:t>
      </w:r>
      <w:r w:rsidRPr="00A838F9">
        <w:rPr>
          <w:i/>
          <w:noProof/>
        </w:rPr>
        <w:t>World J Biol Psychiatry</w:t>
      </w:r>
      <w:r w:rsidRPr="00A838F9">
        <w:rPr>
          <w:noProof/>
        </w:rPr>
        <w:t xml:space="preserve"> </w:t>
      </w:r>
      <w:r w:rsidRPr="00A838F9">
        <w:rPr>
          <w:b/>
          <w:noProof/>
        </w:rPr>
        <w:t>14</w:t>
      </w:r>
      <w:r w:rsidRPr="00A838F9">
        <w:rPr>
          <w:noProof/>
        </w:rPr>
        <w:t>, 334-85.</w:t>
      </w:r>
    </w:p>
    <w:p w14:paraId="42343FF5" w14:textId="77777777" w:rsidR="00A838F9" w:rsidRPr="00A838F9" w:rsidRDefault="00A838F9" w:rsidP="00A838F9">
      <w:pPr>
        <w:pStyle w:val="EndNoteBibliography"/>
        <w:rPr>
          <w:noProof/>
        </w:rPr>
      </w:pPr>
      <w:r w:rsidRPr="00A838F9">
        <w:rPr>
          <w:b/>
          <w:noProof/>
        </w:rPr>
        <w:t xml:space="preserve">Bhugra, D., Ventriglio, A., Kuzman, M. R., Ikkos, G., Hermans, M. H., Falkai, P., Fiorillo, A., Musalek, M., Hoschl, C., Dales, J., Beezhold, J., Rossler, W., Racetovic, G. &amp; Gaebel, W. </w:t>
      </w:r>
      <w:r w:rsidRPr="00A838F9">
        <w:rPr>
          <w:noProof/>
        </w:rPr>
        <w:t xml:space="preserve">(2015). EPA guidance on the role and responsibilities of psychiatrists. </w:t>
      </w:r>
      <w:r w:rsidRPr="00A838F9">
        <w:rPr>
          <w:i/>
          <w:noProof/>
        </w:rPr>
        <w:t>Eur Psychiatry</w:t>
      </w:r>
      <w:r w:rsidRPr="00A838F9">
        <w:rPr>
          <w:noProof/>
        </w:rPr>
        <w:t xml:space="preserve"> </w:t>
      </w:r>
      <w:r w:rsidRPr="00A838F9">
        <w:rPr>
          <w:b/>
          <w:noProof/>
        </w:rPr>
        <w:t>30</w:t>
      </w:r>
      <w:r w:rsidRPr="00A838F9">
        <w:rPr>
          <w:noProof/>
        </w:rPr>
        <w:t>, 417-22.</w:t>
      </w:r>
    </w:p>
    <w:p w14:paraId="10918527" w14:textId="77777777" w:rsidR="00A838F9" w:rsidRPr="00A838F9" w:rsidRDefault="00A838F9" w:rsidP="00A838F9">
      <w:pPr>
        <w:pStyle w:val="EndNoteBibliography"/>
        <w:rPr>
          <w:noProof/>
        </w:rPr>
      </w:pPr>
      <w:r w:rsidRPr="00A838F9">
        <w:rPr>
          <w:b/>
          <w:noProof/>
        </w:rPr>
        <w:t xml:space="preserve">Biagianti, B., Fisher, M., Neilands, T. B., Loewy, R. &amp; Vinogradov, S. </w:t>
      </w:r>
      <w:r w:rsidRPr="00A838F9">
        <w:rPr>
          <w:noProof/>
        </w:rPr>
        <w:t xml:space="preserve">(2016). Engagement with the auditory processing system during targeted auditory cognitive training mediates changes in cognitive outcomes in individuals with schizophrenia. </w:t>
      </w:r>
      <w:r w:rsidRPr="00A838F9">
        <w:rPr>
          <w:i/>
          <w:noProof/>
        </w:rPr>
        <w:t>Neuropsychology</w:t>
      </w:r>
      <w:r w:rsidRPr="00A838F9">
        <w:rPr>
          <w:noProof/>
        </w:rPr>
        <w:t xml:space="preserve"> </w:t>
      </w:r>
      <w:r w:rsidRPr="00A838F9">
        <w:rPr>
          <w:b/>
          <w:noProof/>
        </w:rPr>
        <w:t>30</w:t>
      </w:r>
      <w:r w:rsidRPr="00A838F9">
        <w:rPr>
          <w:noProof/>
        </w:rPr>
        <w:t>, 998-1008.</w:t>
      </w:r>
    </w:p>
    <w:p w14:paraId="5D9D5B9F" w14:textId="77777777" w:rsidR="00A838F9" w:rsidRPr="00A838F9" w:rsidRDefault="00A838F9" w:rsidP="00A838F9">
      <w:pPr>
        <w:pStyle w:val="EndNoteBibliography"/>
        <w:rPr>
          <w:noProof/>
        </w:rPr>
      </w:pPr>
      <w:r w:rsidRPr="00A838F9">
        <w:rPr>
          <w:b/>
          <w:noProof/>
        </w:rPr>
        <w:t xml:space="preserve">Bisson, J. I., Cosgrove, S., Lewis, C. &amp; Robert, N. P. </w:t>
      </w:r>
      <w:r w:rsidRPr="00A838F9">
        <w:rPr>
          <w:noProof/>
        </w:rPr>
        <w:t xml:space="preserve">(2015). Post-traumatic stress disorder. </w:t>
      </w:r>
      <w:r w:rsidRPr="00A838F9">
        <w:rPr>
          <w:i/>
          <w:noProof/>
        </w:rPr>
        <w:t>Bmj</w:t>
      </w:r>
      <w:r w:rsidRPr="00A838F9">
        <w:rPr>
          <w:noProof/>
        </w:rPr>
        <w:t xml:space="preserve"> </w:t>
      </w:r>
      <w:r w:rsidRPr="00A838F9">
        <w:rPr>
          <w:b/>
          <w:noProof/>
        </w:rPr>
        <w:t>351</w:t>
      </w:r>
      <w:r w:rsidRPr="00A838F9">
        <w:rPr>
          <w:noProof/>
        </w:rPr>
        <w:t>, h6161.</w:t>
      </w:r>
    </w:p>
    <w:p w14:paraId="3CB1C00B" w14:textId="77777777" w:rsidR="00A838F9" w:rsidRPr="00A838F9" w:rsidRDefault="00A838F9" w:rsidP="00A838F9">
      <w:pPr>
        <w:pStyle w:val="EndNoteBibliography"/>
        <w:rPr>
          <w:noProof/>
        </w:rPr>
      </w:pPr>
      <w:r w:rsidRPr="00A838F9">
        <w:rPr>
          <w:b/>
          <w:noProof/>
        </w:rPr>
        <w:t xml:space="preserve">Breitenstein, B., Scheuer, S. &amp; Holsboer, F. </w:t>
      </w:r>
      <w:r w:rsidRPr="00A838F9">
        <w:rPr>
          <w:noProof/>
        </w:rPr>
        <w:t xml:space="preserve">(2014). Are there meaningful biomarkers of treatment response for depression? </w:t>
      </w:r>
      <w:r w:rsidRPr="00A838F9">
        <w:rPr>
          <w:i/>
          <w:noProof/>
        </w:rPr>
        <w:t>Drug Discov Today</w:t>
      </w:r>
      <w:r w:rsidRPr="00A838F9">
        <w:rPr>
          <w:noProof/>
        </w:rPr>
        <w:t xml:space="preserve"> </w:t>
      </w:r>
      <w:r w:rsidRPr="00A838F9">
        <w:rPr>
          <w:b/>
          <w:noProof/>
        </w:rPr>
        <w:t>19</w:t>
      </w:r>
      <w:r w:rsidRPr="00A838F9">
        <w:rPr>
          <w:noProof/>
        </w:rPr>
        <w:t>, 539-61.</w:t>
      </w:r>
    </w:p>
    <w:p w14:paraId="5676FB6B" w14:textId="77777777" w:rsidR="00A838F9" w:rsidRPr="00A838F9" w:rsidRDefault="00A838F9" w:rsidP="00A838F9">
      <w:pPr>
        <w:pStyle w:val="EndNoteBibliography"/>
        <w:rPr>
          <w:noProof/>
        </w:rPr>
      </w:pPr>
      <w:r w:rsidRPr="00A838F9">
        <w:rPr>
          <w:b/>
          <w:noProof/>
        </w:rPr>
        <w:t xml:space="preserve">Bressington, D. &amp; White, J. </w:t>
      </w:r>
      <w:r w:rsidRPr="00A838F9">
        <w:rPr>
          <w:noProof/>
        </w:rPr>
        <w:t xml:space="preserve">(2015). Recovery from psychosis: physical health, antipsychotic medication and the daily dilemmas for mental health nurses. </w:t>
      </w:r>
      <w:r w:rsidRPr="00A838F9">
        <w:rPr>
          <w:i/>
          <w:noProof/>
        </w:rPr>
        <w:t>J Psychiatr Ment Health Nurs</w:t>
      </w:r>
      <w:r w:rsidRPr="00A838F9">
        <w:rPr>
          <w:noProof/>
        </w:rPr>
        <w:t xml:space="preserve"> </w:t>
      </w:r>
      <w:r w:rsidRPr="00A838F9">
        <w:rPr>
          <w:b/>
          <w:noProof/>
        </w:rPr>
        <w:t>22</w:t>
      </w:r>
      <w:r w:rsidRPr="00A838F9">
        <w:rPr>
          <w:noProof/>
        </w:rPr>
        <w:t>, 549-57.</w:t>
      </w:r>
    </w:p>
    <w:p w14:paraId="3E4560C8" w14:textId="77777777" w:rsidR="00A838F9" w:rsidRPr="00A838F9" w:rsidRDefault="00A838F9" w:rsidP="00A838F9">
      <w:pPr>
        <w:pStyle w:val="EndNoteBibliography"/>
        <w:rPr>
          <w:noProof/>
        </w:rPr>
      </w:pPr>
      <w:r w:rsidRPr="00A838F9">
        <w:rPr>
          <w:b/>
          <w:noProof/>
        </w:rPr>
        <w:t xml:space="preserve">Bschor, T. &amp; Kilarski, L. L. </w:t>
      </w:r>
      <w:r w:rsidRPr="00A838F9">
        <w:rPr>
          <w:noProof/>
        </w:rPr>
        <w:t xml:space="preserve">(2016). Are antidepressants effective? A debate on their efficacy for the treatment of major depression in adults. </w:t>
      </w:r>
      <w:r w:rsidRPr="00A838F9">
        <w:rPr>
          <w:i/>
          <w:noProof/>
        </w:rPr>
        <w:t>Expert Rev Neurother</w:t>
      </w:r>
      <w:r w:rsidRPr="00A838F9">
        <w:rPr>
          <w:noProof/>
        </w:rPr>
        <w:t xml:space="preserve"> </w:t>
      </w:r>
      <w:r w:rsidRPr="00A838F9">
        <w:rPr>
          <w:b/>
          <w:noProof/>
        </w:rPr>
        <w:t>16</w:t>
      </w:r>
      <w:r w:rsidRPr="00A838F9">
        <w:rPr>
          <w:noProof/>
        </w:rPr>
        <w:t>, 367-74.</w:t>
      </w:r>
    </w:p>
    <w:p w14:paraId="77D512B8" w14:textId="77777777" w:rsidR="00A838F9" w:rsidRPr="00A838F9" w:rsidRDefault="00A838F9" w:rsidP="00A838F9">
      <w:pPr>
        <w:pStyle w:val="EndNoteBibliography"/>
        <w:rPr>
          <w:noProof/>
        </w:rPr>
      </w:pPr>
      <w:r w:rsidRPr="00A838F9">
        <w:rPr>
          <w:b/>
          <w:noProof/>
        </w:rPr>
        <w:t xml:space="preserve">Casey, D. A. </w:t>
      </w:r>
      <w:r w:rsidRPr="00A838F9">
        <w:rPr>
          <w:noProof/>
        </w:rPr>
        <w:t xml:space="preserve">(2013). Do antidepressant medications work? </w:t>
      </w:r>
      <w:r w:rsidRPr="00A838F9">
        <w:rPr>
          <w:i/>
          <w:noProof/>
        </w:rPr>
        <w:t>P and T</w:t>
      </w:r>
      <w:r w:rsidRPr="00A838F9">
        <w:rPr>
          <w:noProof/>
        </w:rPr>
        <w:t xml:space="preserve"> </w:t>
      </w:r>
      <w:r w:rsidRPr="00A838F9">
        <w:rPr>
          <w:b/>
          <w:noProof/>
        </w:rPr>
        <w:t>38</w:t>
      </w:r>
      <w:r w:rsidRPr="00A838F9">
        <w:rPr>
          <w:noProof/>
        </w:rPr>
        <w:t>, 162-163.</w:t>
      </w:r>
    </w:p>
    <w:p w14:paraId="1CC99BD3" w14:textId="77777777" w:rsidR="00A838F9" w:rsidRPr="00A838F9" w:rsidRDefault="00A838F9" w:rsidP="00A838F9">
      <w:pPr>
        <w:pStyle w:val="EndNoteBibliography"/>
        <w:rPr>
          <w:noProof/>
        </w:rPr>
      </w:pPr>
      <w:r w:rsidRPr="00A838F9">
        <w:rPr>
          <w:b/>
          <w:noProof/>
        </w:rPr>
        <w:lastRenderedPageBreak/>
        <w:t xml:space="preserve">Chan, M. H., Leung, P. W., Ho, T. P., Hung, S. F., Lee, C. C., Tang, C. P., Cheung, K. C., Ching, F. Y., Chan, F. H., Chen, L. H., Garcia-Barcelo, M. &amp; Sham, P. C. </w:t>
      </w:r>
      <w:r w:rsidRPr="00A838F9">
        <w:rPr>
          <w:noProof/>
        </w:rPr>
        <w:t xml:space="preserve">(2017). Are psychiatric comorbidities and associated cognitive functions related to treatment response to methylphenidate in boys with attention-deficit/hyperactivity disorder? </w:t>
      </w:r>
      <w:r w:rsidRPr="00A838F9">
        <w:rPr>
          <w:i/>
          <w:noProof/>
        </w:rPr>
        <w:t>Neuropsychiatr Dis Treat</w:t>
      </w:r>
      <w:r w:rsidRPr="00A838F9">
        <w:rPr>
          <w:noProof/>
        </w:rPr>
        <w:t xml:space="preserve"> </w:t>
      </w:r>
      <w:r w:rsidRPr="00A838F9">
        <w:rPr>
          <w:b/>
          <w:noProof/>
        </w:rPr>
        <w:t>13</w:t>
      </w:r>
      <w:r w:rsidRPr="00A838F9">
        <w:rPr>
          <w:noProof/>
        </w:rPr>
        <w:t>, 1071-1080.</w:t>
      </w:r>
    </w:p>
    <w:p w14:paraId="3A772024" w14:textId="77777777" w:rsidR="00A838F9" w:rsidRPr="00A838F9" w:rsidRDefault="00A838F9" w:rsidP="00A838F9">
      <w:pPr>
        <w:pStyle w:val="EndNoteBibliography"/>
        <w:rPr>
          <w:noProof/>
        </w:rPr>
      </w:pPr>
      <w:r w:rsidRPr="00A838F9">
        <w:rPr>
          <w:b/>
          <w:noProof/>
        </w:rPr>
        <w:t xml:space="preserve">Cleare, A., Pariante, C. M., Young, A. H., Anderson, I. M., Christmas, D., Cowen, P. J., Dickens, C., Ferrier, I. N., Geddes, J., Gilbody, S., Haddad, P. M., Katona, C., Lewis, G., Malizia, A., McAllister-Williams, R. H., Ramchandani, P., Scott, J., Taylor, D. &amp; Uher, R. </w:t>
      </w:r>
      <w:r w:rsidRPr="00A838F9">
        <w:rPr>
          <w:noProof/>
        </w:rPr>
        <w:t xml:space="preserve">(2015). Evidence-based guidelines for treating depressive disorders with antidepressants: A revision of the 2008 British Association for Psychopharmacology guidelines. </w:t>
      </w:r>
      <w:r w:rsidRPr="00A838F9">
        <w:rPr>
          <w:i/>
          <w:noProof/>
        </w:rPr>
        <w:t>J Psychopharmacol</w:t>
      </w:r>
      <w:r w:rsidRPr="00A838F9">
        <w:rPr>
          <w:noProof/>
        </w:rPr>
        <w:t xml:space="preserve"> </w:t>
      </w:r>
      <w:r w:rsidRPr="00A838F9">
        <w:rPr>
          <w:b/>
          <w:noProof/>
        </w:rPr>
        <w:t>29</w:t>
      </w:r>
      <w:r w:rsidRPr="00A838F9">
        <w:rPr>
          <w:noProof/>
        </w:rPr>
        <w:t>, 459-525.</w:t>
      </w:r>
    </w:p>
    <w:p w14:paraId="33B36D38" w14:textId="77777777" w:rsidR="00A838F9" w:rsidRPr="00A838F9" w:rsidRDefault="00A838F9" w:rsidP="00A838F9">
      <w:pPr>
        <w:pStyle w:val="EndNoteBibliography"/>
        <w:rPr>
          <w:noProof/>
        </w:rPr>
      </w:pPr>
      <w:r w:rsidRPr="00A838F9">
        <w:rPr>
          <w:b/>
          <w:noProof/>
        </w:rPr>
        <w:t xml:space="preserve">Connolly, J. J., Glessner, J. T., Elia, J. &amp; Hakonarson, H. </w:t>
      </w:r>
      <w:r w:rsidRPr="00A838F9">
        <w:rPr>
          <w:noProof/>
        </w:rPr>
        <w:t xml:space="preserve">(2015). ADHD &amp; Pharmacotherapy: Past, Present and Future: A Review of the Changing Landscape of Drug Therapy for Attention Deficit Hyperactivity Disorder. </w:t>
      </w:r>
      <w:r w:rsidRPr="00A838F9">
        <w:rPr>
          <w:i/>
          <w:noProof/>
        </w:rPr>
        <w:t>Ther Innov Regul Sci</w:t>
      </w:r>
      <w:r w:rsidRPr="00A838F9">
        <w:rPr>
          <w:noProof/>
        </w:rPr>
        <w:t xml:space="preserve"> </w:t>
      </w:r>
      <w:r w:rsidRPr="00A838F9">
        <w:rPr>
          <w:b/>
          <w:noProof/>
        </w:rPr>
        <w:t>49</w:t>
      </w:r>
      <w:r w:rsidRPr="00A838F9">
        <w:rPr>
          <w:noProof/>
        </w:rPr>
        <w:t>, 632-642.</w:t>
      </w:r>
    </w:p>
    <w:p w14:paraId="212B34F3" w14:textId="77777777" w:rsidR="00A838F9" w:rsidRPr="00A838F9" w:rsidRDefault="00A838F9" w:rsidP="00A838F9">
      <w:pPr>
        <w:pStyle w:val="EndNoteBibliography"/>
        <w:rPr>
          <w:noProof/>
          <w:lang w:val="it-IT"/>
        </w:rPr>
      </w:pPr>
      <w:r w:rsidRPr="00A838F9">
        <w:rPr>
          <w:b/>
          <w:noProof/>
        </w:rPr>
        <w:t xml:space="preserve">Correll, C. U. &amp; Carbon, M. </w:t>
      </w:r>
      <w:r w:rsidRPr="00A838F9">
        <w:rPr>
          <w:noProof/>
        </w:rPr>
        <w:t xml:space="preserve">(2014). Efficacy of pharmacologic and psychotherapeutic interventions in psychiatry: to talk or to prescribe: is that the question? </w:t>
      </w:r>
      <w:r w:rsidRPr="00A838F9">
        <w:rPr>
          <w:i/>
          <w:noProof/>
          <w:lang w:val="it-IT"/>
        </w:rPr>
        <w:t>JAMA Psychiatry</w:t>
      </w:r>
      <w:r w:rsidRPr="00A838F9">
        <w:rPr>
          <w:noProof/>
          <w:lang w:val="it-IT"/>
        </w:rPr>
        <w:t xml:space="preserve"> </w:t>
      </w:r>
      <w:r w:rsidRPr="00A838F9">
        <w:rPr>
          <w:b/>
          <w:noProof/>
          <w:lang w:val="it-IT"/>
        </w:rPr>
        <w:t>71</w:t>
      </w:r>
      <w:r w:rsidRPr="00A838F9">
        <w:rPr>
          <w:noProof/>
          <w:lang w:val="it-IT"/>
        </w:rPr>
        <w:t>, 624-6.</w:t>
      </w:r>
    </w:p>
    <w:p w14:paraId="7F231B3A" w14:textId="77777777" w:rsidR="00A838F9" w:rsidRPr="00A838F9" w:rsidRDefault="00A838F9" w:rsidP="00A838F9">
      <w:pPr>
        <w:pStyle w:val="EndNoteBibliography"/>
        <w:rPr>
          <w:noProof/>
        </w:rPr>
      </w:pPr>
      <w:r w:rsidRPr="00A838F9">
        <w:rPr>
          <w:b/>
          <w:noProof/>
          <w:lang w:val="it-IT"/>
        </w:rPr>
        <w:t xml:space="preserve">Cortese, S., D'Acunto, G., Konofal, E., Masi, G. &amp; Vitiello, B. </w:t>
      </w:r>
      <w:r w:rsidRPr="00A838F9">
        <w:rPr>
          <w:noProof/>
          <w:lang w:val="it-IT"/>
        </w:rPr>
        <w:t xml:space="preserve">(2017). </w:t>
      </w:r>
      <w:r w:rsidRPr="00A838F9">
        <w:rPr>
          <w:noProof/>
        </w:rPr>
        <w:t xml:space="preserve">New Formulations of Methylphenidate for the Treatment of Attention-Deficit/Hyperactivity Disorder: Pharmacokinetics, Efficacy, and Tolerability. </w:t>
      </w:r>
      <w:r w:rsidRPr="00A838F9">
        <w:rPr>
          <w:i/>
          <w:noProof/>
        </w:rPr>
        <w:t>CNS Drugs</w:t>
      </w:r>
      <w:r w:rsidRPr="00A838F9">
        <w:rPr>
          <w:noProof/>
        </w:rPr>
        <w:t xml:space="preserve"> </w:t>
      </w:r>
      <w:r w:rsidRPr="00A838F9">
        <w:rPr>
          <w:b/>
          <w:noProof/>
        </w:rPr>
        <w:t>31</w:t>
      </w:r>
      <w:r w:rsidRPr="00A838F9">
        <w:rPr>
          <w:noProof/>
        </w:rPr>
        <w:t>, 149-160.</w:t>
      </w:r>
    </w:p>
    <w:p w14:paraId="0B67BE7F" w14:textId="77777777" w:rsidR="00A838F9" w:rsidRPr="00A838F9" w:rsidRDefault="00A838F9" w:rsidP="00A838F9">
      <w:pPr>
        <w:pStyle w:val="EndNoteBibliography"/>
        <w:rPr>
          <w:noProof/>
        </w:rPr>
      </w:pPr>
      <w:r w:rsidRPr="00A838F9">
        <w:rPr>
          <w:b/>
          <w:noProof/>
        </w:rPr>
        <w:t xml:space="preserve">Craddock, N. &amp; Mynors-Wallis, L. </w:t>
      </w:r>
      <w:r w:rsidRPr="00A838F9">
        <w:rPr>
          <w:noProof/>
        </w:rPr>
        <w:t xml:space="preserve">(2014). Psychiatric diagnosis: impersonal, imperfect and important. </w:t>
      </w:r>
      <w:r w:rsidRPr="00A838F9">
        <w:rPr>
          <w:i/>
          <w:noProof/>
        </w:rPr>
        <w:t>Br J Psychiatry</w:t>
      </w:r>
      <w:r w:rsidRPr="00A838F9">
        <w:rPr>
          <w:noProof/>
        </w:rPr>
        <w:t xml:space="preserve"> </w:t>
      </w:r>
      <w:r w:rsidRPr="00A838F9">
        <w:rPr>
          <w:b/>
          <w:noProof/>
        </w:rPr>
        <w:t>204</w:t>
      </w:r>
      <w:r w:rsidRPr="00A838F9">
        <w:rPr>
          <w:noProof/>
        </w:rPr>
        <w:t>, 93-5.</w:t>
      </w:r>
    </w:p>
    <w:p w14:paraId="15665116" w14:textId="77777777" w:rsidR="00A838F9" w:rsidRPr="00B47C34" w:rsidRDefault="00A838F9" w:rsidP="00A838F9">
      <w:pPr>
        <w:pStyle w:val="EndNoteBibliography"/>
        <w:rPr>
          <w:noProof/>
          <w:lang w:val="fr-FR"/>
        </w:rPr>
      </w:pPr>
      <w:r w:rsidRPr="00A838F9">
        <w:rPr>
          <w:b/>
          <w:noProof/>
        </w:rPr>
        <w:t xml:space="preserve">Cuijpers, P. </w:t>
      </w:r>
      <w:r w:rsidRPr="00A838F9">
        <w:rPr>
          <w:noProof/>
        </w:rPr>
        <w:t xml:space="preserve">(2016). The future of psychotherapy research: stop the waste and focus on issues that matter. </w:t>
      </w:r>
      <w:r w:rsidRPr="00B47C34">
        <w:rPr>
          <w:i/>
          <w:noProof/>
          <w:lang w:val="fr-FR"/>
        </w:rPr>
        <w:t>Epidemiol Psychiatr Sci</w:t>
      </w:r>
      <w:r w:rsidRPr="00B47C34">
        <w:rPr>
          <w:noProof/>
          <w:lang w:val="fr-FR"/>
        </w:rPr>
        <w:t xml:space="preserve"> </w:t>
      </w:r>
      <w:r w:rsidRPr="00B47C34">
        <w:rPr>
          <w:b/>
          <w:noProof/>
          <w:lang w:val="fr-FR"/>
        </w:rPr>
        <w:t>25</w:t>
      </w:r>
      <w:r w:rsidRPr="00B47C34">
        <w:rPr>
          <w:noProof/>
          <w:lang w:val="fr-FR"/>
        </w:rPr>
        <w:t>, 291-4.</w:t>
      </w:r>
    </w:p>
    <w:p w14:paraId="192CA3C4" w14:textId="77777777" w:rsidR="00A838F9" w:rsidRPr="00A838F9" w:rsidRDefault="00A838F9" w:rsidP="00A838F9">
      <w:pPr>
        <w:pStyle w:val="EndNoteBibliography"/>
        <w:rPr>
          <w:noProof/>
        </w:rPr>
      </w:pPr>
      <w:r w:rsidRPr="00B47C34">
        <w:rPr>
          <w:b/>
          <w:noProof/>
          <w:lang w:val="fr-FR"/>
        </w:rPr>
        <w:t xml:space="preserve">Cuijpers, P., Huibers, M. J. &amp; Furukawa, T. A. </w:t>
      </w:r>
      <w:r w:rsidRPr="00B47C34">
        <w:rPr>
          <w:noProof/>
          <w:lang w:val="fr-FR"/>
        </w:rPr>
        <w:t xml:space="preserve">(2017). </w:t>
      </w:r>
      <w:r w:rsidRPr="00A838F9">
        <w:rPr>
          <w:noProof/>
        </w:rPr>
        <w:t xml:space="preserve">The Need for Research on Treatments of Chronic Depression. </w:t>
      </w:r>
      <w:r w:rsidRPr="00A838F9">
        <w:rPr>
          <w:i/>
          <w:noProof/>
        </w:rPr>
        <w:t>JAMA Psychiatry</w:t>
      </w:r>
      <w:r w:rsidRPr="00A838F9">
        <w:rPr>
          <w:noProof/>
        </w:rPr>
        <w:t xml:space="preserve"> </w:t>
      </w:r>
      <w:r w:rsidRPr="00A838F9">
        <w:rPr>
          <w:b/>
          <w:noProof/>
        </w:rPr>
        <w:t>74</w:t>
      </w:r>
      <w:r w:rsidRPr="00A838F9">
        <w:rPr>
          <w:noProof/>
        </w:rPr>
        <w:t>, 242-243.</w:t>
      </w:r>
    </w:p>
    <w:p w14:paraId="16961DAE" w14:textId="77777777" w:rsidR="00A838F9" w:rsidRPr="00A838F9" w:rsidRDefault="00A838F9" w:rsidP="00A838F9">
      <w:pPr>
        <w:pStyle w:val="EndNoteBibliography"/>
        <w:rPr>
          <w:noProof/>
        </w:rPr>
      </w:pPr>
      <w:r w:rsidRPr="00A838F9">
        <w:rPr>
          <w:b/>
          <w:noProof/>
        </w:rPr>
        <w:t xml:space="preserve">Davey, C. G. &amp; Chanen, A. M. </w:t>
      </w:r>
      <w:r w:rsidRPr="00A838F9">
        <w:rPr>
          <w:noProof/>
        </w:rPr>
        <w:t xml:space="preserve">(2016). The unfulfilled promise of the antidepressant medications. </w:t>
      </w:r>
      <w:r w:rsidRPr="00A838F9">
        <w:rPr>
          <w:i/>
          <w:noProof/>
        </w:rPr>
        <w:t>Med J Aust</w:t>
      </w:r>
      <w:r w:rsidRPr="00A838F9">
        <w:rPr>
          <w:noProof/>
        </w:rPr>
        <w:t xml:space="preserve"> </w:t>
      </w:r>
      <w:r w:rsidRPr="00A838F9">
        <w:rPr>
          <w:b/>
          <w:noProof/>
        </w:rPr>
        <w:t>204</w:t>
      </w:r>
      <w:r w:rsidRPr="00A838F9">
        <w:rPr>
          <w:noProof/>
        </w:rPr>
        <w:t>, 348-50.</w:t>
      </w:r>
    </w:p>
    <w:p w14:paraId="6B31CCC1" w14:textId="77777777" w:rsidR="00A838F9" w:rsidRPr="00B47C34" w:rsidRDefault="00A838F9" w:rsidP="00A838F9">
      <w:pPr>
        <w:pStyle w:val="EndNoteBibliography"/>
        <w:rPr>
          <w:noProof/>
          <w:lang w:val="fr-FR"/>
        </w:rPr>
      </w:pPr>
      <w:r w:rsidRPr="00A838F9">
        <w:rPr>
          <w:b/>
          <w:noProof/>
        </w:rPr>
        <w:t xml:space="preserve">De Las Cuevas, C. &amp; Penate, W. </w:t>
      </w:r>
      <w:r w:rsidRPr="00A838F9">
        <w:rPr>
          <w:noProof/>
        </w:rPr>
        <w:t xml:space="preserve">(2015). Explaining pharmacophobia and pharmacophilia in psychiatric patients: relationship with treatment adherence. </w:t>
      </w:r>
      <w:r w:rsidRPr="00B47C34">
        <w:rPr>
          <w:i/>
          <w:noProof/>
          <w:lang w:val="fr-FR"/>
        </w:rPr>
        <w:t>Hum Psychopharmacol</w:t>
      </w:r>
      <w:r w:rsidRPr="00B47C34">
        <w:rPr>
          <w:noProof/>
          <w:lang w:val="fr-FR"/>
        </w:rPr>
        <w:t xml:space="preserve"> </w:t>
      </w:r>
      <w:r w:rsidRPr="00B47C34">
        <w:rPr>
          <w:b/>
          <w:noProof/>
          <w:lang w:val="fr-FR"/>
        </w:rPr>
        <w:t>30</w:t>
      </w:r>
      <w:r w:rsidRPr="00B47C34">
        <w:rPr>
          <w:noProof/>
          <w:lang w:val="fr-FR"/>
        </w:rPr>
        <w:t>, 377-83.</w:t>
      </w:r>
    </w:p>
    <w:p w14:paraId="4DA2ECF4" w14:textId="77777777" w:rsidR="00A838F9" w:rsidRPr="00A838F9" w:rsidRDefault="00A838F9" w:rsidP="00A838F9">
      <w:pPr>
        <w:pStyle w:val="EndNoteBibliography"/>
        <w:rPr>
          <w:noProof/>
        </w:rPr>
      </w:pPr>
      <w:r w:rsidRPr="00B47C34">
        <w:rPr>
          <w:b/>
          <w:noProof/>
          <w:lang w:val="fr-FR"/>
        </w:rPr>
        <w:t xml:space="preserve">de Vries, Y. A., de Jonge, P., van den Heuvel, E., Turner, E. H. &amp; Roest, A. M. </w:t>
      </w:r>
      <w:r w:rsidRPr="00B47C34">
        <w:rPr>
          <w:noProof/>
          <w:lang w:val="fr-FR"/>
        </w:rPr>
        <w:t xml:space="preserve">(2016). </w:t>
      </w:r>
      <w:r w:rsidRPr="00A838F9">
        <w:rPr>
          <w:noProof/>
        </w:rPr>
        <w:t xml:space="preserve">Influence of baseline severity on antidepressant efficacy for anxiety disorders: meta-analysis and meta-regression. </w:t>
      </w:r>
      <w:r w:rsidRPr="00A838F9">
        <w:rPr>
          <w:i/>
          <w:noProof/>
        </w:rPr>
        <w:t>Br J Psychiatry</w:t>
      </w:r>
      <w:r w:rsidRPr="00A838F9">
        <w:rPr>
          <w:noProof/>
        </w:rPr>
        <w:t xml:space="preserve"> </w:t>
      </w:r>
      <w:r w:rsidRPr="00A838F9">
        <w:rPr>
          <w:b/>
          <w:noProof/>
        </w:rPr>
        <w:t>208</w:t>
      </w:r>
      <w:r w:rsidRPr="00A838F9">
        <w:rPr>
          <w:noProof/>
        </w:rPr>
        <w:t>, 515-21.</w:t>
      </w:r>
    </w:p>
    <w:p w14:paraId="1D0177B5" w14:textId="77777777" w:rsidR="00A838F9" w:rsidRPr="00A838F9" w:rsidRDefault="00A838F9" w:rsidP="00A838F9">
      <w:pPr>
        <w:pStyle w:val="EndNoteBibliography"/>
        <w:rPr>
          <w:noProof/>
        </w:rPr>
      </w:pPr>
      <w:r w:rsidRPr="00A838F9">
        <w:rPr>
          <w:b/>
          <w:noProof/>
        </w:rPr>
        <w:t xml:space="preserve">DeRubeis, R. J., Cohen, Z. D., Forand, N. R., Fournier, J. C., Gelfand, L. A. &amp; Lorenzo-Luaces, L. </w:t>
      </w:r>
      <w:r w:rsidRPr="00A838F9">
        <w:rPr>
          <w:noProof/>
        </w:rPr>
        <w:t xml:space="preserve">(2014). The Personalized Advantage Index: translating research on prediction into individualized treatment recommendations. A demonstration. </w:t>
      </w:r>
      <w:r w:rsidRPr="00A838F9">
        <w:rPr>
          <w:i/>
          <w:noProof/>
        </w:rPr>
        <w:t>PLoS One</w:t>
      </w:r>
      <w:r w:rsidRPr="00A838F9">
        <w:rPr>
          <w:noProof/>
        </w:rPr>
        <w:t xml:space="preserve"> </w:t>
      </w:r>
      <w:r w:rsidRPr="00A838F9">
        <w:rPr>
          <w:b/>
          <w:noProof/>
        </w:rPr>
        <w:t>9</w:t>
      </w:r>
      <w:r w:rsidRPr="00A838F9">
        <w:rPr>
          <w:noProof/>
        </w:rPr>
        <w:t>, e83875.</w:t>
      </w:r>
    </w:p>
    <w:p w14:paraId="358A8CD7" w14:textId="77777777" w:rsidR="00A838F9" w:rsidRPr="00A838F9" w:rsidRDefault="00A838F9" w:rsidP="00A838F9">
      <w:pPr>
        <w:pStyle w:val="EndNoteBibliography"/>
        <w:rPr>
          <w:noProof/>
        </w:rPr>
      </w:pPr>
      <w:r w:rsidRPr="00A838F9">
        <w:rPr>
          <w:b/>
          <w:noProof/>
        </w:rPr>
        <w:t xml:space="preserve">Dold, M., Aigner, M., Lanzenberger, R. &amp; Kasper, S. </w:t>
      </w:r>
      <w:r w:rsidRPr="00A838F9">
        <w:rPr>
          <w:noProof/>
        </w:rPr>
        <w:t xml:space="preserve">(2015). Antipsychotic Augmentation of Serotonin Reuptake Inhibitors in Treatment-Resistant Obsessive-Compulsive Disorder: An Update Meta-Analysis of Double-Blind, Randomized, Placebo-Controlled Trials. </w:t>
      </w:r>
      <w:r w:rsidRPr="00A838F9">
        <w:rPr>
          <w:i/>
          <w:noProof/>
        </w:rPr>
        <w:t>Int J Neuropsychopharmacol</w:t>
      </w:r>
      <w:r w:rsidRPr="00A838F9">
        <w:rPr>
          <w:noProof/>
        </w:rPr>
        <w:t xml:space="preserve"> </w:t>
      </w:r>
      <w:r w:rsidRPr="00A838F9">
        <w:rPr>
          <w:b/>
          <w:noProof/>
        </w:rPr>
        <w:t>18</w:t>
      </w:r>
      <w:r w:rsidRPr="00A838F9">
        <w:rPr>
          <w:noProof/>
        </w:rPr>
        <w:t>.</w:t>
      </w:r>
    </w:p>
    <w:p w14:paraId="01DB440C" w14:textId="77777777" w:rsidR="00A838F9" w:rsidRPr="00A838F9" w:rsidRDefault="00A838F9" w:rsidP="00A838F9">
      <w:pPr>
        <w:pStyle w:val="EndNoteBibliography"/>
        <w:rPr>
          <w:noProof/>
        </w:rPr>
      </w:pPr>
      <w:r w:rsidRPr="00A838F9">
        <w:rPr>
          <w:b/>
          <w:noProof/>
        </w:rPr>
        <w:t xml:space="preserve">Dold, M. &amp; Kasper, S. </w:t>
      </w:r>
      <w:r w:rsidRPr="00A838F9">
        <w:rPr>
          <w:noProof/>
        </w:rPr>
        <w:t xml:space="preserve">(2015). Increasing placebo response in antipsychotic trials: a clinical perspective. </w:t>
      </w:r>
      <w:r w:rsidRPr="00A838F9">
        <w:rPr>
          <w:i/>
          <w:noProof/>
        </w:rPr>
        <w:t>Evid Based Ment Health</w:t>
      </w:r>
      <w:r w:rsidRPr="00A838F9">
        <w:rPr>
          <w:noProof/>
        </w:rPr>
        <w:t xml:space="preserve"> </w:t>
      </w:r>
      <w:r w:rsidRPr="00A838F9">
        <w:rPr>
          <w:b/>
          <w:noProof/>
        </w:rPr>
        <w:t>18</w:t>
      </w:r>
      <w:r w:rsidRPr="00A838F9">
        <w:rPr>
          <w:noProof/>
        </w:rPr>
        <w:t>, 77-9.</w:t>
      </w:r>
    </w:p>
    <w:p w14:paraId="2E40FC85" w14:textId="77777777" w:rsidR="00A838F9" w:rsidRPr="00A838F9" w:rsidRDefault="00A838F9" w:rsidP="00A838F9">
      <w:pPr>
        <w:pStyle w:val="EndNoteBibliography"/>
        <w:rPr>
          <w:noProof/>
        </w:rPr>
      </w:pPr>
      <w:r w:rsidRPr="00A838F9">
        <w:rPr>
          <w:b/>
          <w:noProof/>
        </w:rPr>
        <w:lastRenderedPageBreak/>
        <w:t xml:space="preserve">Elia, J., Kingsley, R., Lam, C., Takeda, T., de Berardinis, R., Laracy, S., Sackett, J., Tang, S. C., Schardt, M., Nivus, K., Hakonarson, H. &amp; Algon, S. </w:t>
      </w:r>
      <w:r w:rsidRPr="00A838F9">
        <w:rPr>
          <w:noProof/>
        </w:rPr>
        <w:t xml:space="preserve">(2013). Pharmacological treatment and prognosis of ADHD. In </w:t>
      </w:r>
      <w:r w:rsidRPr="00A838F9">
        <w:rPr>
          <w:i/>
          <w:noProof/>
        </w:rPr>
        <w:t>ADHD: Clinical Management of Attention Deficit Hyperactivity Disorder</w:t>
      </w:r>
      <w:r w:rsidRPr="00A838F9">
        <w:rPr>
          <w:noProof/>
        </w:rPr>
        <w:t>, pp. 73-102.</w:t>
      </w:r>
    </w:p>
    <w:p w14:paraId="5102D494" w14:textId="77777777" w:rsidR="00A838F9" w:rsidRPr="00A838F9" w:rsidRDefault="00A838F9" w:rsidP="00A838F9">
      <w:pPr>
        <w:pStyle w:val="EndNoteBibliography"/>
        <w:rPr>
          <w:noProof/>
        </w:rPr>
      </w:pPr>
      <w:r w:rsidRPr="00A838F9">
        <w:rPr>
          <w:b/>
          <w:noProof/>
        </w:rPr>
        <w:t xml:space="preserve">Enache-Tonoiu, A. </w:t>
      </w:r>
      <w:r w:rsidRPr="00A838F9">
        <w:rPr>
          <w:noProof/>
        </w:rPr>
        <w:t xml:space="preserve">(2013). Psychiatry and psychotherapy: A troubled relationship. </w:t>
      </w:r>
      <w:r w:rsidRPr="00A838F9">
        <w:rPr>
          <w:i/>
          <w:noProof/>
        </w:rPr>
        <w:t>Europe's Journal of Psychology</w:t>
      </w:r>
      <w:r w:rsidRPr="00A838F9">
        <w:rPr>
          <w:noProof/>
        </w:rPr>
        <w:t xml:space="preserve"> </w:t>
      </w:r>
      <w:r w:rsidRPr="00A838F9">
        <w:rPr>
          <w:b/>
          <w:noProof/>
        </w:rPr>
        <w:t>9</w:t>
      </w:r>
      <w:r w:rsidRPr="00A838F9">
        <w:rPr>
          <w:noProof/>
        </w:rPr>
        <w:t>, 664-670.</w:t>
      </w:r>
    </w:p>
    <w:p w14:paraId="0A41CCDA" w14:textId="77777777" w:rsidR="00A838F9" w:rsidRPr="00A838F9" w:rsidRDefault="00A838F9" w:rsidP="00A838F9">
      <w:pPr>
        <w:pStyle w:val="EndNoteBibliography"/>
        <w:rPr>
          <w:noProof/>
        </w:rPr>
      </w:pPr>
      <w:r w:rsidRPr="00A838F9">
        <w:rPr>
          <w:b/>
          <w:noProof/>
        </w:rPr>
        <w:t xml:space="preserve">Everett, J. R., Loo, R. L. &amp; Pullen, F. S. </w:t>
      </w:r>
      <w:r w:rsidRPr="00A838F9">
        <w:rPr>
          <w:noProof/>
        </w:rPr>
        <w:t xml:space="preserve">(2013). Pharmacometabonomics and personalized medicine. </w:t>
      </w:r>
      <w:r w:rsidRPr="00A838F9">
        <w:rPr>
          <w:i/>
          <w:noProof/>
        </w:rPr>
        <w:t>Ann Clin Biochem</w:t>
      </w:r>
      <w:r w:rsidRPr="00A838F9">
        <w:rPr>
          <w:noProof/>
        </w:rPr>
        <w:t xml:space="preserve"> </w:t>
      </w:r>
      <w:r w:rsidRPr="00A838F9">
        <w:rPr>
          <w:b/>
          <w:noProof/>
        </w:rPr>
        <w:t>50</w:t>
      </w:r>
      <w:r w:rsidRPr="00A838F9">
        <w:rPr>
          <w:noProof/>
        </w:rPr>
        <w:t>, 523-45.</w:t>
      </w:r>
    </w:p>
    <w:p w14:paraId="4AD5941B" w14:textId="77777777" w:rsidR="00A838F9" w:rsidRPr="00A838F9" w:rsidRDefault="00A838F9" w:rsidP="00A838F9">
      <w:pPr>
        <w:pStyle w:val="EndNoteBibliography"/>
        <w:rPr>
          <w:noProof/>
        </w:rPr>
      </w:pPr>
      <w:r w:rsidRPr="00625F94">
        <w:rPr>
          <w:b/>
          <w:noProof/>
          <w:lang w:val="it-IT"/>
        </w:rPr>
        <w:t xml:space="preserve">Fabbri, C., Crisafulli, C., Calabro, M., Spina, E. &amp; Serretti, A. </w:t>
      </w:r>
      <w:r w:rsidRPr="00625F94">
        <w:rPr>
          <w:noProof/>
          <w:lang w:val="it-IT"/>
        </w:rPr>
        <w:t xml:space="preserve">(2016). </w:t>
      </w:r>
      <w:r w:rsidRPr="00A838F9">
        <w:rPr>
          <w:noProof/>
        </w:rPr>
        <w:t xml:space="preserve">Progress and prospects in pharmacogenetics of antidepressant drugs. </w:t>
      </w:r>
      <w:r w:rsidRPr="00A838F9">
        <w:rPr>
          <w:i/>
          <w:noProof/>
        </w:rPr>
        <w:t>Expert Opin Drug Metab Toxicol</w:t>
      </w:r>
      <w:r w:rsidRPr="00A838F9">
        <w:rPr>
          <w:noProof/>
        </w:rPr>
        <w:t xml:space="preserve"> </w:t>
      </w:r>
      <w:r w:rsidRPr="00A838F9">
        <w:rPr>
          <w:b/>
          <w:noProof/>
        </w:rPr>
        <w:t>12</w:t>
      </w:r>
      <w:r w:rsidRPr="00A838F9">
        <w:rPr>
          <w:noProof/>
        </w:rPr>
        <w:t>, 1157-68.</w:t>
      </w:r>
    </w:p>
    <w:p w14:paraId="26FA9C30" w14:textId="77777777" w:rsidR="00A838F9" w:rsidRPr="00A838F9" w:rsidRDefault="00A838F9" w:rsidP="00A838F9">
      <w:pPr>
        <w:pStyle w:val="EndNoteBibliography"/>
        <w:rPr>
          <w:noProof/>
        </w:rPr>
      </w:pPr>
      <w:r w:rsidRPr="00625F94">
        <w:rPr>
          <w:b/>
          <w:noProof/>
          <w:lang w:val="it-IT"/>
        </w:rPr>
        <w:t xml:space="preserve">Fadda, V., Maratea, D., Trippoli, S. &amp; Messori, A. </w:t>
      </w:r>
      <w:r w:rsidRPr="00625F94">
        <w:rPr>
          <w:noProof/>
          <w:lang w:val="it-IT"/>
        </w:rPr>
        <w:t xml:space="preserve">(2013). </w:t>
      </w:r>
      <w:r w:rsidRPr="00A838F9">
        <w:rPr>
          <w:noProof/>
        </w:rPr>
        <w:t xml:space="preserve">Temporal trend of short-term mortality in severely ill patients receiving parenteral glutamine supplementation. </w:t>
      </w:r>
      <w:r w:rsidRPr="00A838F9">
        <w:rPr>
          <w:i/>
          <w:noProof/>
        </w:rPr>
        <w:t>Clin Nutr</w:t>
      </w:r>
      <w:r w:rsidRPr="00A838F9">
        <w:rPr>
          <w:noProof/>
        </w:rPr>
        <w:t xml:space="preserve"> </w:t>
      </w:r>
      <w:r w:rsidRPr="00A838F9">
        <w:rPr>
          <w:b/>
          <w:noProof/>
        </w:rPr>
        <w:t>32</w:t>
      </w:r>
      <w:r w:rsidRPr="00A838F9">
        <w:rPr>
          <w:noProof/>
        </w:rPr>
        <w:t>, 492-3.</w:t>
      </w:r>
    </w:p>
    <w:p w14:paraId="6B6E38F1" w14:textId="77777777" w:rsidR="00A838F9" w:rsidRPr="00A838F9" w:rsidRDefault="00A838F9" w:rsidP="00A838F9">
      <w:pPr>
        <w:pStyle w:val="EndNoteBibliography"/>
        <w:rPr>
          <w:noProof/>
        </w:rPr>
      </w:pPr>
      <w:r w:rsidRPr="00A838F9">
        <w:rPr>
          <w:b/>
          <w:noProof/>
        </w:rPr>
        <w:t xml:space="preserve">Florea, I., Danchenko, N., Brignone, M., Loft, H., Rive, B. &amp; Abetz-Webb, L. </w:t>
      </w:r>
      <w:r w:rsidRPr="00A838F9">
        <w:rPr>
          <w:noProof/>
        </w:rPr>
        <w:t xml:space="preserve">(2015). The effect of vortioxetine on health-related quality of life in patients with major depressive disorder. </w:t>
      </w:r>
      <w:r w:rsidRPr="00A838F9">
        <w:rPr>
          <w:i/>
          <w:noProof/>
        </w:rPr>
        <w:t>Clin Ther</w:t>
      </w:r>
      <w:r w:rsidRPr="00A838F9">
        <w:rPr>
          <w:noProof/>
        </w:rPr>
        <w:t xml:space="preserve"> </w:t>
      </w:r>
      <w:r w:rsidRPr="00A838F9">
        <w:rPr>
          <w:b/>
          <w:noProof/>
        </w:rPr>
        <w:t>37</w:t>
      </w:r>
      <w:r w:rsidRPr="00A838F9">
        <w:rPr>
          <w:noProof/>
        </w:rPr>
        <w:t>, 2309-2323.e6.</w:t>
      </w:r>
    </w:p>
    <w:p w14:paraId="7CCF7800" w14:textId="77777777" w:rsidR="00A838F9" w:rsidRPr="00A838F9" w:rsidRDefault="00A838F9" w:rsidP="00A838F9">
      <w:pPr>
        <w:pStyle w:val="EndNoteBibliography"/>
        <w:rPr>
          <w:noProof/>
        </w:rPr>
      </w:pPr>
      <w:r w:rsidRPr="00A838F9">
        <w:rPr>
          <w:b/>
          <w:noProof/>
        </w:rPr>
        <w:t xml:space="preserve">Fountoulakis, K. N. &amp; Moller, H. J. </w:t>
      </w:r>
      <w:r w:rsidRPr="00A838F9">
        <w:rPr>
          <w:noProof/>
        </w:rPr>
        <w:t xml:space="preserve">(2014). Are antidepressants clinically useful? Conclusion of a decade of debate. </w:t>
      </w:r>
      <w:r w:rsidRPr="00A838F9">
        <w:rPr>
          <w:i/>
          <w:noProof/>
        </w:rPr>
        <w:t>World Psychiatry</w:t>
      </w:r>
      <w:r w:rsidRPr="00A838F9">
        <w:rPr>
          <w:noProof/>
        </w:rPr>
        <w:t xml:space="preserve"> </w:t>
      </w:r>
      <w:r w:rsidRPr="00A838F9">
        <w:rPr>
          <w:b/>
          <w:noProof/>
        </w:rPr>
        <w:t>13</w:t>
      </w:r>
      <w:r w:rsidRPr="00A838F9">
        <w:rPr>
          <w:noProof/>
        </w:rPr>
        <w:t>, 201-2.</w:t>
      </w:r>
    </w:p>
    <w:p w14:paraId="03F51CC8" w14:textId="77777777" w:rsidR="00A838F9" w:rsidRPr="00A838F9" w:rsidRDefault="00A838F9" w:rsidP="00A838F9">
      <w:pPr>
        <w:pStyle w:val="EndNoteBibliography"/>
        <w:rPr>
          <w:noProof/>
        </w:rPr>
      </w:pPr>
      <w:r w:rsidRPr="00A838F9">
        <w:rPr>
          <w:b/>
          <w:noProof/>
        </w:rPr>
        <w:t xml:space="preserve">Fountoulakis, K. N., Samara, M. T. &amp; Siamouli, M. </w:t>
      </w:r>
      <w:r w:rsidRPr="00A838F9">
        <w:rPr>
          <w:noProof/>
        </w:rPr>
        <w:t xml:space="preserve">(2014). Burning issues in the meta-analysis of pharmaceutical trials for depression. </w:t>
      </w:r>
      <w:r w:rsidRPr="00A838F9">
        <w:rPr>
          <w:i/>
          <w:noProof/>
        </w:rPr>
        <w:t>J Psychopharmacol</w:t>
      </w:r>
      <w:r w:rsidRPr="00A838F9">
        <w:rPr>
          <w:noProof/>
        </w:rPr>
        <w:t xml:space="preserve"> </w:t>
      </w:r>
      <w:r w:rsidRPr="00A838F9">
        <w:rPr>
          <w:b/>
          <w:noProof/>
        </w:rPr>
        <w:t>28</w:t>
      </w:r>
      <w:r w:rsidRPr="00A838F9">
        <w:rPr>
          <w:noProof/>
        </w:rPr>
        <w:t>, 106-17.</w:t>
      </w:r>
    </w:p>
    <w:p w14:paraId="4392A986" w14:textId="77777777" w:rsidR="00A838F9" w:rsidRPr="00A838F9" w:rsidRDefault="00A838F9" w:rsidP="00A838F9">
      <w:pPr>
        <w:pStyle w:val="EndNoteBibliography"/>
        <w:rPr>
          <w:noProof/>
        </w:rPr>
      </w:pPr>
      <w:r w:rsidRPr="00A838F9">
        <w:rPr>
          <w:b/>
          <w:noProof/>
        </w:rPr>
        <w:t xml:space="preserve">Frances, A. </w:t>
      </w:r>
      <w:r w:rsidRPr="00A838F9">
        <w:rPr>
          <w:noProof/>
        </w:rPr>
        <w:t xml:space="preserve">(2013). The new crisis of confidence in psychiatric diagnosis. </w:t>
      </w:r>
      <w:r w:rsidRPr="00A838F9">
        <w:rPr>
          <w:i/>
          <w:noProof/>
        </w:rPr>
        <w:t>Ann Intern Med</w:t>
      </w:r>
      <w:r w:rsidRPr="00A838F9">
        <w:rPr>
          <w:noProof/>
        </w:rPr>
        <w:t xml:space="preserve"> </w:t>
      </w:r>
      <w:r w:rsidRPr="00A838F9">
        <w:rPr>
          <w:b/>
          <w:noProof/>
        </w:rPr>
        <w:t>159</w:t>
      </w:r>
      <w:r w:rsidRPr="00A838F9">
        <w:rPr>
          <w:noProof/>
        </w:rPr>
        <w:t>, 720.</w:t>
      </w:r>
    </w:p>
    <w:p w14:paraId="4698D881" w14:textId="77777777" w:rsidR="00A838F9" w:rsidRPr="00A838F9" w:rsidRDefault="00A838F9" w:rsidP="00A838F9">
      <w:pPr>
        <w:pStyle w:val="EndNoteBibliography"/>
        <w:rPr>
          <w:noProof/>
        </w:rPr>
      </w:pPr>
      <w:r w:rsidRPr="00A838F9">
        <w:rPr>
          <w:b/>
          <w:noProof/>
        </w:rPr>
        <w:t xml:space="preserve">Frazer, A. </w:t>
      </w:r>
      <w:r w:rsidRPr="00A838F9">
        <w:rPr>
          <w:noProof/>
        </w:rPr>
        <w:t xml:space="preserve">(2015). Neuropsychopharmacology: Reflections on 40 Volumes. </w:t>
      </w:r>
      <w:r w:rsidRPr="00A838F9">
        <w:rPr>
          <w:i/>
          <w:noProof/>
        </w:rPr>
        <w:t>Neuropsychopharmacology</w:t>
      </w:r>
      <w:r w:rsidRPr="00A838F9">
        <w:rPr>
          <w:noProof/>
        </w:rPr>
        <w:t xml:space="preserve"> </w:t>
      </w:r>
      <w:r w:rsidRPr="00A838F9">
        <w:rPr>
          <w:b/>
          <w:noProof/>
        </w:rPr>
        <w:t>40</w:t>
      </w:r>
      <w:r w:rsidRPr="00A838F9">
        <w:rPr>
          <w:noProof/>
        </w:rPr>
        <w:t>, 2853-5.</w:t>
      </w:r>
    </w:p>
    <w:p w14:paraId="0B00D435" w14:textId="77777777" w:rsidR="00A838F9" w:rsidRPr="00A838F9" w:rsidRDefault="00A838F9" w:rsidP="00A838F9">
      <w:pPr>
        <w:pStyle w:val="EndNoteBibliography"/>
        <w:rPr>
          <w:noProof/>
        </w:rPr>
      </w:pPr>
      <w:r w:rsidRPr="00A838F9">
        <w:rPr>
          <w:b/>
          <w:noProof/>
        </w:rPr>
        <w:t xml:space="preserve">Goodwin, G. M., Haddad, P. M., Ferrier, I. N., Aronson, J. K., Barnes, T., Cipriani, A., Coghill, D. R., Fazel, S., Geddes, J. R., Grunze, H., Holmes, E. A., Howes, O., Hudson, S., Hunt, N., Jones, I., Macmillan, I. C., McAllister-Williams, H., Miklowitz, D. R., Morriss, R., Munafo, M., Paton, C., Saharkian, B. J., Saunders, K., Sinclair, J., Taylor, D., Vieta, E. &amp; Young, A. H. </w:t>
      </w:r>
      <w:r w:rsidRPr="00A838F9">
        <w:rPr>
          <w:noProof/>
        </w:rPr>
        <w:t xml:space="preserve">(2016). Evidence-based guidelines for treating bipolar disorder: Revised third edition recommendations from the British Association for Psychopharmacology. </w:t>
      </w:r>
      <w:r w:rsidRPr="00A838F9">
        <w:rPr>
          <w:i/>
          <w:noProof/>
        </w:rPr>
        <w:t>J Psychopharmacol</w:t>
      </w:r>
      <w:r w:rsidRPr="00A838F9">
        <w:rPr>
          <w:noProof/>
        </w:rPr>
        <w:t xml:space="preserve"> </w:t>
      </w:r>
      <w:r w:rsidRPr="00A838F9">
        <w:rPr>
          <w:b/>
          <w:noProof/>
        </w:rPr>
        <w:t>30</w:t>
      </w:r>
      <w:r w:rsidRPr="00A838F9">
        <w:rPr>
          <w:noProof/>
        </w:rPr>
        <w:t>, 495-553.</w:t>
      </w:r>
    </w:p>
    <w:p w14:paraId="6CCF0F40" w14:textId="77777777" w:rsidR="00A838F9" w:rsidRPr="00A838F9" w:rsidRDefault="00A838F9" w:rsidP="00A838F9">
      <w:pPr>
        <w:pStyle w:val="EndNoteBibliography"/>
        <w:rPr>
          <w:noProof/>
        </w:rPr>
      </w:pPr>
      <w:r w:rsidRPr="00A838F9">
        <w:rPr>
          <w:b/>
          <w:noProof/>
        </w:rPr>
        <w:t xml:space="preserve">Gotzsche, P. C., Young, A. H. &amp; Crace, J. </w:t>
      </w:r>
      <w:r w:rsidRPr="00A838F9">
        <w:rPr>
          <w:noProof/>
        </w:rPr>
        <w:t xml:space="preserve">(2015). Does long term use of psychiatric drugs cause more harm than good? </w:t>
      </w:r>
      <w:r w:rsidRPr="00A838F9">
        <w:rPr>
          <w:i/>
          <w:noProof/>
        </w:rPr>
        <w:t>Bmj</w:t>
      </w:r>
      <w:r w:rsidRPr="00A838F9">
        <w:rPr>
          <w:noProof/>
        </w:rPr>
        <w:t xml:space="preserve"> </w:t>
      </w:r>
      <w:r w:rsidRPr="00A838F9">
        <w:rPr>
          <w:b/>
          <w:noProof/>
        </w:rPr>
        <w:t>350</w:t>
      </w:r>
      <w:r w:rsidRPr="00A838F9">
        <w:rPr>
          <w:noProof/>
        </w:rPr>
        <w:t>, h2435.</w:t>
      </w:r>
    </w:p>
    <w:p w14:paraId="48C480B8" w14:textId="77777777" w:rsidR="00A838F9" w:rsidRPr="00A838F9" w:rsidRDefault="00A838F9" w:rsidP="00A838F9">
      <w:pPr>
        <w:pStyle w:val="EndNoteBibliography"/>
        <w:rPr>
          <w:noProof/>
        </w:rPr>
      </w:pPr>
      <w:r w:rsidRPr="00A838F9">
        <w:rPr>
          <w:b/>
          <w:noProof/>
        </w:rPr>
        <w:t xml:space="preserve">Haddad, P. M. </w:t>
      </w:r>
      <w:r w:rsidRPr="00A838F9">
        <w:rPr>
          <w:noProof/>
        </w:rPr>
        <w:t xml:space="preserve">(2012). Ten principles of good psychiatric prescribing. </w:t>
      </w:r>
      <w:r w:rsidRPr="00A838F9">
        <w:rPr>
          <w:i/>
          <w:noProof/>
        </w:rPr>
        <w:t>Medicine</w:t>
      </w:r>
      <w:r w:rsidRPr="00A838F9">
        <w:rPr>
          <w:noProof/>
        </w:rPr>
        <w:t xml:space="preserve"> </w:t>
      </w:r>
      <w:r w:rsidRPr="00A838F9">
        <w:rPr>
          <w:b/>
          <w:noProof/>
        </w:rPr>
        <w:t>40</w:t>
      </w:r>
      <w:r w:rsidRPr="00A838F9">
        <w:rPr>
          <w:noProof/>
        </w:rPr>
        <w:t>, 674-675.</w:t>
      </w:r>
    </w:p>
    <w:p w14:paraId="2B849FD2" w14:textId="77777777" w:rsidR="00A838F9" w:rsidRPr="00A838F9" w:rsidRDefault="00A838F9" w:rsidP="00A838F9">
      <w:pPr>
        <w:pStyle w:val="EndNoteBibliography"/>
        <w:rPr>
          <w:noProof/>
        </w:rPr>
      </w:pPr>
      <w:r w:rsidRPr="00A838F9">
        <w:rPr>
          <w:b/>
          <w:noProof/>
        </w:rPr>
        <w:t xml:space="preserve">Hampton, L. M., Daubresse, M., Chang, H. Y., Alexander, G. C. &amp; Budnitz, D. S. </w:t>
      </w:r>
      <w:r w:rsidRPr="00A838F9">
        <w:rPr>
          <w:noProof/>
        </w:rPr>
        <w:t xml:space="preserve">(2014). Emergency department visits by adults for psychiatric medication adverse events. </w:t>
      </w:r>
      <w:r w:rsidRPr="00A838F9">
        <w:rPr>
          <w:i/>
          <w:noProof/>
        </w:rPr>
        <w:t>JAMA Psychiatry</w:t>
      </w:r>
      <w:r w:rsidRPr="00A838F9">
        <w:rPr>
          <w:noProof/>
        </w:rPr>
        <w:t xml:space="preserve"> </w:t>
      </w:r>
      <w:r w:rsidRPr="00A838F9">
        <w:rPr>
          <w:b/>
          <w:noProof/>
        </w:rPr>
        <w:t>71</w:t>
      </w:r>
      <w:r w:rsidRPr="00A838F9">
        <w:rPr>
          <w:noProof/>
        </w:rPr>
        <w:t>, 1006-14.</w:t>
      </w:r>
    </w:p>
    <w:p w14:paraId="25FA1A76" w14:textId="77777777" w:rsidR="00A838F9" w:rsidRPr="00A838F9" w:rsidRDefault="00A838F9" w:rsidP="00A838F9">
      <w:pPr>
        <w:pStyle w:val="EndNoteBibliography"/>
        <w:rPr>
          <w:noProof/>
        </w:rPr>
      </w:pPr>
      <w:r w:rsidRPr="00A838F9">
        <w:rPr>
          <w:b/>
          <w:noProof/>
        </w:rPr>
        <w:t xml:space="preserve">Hegerl, U. &amp; Mergl, R. </w:t>
      </w:r>
      <w:r w:rsidRPr="00A838F9">
        <w:rPr>
          <w:noProof/>
        </w:rPr>
        <w:t xml:space="preserve">(2014). Depression and suicidality in COPD: understandable reaction or independent disorders? </w:t>
      </w:r>
      <w:r w:rsidRPr="00A838F9">
        <w:rPr>
          <w:i/>
          <w:noProof/>
        </w:rPr>
        <w:t>Eur Respir J</w:t>
      </w:r>
      <w:r w:rsidRPr="00A838F9">
        <w:rPr>
          <w:noProof/>
        </w:rPr>
        <w:t xml:space="preserve"> </w:t>
      </w:r>
      <w:r w:rsidRPr="00A838F9">
        <w:rPr>
          <w:b/>
          <w:noProof/>
        </w:rPr>
        <w:t>44</w:t>
      </w:r>
      <w:r w:rsidRPr="00A838F9">
        <w:rPr>
          <w:noProof/>
        </w:rPr>
        <w:t>, 734-43.</w:t>
      </w:r>
    </w:p>
    <w:p w14:paraId="463D415F" w14:textId="77777777" w:rsidR="00A838F9" w:rsidRPr="00A838F9" w:rsidRDefault="00A838F9" w:rsidP="00A838F9">
      <w:pPr>
        <w:pStyle w:val="EndNoteBibliography"/>
        <w:rPr>
          <w:noProof/>
        </w:rPr>
      </w:pPr>
      <w:r w:rsidRPr="00A838F9">
        <w:rPr>
          <w:b/>
          <w:noProof/>
        </w:rPr>
        <w:t xml:space="preserve">Hieronymus, F., Nilsson, S. &amp; Eriksson, E. </w:t>
      </w:r>
      <w:r w:rsidRPr="00A838F9">
        <w:rPr>
          <w:noProof/>
        </w:rPr>
        <w:t xml:space="preserve">(2016). A mega-analysis of fixed-dose trials reveals dose-dependency and a rapid onset of action for the antidepressant effect of three selective serotonin reuptake inhibitors. </w:t>
      </w:r>
      <w:r w:rsidRPr="00A838F9">
        <w:rPr>
          <w:i/>
          <w:noProof/>
        </w:rPr>
        <w:t>Transl Psychiatry</w:t>
      </w:r>
      <w:r w:rsidRPr="00A838F9">
        <w:rPr>
          <w:noProof/>
        </w:rPr>
        <w:t xml:space="preserve"> </w:t>
      </w:r>
      <w:r w:rsidRPr="00A838F9">
        <w:rPr>
          <w:b/>
          <w:noProof/>
        </w:rPr>
        <w:t>6</w:t>
      </w:r>
      <w:r w:rsidRPr="00A838F9">
        <w:rPr>
          <w:noProof/>
        </w:rPr>
        <w:t>, e834.</w:t>
      </w:r>
    </w:p>
    <w:p w14:paraId="3A146C73" w14:textId="77777777" w:rsidR="00A838F9" w:rsidRPr="00A838F9" w:rsidRDefault="00A838F9" w:rsidP="00A838F9">
      <w:pPr>
        <w:pStyle w:val="EndNoteBibliography"/>
        <w:rPr>
          <w:noProof/>
        </w:rPr>
      </w:pPr>
      <w:r w:rsidRPr="00A838F9">
        <w:rPr>
          <w:b/>
          <w:noProof/>
        </w:rPr>
        <w:lastRenderedPageBreak/>
        <w:t xml:space="preserve">Honyashiki, M., Furukawa, T. A., Noma, H., Tanaka, S., Chen, P., Ichikawa, K., Ono, M., Churchill, R., Hunot, V. &amp; Caldwell, D. M. </w:t>
      </w:r>
      <w:r w:rsidRPr="00A838F9">
        <w:rPr>
          <w:noProof/>
        </w:rPr>
        <w:t xml:space="preserve">(2014). Specificity of CBT for depression: A contribution from multiple treatments meta-analyses. </w:t>
      </w:r>
      <w:r w:rsidRPr="00A838F9">
        <w:rPr>
          <w:i/>
          <w:noProof/>
        </w:rPr>
        <w:t>Cognitive Therapy and Research</w:t>
      </w:r>
      <w:r w:rsidRPr="00A838F9">
        <w:rPr>
          <w:noProof/>
        </w:rPr>
        <w:t xml:space="preserve"> </w:t>
      </w:r>
      <w:r w:rsidRPr="00A838F9">
        <w:rPr>
          <w:b/>
          <w:noProof/>
        </w:rPr>
        <w:t>38</w:t>
      </w:r>
      <w:r w:rsidRPr="00A838F9">
        <w:rPr>
          <w:noProof/>
        </w:rPr>
        <w:t>, 249-260.</w:t>
      </w:r>
    </w:p>
    <w:p w14:paraId="38606E67" w14:textId="77777777" w:rsidR="00A838F9" w:rsidRPr="00A838F9" w:rsidRDefault="00A838F9" w:rsidP="00A838F9">
      <w:pPr>
        <w:pStyle w:val="EndNoteBibliography"/>
        <w:rPr>
          <w:noProof/>
        </w:rPr>
      </w:pPr>
      <w:r w:rsidRPr="00A838F9">
        <w:rPr>
          <w:b/>
          <w:noProof/>
        </w:rPr>
        <w:t xml:space="preserve">Hoskins, M., Pearce, J., Bethell, A., Dankova, L., Barbui, C., Tol, W. A., van Ommeren, M., de Jong, J., Seedat, S., Chen, H. &amp; Bisson, J. I. </w:t>
      </w:r>
      <w:r w:rsidRPr="00A838F9">
        <w:rPr>
          <w:noProof/>
        </w:rPr>
        <w:t xml:space="preserve">(2015). Pharmacotherapy for post-traumatic stress disorder: systematic review and meta-analysis. </w:t>
      </w:r>
      <w:r w:rsidRPr="00A838F9">
        <w:rPr>
          <w:i/>
          <w:noProof/>
        </w:rPr>
        <w:t>Br J Psychiatry</w:t>
      </w:r>
      <w:r w:rsidRPr="00A838F9">
        <w:rPr>
          <w:noProof/>
        </w:rPr>
        <w:t xml:space="preserve"> </w:t>
      </w:r>
      <w:r w:rsidRPr="00A838F9">
        <w:rPr>
          <w:b/>
          <w:noProof/>
        </w:rPr>
        <w:t>206</w:t>
      </w:r>
      <w:r w:rsidRPr="00A838F9">
        <w:rPr>
          <w:noProof/>
        </w:rPr>
        <w:t>, 93-100.</w:t>
      </w:r>
    </w:p>
    <w:p w14:paraId="4094ED11" w14:textId="77777777" w:rsidR="00A838F9" w:rsidRPr="00A838F9" w:rsidRDefault="00A838F9" w:rsidP="00A838F9">
      <w:pPr>
        <w:pStyle w:val="EndNoteBibliography"/>
        <w:rPr>
          <w:noProof/>
        </w:rPr>
      </w:pPr>
      <w:r w:rsidRPr="00A838F9">
        <w:rPr>
          <w:b/>
          <w:noProof/>
        </w:rPr>
        <w:t xml:space="preserve">Huber, D. &amp; Klug, G. </w:t>
      </w:r>
      <w:r w:rsidRPr="00A838F9">
        <w:rPr>
          <w:noProof/>
        </w:rPr>
        <w:t xml:space="preserve">(2015). Time in psychodynamic psychotherapy: Psychodynamic short-term versus long-term therapy. </w:t>
      </w:r>
      <w:r w:rsidRPr="00A838F9">
        <w:rPr>
          <w:i/>
          <w:noProof/>
        </w:rPr>
        <w:t>Psychotherapeut</w:t>
      </w:r>
      <w:r w:rsidRPr="00A838F9">
        <w:rPr>
          <w:noProof/>
        </w:rPr>
        <w:t xml:space="preserve"> </w:t>
      </w:r>
      <w:r w:rsidRPr="00A838F9">
        <w:rPr>
          <w:b/>
          <w:noProof/>
        </w:rPr>
        <w:t>60</w:t>
      </w:r>
      <w:r w:rsidRPr="00A838F9">
        <w:rPr>
          <w:noProof/>
        </w:rPr>
        <w:t>, 94-101.</w:t>
      </w:r>
    </w:p>
    <w:p w14:paraId="6073CED6" w14:textId="77777777" w:rsidR="00A838F9" w:rsidRPr="00A838F9" w:rsidRDefault="00A838F9" w:rsidP="00A838F9">
      <w:pPr>
        <w:pStyle w:val="EndNoteBibliography"/>
        <w:rPr>
          <w:noProof/>
        </w:rPr>
      </w:pPr>
      <w:r w:rsidRPr="00A838F9">
        <w:rPr>
          <w:b/>
          <w:noProof/>
        </w:rPr>
        <w:t xml:space="preserve">Huhn, M., Tardy, M., Spineli, L. M., Kissling, W., Forstl, H., Pitschel-Walz, G., Leucht, C., Samara, M., Dold, M., Davis, J. M. &amp; Leucht, S. </w:t>
      </w:r>
      <w:r w:rsidRPr="00A838F9">
        <w:rPr>
          <w:noProof/>
        </w:rPr>
        <w:t xml:space="preserve">(2014). Efficacy of pharmacotherapy and psychotherapy for adult psychiatric disorders: a systematic overview of meta-analyses. </w:t>
      </w:r>
      <w:r w:rsidRPr="00A838F9">
        <w:rPr>
          <w:i/>
          <w:noProof/>
        </w:rPr>
        <w:t>JAMA Psychiatry</w:t>
      </w:r>
      <w:r w:rsidRPr="00A838F9">
        <w:rPr>
          <w:noProof/>
        </w:rPr>
        <w:t xml:space="preserve"> </w:t>
      </w:r>
      <w:r w:rsidRPr="00A838F9">
        <w:rPr>
          <w:b/>
          <w:noProof/>
        </w:rPr>
        <w:t>71</w:t>
      </w:r>
      <w:r w:rsidRPr="00A838F9">
        <w:rPr>
          <w:noProof/>
        </w:rPr>
        <w:t>, 706-15.</w:t>
      </w:r>
    </w:p>
    <w:p w14:paraId="11F47BD2" w14:textId="77777777" w:rsidR="00A838F9" w:rsidRPr="00A838F9" w:rsidRDefault="00A838F9" w:rsidP="00A838F9">
      <w:pPr>
        <w:pStyle w:val="EndNoteBibliography"/>
        <w:rPr>
          <w:noProof/>
        </w:rPr>
      </w:pPr>
      <w:r w:rsidRPr="00A838F9">
        <w:rPr>
          <w:b/>
          <w:noProof/>
        </w:rPr>
        <w:t xml:space="preserve">Hutton, P. &amp; Taylor, P. J. </w:t>
      </w:r>
      <w:r w:rsidRPr="00A838F9">
        <w:rPr>
          <w:noProof/>
        </w:rPr>
        <w:t xml:space="preserve">(2014). Cognitive behavioural therapy for psychosis prevention: a systematic review and meta-analysis. </w:t>
      </w:r>
      <w:r w:rsidRPr="00A838F9">
        <w:rPr>
          <w:i/>
          <w:noProof/>
        </w:rPr>
        <w:t>Psychol Med</w:t>
      </w:r>
      <w:r w:rsidRPr="00A838F9">
        <w:rPr>
          <w:noProof/>
        </w:rPr>
        <w:t xml:space="preserve"> </w:t>
      </w:r>
      <w:r w:rsidRPr="00A838F9">
        <w:rPr>
          <w:b/>
          <w:noProof/>
        </w:rPr>
        <w:t>44</w:t>
      </w:r>
      <w:r w:rsidRPr="00A838F9">
        <w:rPr>
          <w:noProof/>
        </w:rPr>
        <w:t>, 449-68.</w:t>
      </w:r>
    </w:p>
    <w:p w14:paraId="458074A3" w14:textId="77777777" w:rsidR="00A838F9" w:rsidRPr="00A838F9" w:rsidRDefault="00A838F9" w:rsidP="00A838F9">
      <w:pPr>
        <w:pStyle w:val="EndNoteBibliography"/>
        <w:rPr>
          <w:noProof/>
        </w:rPr>
      </w:pPr>
      <w:r w:rsidRPr="00A838F9">
        <w:rPr>
          <w:b/>
          <w:noProof/>
        </w:rPr>
        <w:t xml:space="preserve">Jakobsen, J. C., Katakam, K. K., Schou, A., Hellmuth, S. G., Stallknecht, S. E., Leth-Moller, K., Iversen, M., Banke, M. B., Petersen, I. J., Klingenberg, S. L., Krogh, J., Ebert, S. E., Timm, A., Lindschou, J. &amp; Gluud, C. </w:t>
      </w:r>
      <w:r w:rsidRPr="00A838F9">
        <w:rPr>
          <w:noProof/>
        </w:rPr>
        <w:t xml:space="preserve">(2017). Selective serotonin reuptake inhibitors versus placebo in patients with major depressive disorder. A systematic review with meta-analysis and Trial Sequential Analysis. </w:t>
      </w:r>
      <w:r w:rsidRPr="00A838F9">
        <w:rPr>
          <w:i/>
          <w:noProof/>
        </w:rPr>
        <w:t>BMC Psychiatry</w:t>
      </w:r>
      <w:r w:rsidRPr="00A838F9">
        <w:rPr>
          <w:noProof/>
        </w:rPr>
        <w:t xml:space="preserve"> </w:t>
      </w:r>
      <w:r w:rsidRPr="00A838F9">
        <w:rPr>
          <w:b/>
          <w:noProof/>
        </w:rPr>
        <w:t>17</w:t>
      </w:r>
      <w:r w:rsidRPr="00A838F9">
        <w:rPr>
          <w:noProof/>
        </w:rPr>
        <w:t>, 58.</w:t>
      </w:r>
    </w:p>
    <w:p w14:paraId="439362F4" w14:textId="77777777" w:rsidR="00A838F9" w:rsidRPr="00A838F9" w:rsidRDefault="00A838F9" w:rsidP="00A838F9">
      <w:pPr>
        <w:pStyle w:val="EndNoteBibliography"/>
        <w:rPr>
          <w:noProof/>
        </w:rPr>
      </w:pPr>
      <w:r w:rsidRPr="00A838F9">
        <w:rPr>
          <w:b/>
          <w:noProof/>
        </w:rPr>
        <w:t xml:space="preserve">Johnsen, E. &amp; Kroken, R. A. </w:t>
      </w:r>
      <w:r w:rsidRPr="00A838F9">
        <w:rPr>
          <w:noProof/>
        </w:rPr>
        <w:t xml:space="preserve">(2012). Drug treatment developments in schizophrenia and bipolar mania: latest evidence and clinical usefulness. </w:t>
      </w:r>
      <w:r w:rsidRPr="00A838F9">
        <w:rPr>
          <w:i/>
          <w:noProof/>
        </w:rPr>
        <w:t>Ther Adv Chronic Dis</w:t>
      </w:r>
      <w:r w:rsidRPr="00A838F9">
        <w:rPr>
          <w:noProof/>
        </w:rPr>
        <w:t xml:space="preserve"> </w:t>
      </w:r>
      <w:r w:rsidRPr="00A838F9">
        <w:rPr>
          <w:b/>
          <w:noProof/>
        </w:rPr>
        <w:t>3</w:t>
      </w:r>
      <w:r w:rsidRPr="00A838F9">
        <w:rPr>
          <w:noProof/>
        </w:rPr>
        <w:t>, 287-300.</w:t>
      </w:r>
    </w:p>
    <w:p w14:paraId="71F1F7C1" w14:textId="77777777" w:rsidR="00A838F9" w:rsidRPr="00A838F9" w:rsidRDefault="00A838F9" w:rsidP="00A838F9">
      <w:pPr>
        <w:pStyle w:val="EndNoteBibliography"/>
        <w:rPr>
          <w:noProof/>
        </w:rPr>
      </w:pPr>
      <w:r w:rsidRPr="00A838F9">
        <w:rPr>
          <w:b/>
          <w:noProof/>
        </w:rPr>
        <w:t xml:space="preserve">Jonas, W. B., Crawford, C., Colloca, L., Kaptchuk, T. J., Moseley, B., Miller, F. G., Kriston, L., Linde, K. &amp; Meissner, K. </w:t>
      </w:r>
      <w:r w:rsidRPr="00A838F9">
        <w:rPr>
          <w:noProof/>
        </w:rPr>
        <w:t xml:space="preserve">(2015). To what extent are surgery and invasive procedures effective beyond a placebo response? A systematic review with meta-analysis of randomised, sham controlled trials. </w:t>
      </w:r>
      <w:r w:rsidRPr="00A838F9">
        <w:rPr>
          <w:i/>
          <w:noProof/>
        </w:rPr>
        <w:t>BMJ Open</w:t>
      </w:r>
      <w:r w:rsidRPr="00A838F9">
        <w:rPr>
          <w:noProof/>
        </w:rPr>
        <w:t xml:space="preserve"> </w:t>
      </w:r>
      <w:r w:rsidRPr="00A838F9">
        <w:rPr>
          <w:b/>
          <w:noProof/>
        </w:rPr>
        <w:t>5</w:t>
      </w:r>
      <w:r w:rsidRPr="00A838F9">
        <w:rPr>
          <w:noProof/>
        </w:rPr>
        <w:t>.</w:t>
      </w:r>
    </w:p>
    <w:p w14:paraId="19FFD7FA" w14:textId="77777777" w:rsidR="00A838F9" w:rsidRPr="00A838F9" w:rsidRDefault="00A838F9" w:rsidP="00A838F9">
      <w:pPr>
        <w:pStyle w:val="EndNoteBibliography"/>
        <w:rPr>
          <w:noProof/>
        </w:rPr>
      </w:pPr>
      <w:r w:rsidRPr="00A838F9">
        <w:rPr>
          <w:b/>
          <w:noProof/>
        </w:rPr>
        <w:t xml:space="preserve">Jones, N., Corrigan, P. W., James, D., Parker, J. &amp; Larson, N. </w:t>
      </w:r>
      <w:r w:rsidRPr="00A838F9">
        <w:rPr>
          <w:noProof/>
        </w:rPr>
        <w:t xml:space="preserve">(2013). Peer support, self-determination, and treatment engagement: a qualitative investigation. </w:t>
      </w:r>
      <w:r w:rsidRPr="00A838F9">
        <w:rPr>
          <w:i/>
          <w:noProof/>
        </w:rPr>
        <w:t>Psychiatr Rehabil J</w:t>
      </w:r>
      <w:r w:rsidRPr="00A838F9">
        <w:rPr>
          <w:noProof/>
        </w:rPr>
        <w:t xml:space="preserve"> </w:t>
      </w:r>
      <w:r w:rsidRPr="00A838F9">
        <w:rPr>
          <w:b/>
          <w:noProof/>
        </w:rPr>
        <w:t>36</w:t>
      </w:r>
      <w:r w:rsidRPr="00A838F9">
        <w:rPr>
          <w:noProof/>
        </w:rPr>
        <w:t>, 209-14.</w:t>
      </w:r>
    </w:p>
    <w:p w14:paraId="0812B216" w14:textId="77777777" w:rsidR="00A838F9" w:rsidRPr="00A838F9" w:rsidRDefault="00A838F9" w:rsidP="00A838F9">
      <w:pPr>
        <w:pStyle w:val="EndNoteBibliography"/>
        <w:rPr>
          <w:noProof/>
        </w:rPr>
      </w:pPr>
      <w:r w:rsidRPr="00A838F9">
        <w:rPr>
          <w:b/>
          <w:noProof/>
        </w:rPr>
        <w:t xml:space="preserve">Kane, J. M., Kishimoto, T. &amp; Correll, C. U. </w:t>
      </w:r>
      <w:r w:rsidRPr="00A838F9">
        <w:rPr>
          <w:noProof/>
        </w:rPr>
        <w:t xml:space="preserve">(2013). Assessing the comparative effectiveness of long-acting injectable vs. oral antipsychotic medications in the prevention of relapse provides a case study in comparative effectiveness research in psychiatry. </w:t>
      </w:r>
      <w:r w:rsidRPr="00A838F9">
        <w:rPr>
          <w:i/>
          <w:noProof/>
        </w:rPr>
        <w:t>J Clin Epidemiol</w:t>
      </w:r>
      <w:r w:rsidRPr="00A838F9">
        <w:rPr>
          <w:noProof/>
        </w:rPr>
        <w:t xml:space="preserve"> </w:t>
      </w:r>
      <w:r w:rsidRPr="00A838F9">
        <w:rPr>
          <w:b/>
          <w:noProof/>
        </w:rPr>
        <w:t>66</w:t>
      </w:r>
      <w:r w:rsidRPr="00A838F9">
        <w:rPr>
          <w:noProof/>
        </w:rPr>
        <w:t>, S37-41.</w:t>
      </w:r>
    </w:p>
    <w:p w14:paraId="4461356D" w14:textId="77777777" w:rsidR="00A838F9" w:rsidRPr="00A838F9" w:rsidRDefault="00A838F9" w:rsidP="00A838F9">
      <w:pPr>
        <w:pStyle w:val="EndNoteBibliography"/>
        <w:rPr>
          <w:noProof/>
        </w:rPr>
      </w:pPr>
      <w:r w:rsidRPr="00A838F9">
        <w:rPr>
          <w:b/>
          <w:noProof/>
        </w:rPr>
        <w:t xml:space="preserve">Kaplan, A. </w:t>
      </w:r>
      <w:r w:rsidRPr="00A838F9">
        <w:rPr>
          <w:noProof/>
        </w:rPr>
        <w:t xml:space="preserve">(2012). On the efficacy of psychiatric drugs. </w:t>
      </w:r>
      <w:r w:rsidRPr="00A838F9">
        <w:rPr>
          <w:i/>
          <w:noProof/>
        </w:rPr>
        <w:t>Psychiatric Times</w:t>
      </w:r>
      <w:r w:rsidRPr="00A838F9">
        <w:rPr>
          <w:noProof/>
        </w:rPr>
        <w:t xml:space="preserve"> </w:t>
      </w:r>
      <w:r w:rsidRPr="00A838F9">
        <w:rPr>
          <w:b/>
          <w:noProof/>
        </w:rPr>
        <w:t>29</w:t>
      </w:r>
      <w:r w:rsidRPr="00A838F9">
        <w:rPr>
          <w:noProof/>
        </w:rPr>
        <w:t>, 1+6-9.</w:t>
      </w:r>
    </w:p>
    <w:p w14:paraId="094F8CF5" w14:textId="77777777" w:rsidR="00A838F9" w:rsidRPr="00A838F9" w:rsidRDefault="00A838F9" w:rsidP="00A838F9">
      <w:pPr>
        <w:pStyle w:val="EndNoteBibliography"/>
        <w:rPr>
          <w:noProof/>
        </w:rPr>
      </w:pPr>
      <w:r w:rsidRPr="00A838F9">
        <w:rPr>
          <w:b/>
          <w:noProof/>
        </w:rPr>
        <w:t xml:space="preserve">Kasper, S. &amp; Dold, M. </w:t>
      </w:r>
      <w:r w:rsidRPr="00A838F9">
        <w:rPr>
          <w:noProof/>
        </w:rPr>
        <w:t xml:space="preserve">(2015). Factors contributing to the increasing placebo response in antidepressant trials. </w:t>
      </w:r>
      <w:r w:rsidRPr="00A838F9">
        <w:rPr>
          <w:i/>
          <w:noProof/>
        </w:rPr>
        <w:t>World Psychiatry</w:t>
      </w:r>
      <w:r w:rsidRPr="00A838F9">
        <w:rPr>
          <w:noProof/>
        </w:rPr>
        <w:t xml:space="preserve"> </w:t>
      </w:r>
      <w:r w:rsidRPr="00A838F9">
        <w:rPr>
          <w:b/>
          <w:noProof/>
        </w:rPr>
        <w:t>14</w:t>
      </w:r>
      <w:r w:rsidRPr="00A838F9">
        <w:rPr>
          <w:noProof/>
        </w:rPr>
        <w:t>, 304-6.</w:t>
      </w:r>
    </w:p>
    <w:p w14:paraId="14AFBE1B" w14:textId="77777777" w:rsidR="00A838F9" w:rsidRPr="00A838F9" w:rsidRDefault="00A838F9" w:rsidP="00A838F9">
      <w:pPr>
        <w:pStyle w:val="EndNoteBibliography"/>
        <w:rPr>
          <w:noProof/>
        </w:rPr>
      </w:pPr>
      <w:r w:rsidRPr="00A838F9">
        <w:rPr>
          <w:b/>
          <w:noProof/>
        </w:rPr>
        <w:t xml:space="preserve">Kaufman, J., Gelernter, J., Hudziak, J. J., Tyrka, A. R. &amp; Coplan, J. D. </w:t>
      </w:r>
      <w:r w:rsidRPr="00A838F9">
        <w:rPr>
          <w:noProof/>
        </w:rPr>
        <w:t xml:space="preserve">(2015). The Research Domain Criteria (RDoC) Project and Studies of Risk and Resilience in Maltreated Children. </w:t>
      </w:r>
      <w:r w:rsidRPr="00A838F9">
        <w:rPr>
          <w:i/>
          <w:noProof/>
        </w:rPr>
        <w:t>J Am Acad Child Adolesc Psychiatry</w:t>
      </w:r>
      <w:r w:rsidRPr="00A838F9">
        <w:rPr>
          <w:noProof/>
        </w:rPr>
        <w:t xml:space="preserve"> </w:t>
      </w:r>
      <w:r w:rsidRPr="00A838F9">
        <w:rPr>
          <w:b/>
          <w:noProof/>
        </w:rPr>
        <w:t>54</w:t>
      </w:r>
      <w:r w:rsidRPr="00A838F9">
        <w:rPr>
          <w:noProof/>
        </w:rPr>
        <w:t>, 617-25.</w:t>
      </w:r>
    </w:p>
    <w:p w14:paraId="2BDD724A" w14:textId="77777777" w:rsidR="00A838F9" w:rsidRPr="00B47C34" w:rsidRDefault="00A838F9" w:rsidP="00A838F9">
      <w:pPr>
        <w:pStyle w:val="EndNoteBibliography"/>
        <w:rPr>
          <w:noProof/>
          <w:lang w:val="fr-FR"/>
        </w:rPr>
      </w:pPr>
      <w:r w:rsidRPr="00A838F9">
        <w:rPr>
          <w:b/>
          <w:noProof/>
        </w:rPr>
        <w:lastRenderedPageBreak/>
        <w:t xml:space="preserve">Kelly, B. D. </w:t>
      </w:r>
      <w:r w:rsidRPr="00A838F9">
        <w:rPr>
          <w:noProof/>
        </w:rPr>
        <w:t xml:space="preserve">(2014). Rights of people with mental illness. </w:t>
      </w:r>
      <w:r w:rsidRPr="00B47C34">
        <w:rPr>
          <w:i/>
          <w:noProof/>
          <w:lang w:val="fr-FR"/>
        </w:rPr>
        <w:t>Lancet Psychiatry</w:t>
      </w:r>
      <w:r w:rsidRPr="00B47C34">
        <w:rPr>
          <w:noProof/>
          <w:lang w:val="fr-FR"/>
        </w:rPr>
        <w:t xml:space="preserve"> </w:t>
      </w:r>
      <w:r w:rsidRPr="00B47C34">
        <w:rPr>
          <w:b/>
          <w:noProof/>
          <w:lang w:val="fr-FR"/>
        </w:rPr>
        <w:t>1</w:t>
      </w:r>
      <w:r w:rsidRPr="00B47C34">
        <w:rPr>
          <w:noProof/>
          <w:lang w:val="fr-FR"/>
        </w:rPr>
        <w:t>, e4.</w:t>
      </w:r>
    </w:p>
    <w:p w14:paraId="781F4F71" w14:textId="77777777" w:rsidR="00A838F9" w:rsidRPr="00A838F9" w:rsidRDefault="00A838F9" w:rsidP="00A838F9">
      <w:pPr>
        <w:pStyle w:val="EndNoteBibliography"/>
        <w:rPr>
          <w:noProof/>
        </w:rPr>
      </w:pPr>
      <w:r w:rsidRPr="00B47C34">
        <w:rPr>
          <w:b/>
          <w:noProof/>
          <w:lang w:val="fr-FR"/>
        </w:rPr>
        <w:t xml:space="preserve">Klein, J. P. &amp; Berger, T. </w:t>
      </w:r>
      <w:r w:rsidRPr="00B47C34">
        <w:rPr>
          <w:noProof/>
          <w:lang w:val="fr-FR"/>
        </w:rPr>
        <w:t xml:space="preserve">(2013). </w:t>
      </w:r>
      <w:r w:rsidRPr="00A838F9">
        <w:rPr>
          <w:noProof/>
        </w:rPr>
        <w:t xml:space="preserve">Internetbasierte psychologische behandlung bei depressionen. </w:t>
      </w:r>
      <w:r w:rsidRPr="00A838F9">
        <w:rPr>
          <w:i/>
          <w:noProof/>
        </w:rPr>
        <w:t>Verhaltenstherapie</w:t>
      </w:r>
      <w:r w:rsidRPr="00A838F9">
        <w:rPr>
          <w:noProof/>
        </w:rPr>
        <w:t xml:space="preserve"> </w:t>
      </w:r>
      <w:r w:rsidRPr="00A838F9">
        <w:rPr>
          <w:b/>
          <w:noProof/>
        </w:rPr>
        <w:t>23</w:t>
      </w:r>
      <w:r w:rsidRPr="00A838F9">
        <w:rPr>
          <w:noProof/>
        </w:rPr>
        <w:t>, 149-159.</w:t>
      </w:r>
    </w:p>
    <w:p w14:paraId="44719D32" w14:textId="77777777" w:rsidR="00A838F9" w:rsidRPr="00A838F9" w:rsidRDefault="00A838F9" w:rsidP="00A838F9">
      <w:pPr>
        <w:pStyle w:val="EndNoteBibliography"/>
        <w:rPr>
          <w:noProof/>
        </w:rPr>
      </w:pPr>
      <w:r w:rsidRPr="00A838F9">
        <w:rPr>
          <w:b/>
          <w:noProof/>
        </w:rPr>
        <w:t xml:space="preserve">Lally, J. &amp; MacCabe, J. H. </w:t>
      </w:r>
      <w:r w:rsidRPr="00A838F9">
        <w:rPr>
          <w:noProof/>
        </w:rPr>
        <w:t xml:space="preserve">(2015). Antipsychotic medication in schizophrenia: a review. </w:t>
      </w:r>
      <w:r w:rsidRPr="00A838F9">
        <w:rPr>
          <w:i/>
          <w:noProof/>
        </w:rPr>
        <w:t>Br Med Bull</w:t>
      </w:r>
      <w:r w:rsidRPr="00A838F9">
        <w:rPr>
          <w:noProof/>
        </w:rPr>
        <w:t xml:space="preserve"> </w:t>
      </w:r>
      <w:r w:rsidRPr="00A838F9">
        <w:rPr>
          <w:b/>
          <w:noProof/>
        </w:rPr>
        <w:t>114</w:t>
      </w:r>
      <w:r w:rsidRPr="00A838F9">
        <w:rPr>
          <w:noProof/>
        </w:rPr>
        <w:t>, 169-79.</w:t>
      </w:r>
    </w:p>
    <w:p w14:paraId="6C754762" w14:textId="77777777" w:rsidR="00A838F9" w:rsidRPr="00A838F9" w:rsidRDefault="00A838F9" w:rsidP="00A838F9">
      <w:pPr>
        <w:pStyle w:val="EndNoteBibliography"/>
        <w:rPr>
          <w:noProof/>
        </w:rPr>
      </w:pPr>
      <w:r w:rsidRPr="00A838F9">
        <w:rPr>
          <w:b/>
          <w:noProof/>
        </w:rPr>
        <w:t xml:space="preserve">Lawrence, R. E., Albert, K., Lidz, C. W. &amp; Appelbaum, P. S. </w:t>
      </w:r>
      <w:r w:rsidRPr="00A838F9">
        <w:rPr>
          <w:noProof/>
        </w:rPr>
        <w:t xml:space="preserve">(2012). Competing commitments in psychiatric research: an examination of psychiatric researchers' perspectives. </w:t>
      </w:r>
      <w:r w:rsidRPr="00A838F9">
        <w:rPr>
          <w:i/>
          <w:noProof/>
        </w:rPr>
        <w:t>Int J Law Psychiatry</w:t>
      </w:r>
      <w:r w:rsidRPr="00A838F9">
        <w:rPr>
          <w:noProof/>
        </w:rPr>
        <w:t xml:space="preserve"> </w:t>
      </w:r>
      <w:r w:rsidRPr="00A838F9">
        <w:rPr>
          <w:b/>
          <w:noProof/>
        </w:rPr>
        <w:t>35</w:t>
      </w:r>
      <w:r w:rsidRPr="00A838F9">
        <w:rPr>
          <w:noProof/>
        </w:rPr>
        <w:t>, 380-6.</w:t>
      </w:r>
    </w:p>
    <w:p w14:paraId="45EDAB95" w14:textId="77777777" w:rsidR="00A838F9" w:rsidRPr="00A838F9" w:rsidRDefault="00A838F9" w:rsidP="00A838F9">
      <w:pPr>
        <w:pStyle w:val="EndNoteBibliography"/>
        <w:rPr>
          <w:noProof/>
        </w:rPr>
      </w:pPr>
      <w:r w:rsidRPr="00A838F9">
        <w:rPr>
          <w:b/>
          <w:noProof/>
        </w:rPr>
        <w:t xml:space="preserve">Lawrie, S. M. </w:t>
      </w:r>
      <w:r w:rsidRPr="00A838F9">
        <w:rPr>
          <w:noProof/>
        </w:rPr>
        <w:t xml:space="preserve">(2015). Patients need reliable facts and figures about antipsychotics. </w:t>
      </w:r>
      <w:r w:rsidRPr="00A838F9">
        <w:rPr>
          <w:i/>
          <w:noProof/>
        </w:rPr>
        <w:t>Advances in Psychiatric Treatment</w:t>
      </w:r>
      <w:r w:rsidRPr="00A838F9">
        <w:rPr>
          <w:noProof/>
        </w:rPr>
        <w:t xml:space="preserve"> </w:t>
      </w:r>
      <w:r w:rsidRPr="00A838F9">
        <w:rPr>
          <w:b/>
          <w:noProof/>
        </w:rPr>
        <w:t>21</w:t>
      </w:r>
      <w:r w:rsidRPr="00A838F9">
        <w:rPr>
          <w:noProof/>
        </w:rPr>
        <w:t>, 85-87.</w:t>
      </w:r>
    </w:p>
    <w:p w14:paraId="1E6006D3" w14:textId="77777777" w:rsidR="00A838F9" w:rsidRPr="00A838F9" w:rsidRDefault="00A838F9" w:rsidP="00A838F9">
      <w:pPr>
        <w:pStyle w:val="EndNoteBibliography"/>
        <w:rPr>
          <w:noProof/>
        </w:rPr>
      </w:pPr>
      <w:r w:rsidRPr="00A838F9">
        <w:rPr>
          <w:b/>
          <w:noProof/>
        </w:rPr>
        <w:t xml:space="preserve">Lehr, D., Heber, E., Sieland, B., Hillert, A., Funk, B. &amp; Ebert, D. D. </w:t>
      </w:r>
      <w:r w:rsidRPr="00A838F9">
        <w:rPr>
          <w:noProof/>
        </w:rPr>
        <w:t xml:space="preserve">(2016). Occupational eMental Health and teachers’ health: A meta-analytic review on the efficacy of internet-based intervention for promoting mental health in teachers. </w:t>
      </w:r>
      <w:r w:rsidRPr="00A838F9">
        <w:rPr>
          <w:i/>
          <w:noProof/>
        </w:rPr>
        <w:t>Pravention und Gesundheitsforderung</w:t>
      </w:r>
      <w:r w:rsidRPr="00A838F9">
        <w:rPr>
          <w:noProof/>
        </w:rPr>
        <w:t xml:space="preserve"> </w:t>
      </w:r>
      <w:r w:rsidRPr="00A838F9">
        <w:rPr>
          <w:b/>
          <w:noProof/>
        </w:rPr>
        <w:t>11</w:t>
      </w:r>
      <w:r w:rsidRPr="00A838F9">
        <w:rPr>
          <w:noProof/>
        </w:rPr>
        <w:t>, 182-192.</w:t>
      </w:r>
    </w:p>
    <w:p w14:paraId="170FB6EC" w14:textId="77777777" w:rsidR="00A838F9" w:rsidRPr="00A838F9" w:rsidRDefault="00A838F9" w:rsidP="00A838F9">
      <w:pPr>
        <w:pStyle w:val="EndNoteBibliography"/>
        <w:rPr>
          <w:noProof/>
        </w:rPr>
      </w:pPr>
      <w:r w:rsidRPr="00A838F9">
        <w:rPr>
          <w:b/>
          <w:noProof/>
        </w:rPr>
        <w:t xml:space="preserve">Leucht, S. &amp; Davis, J. M. </w:t>
      </w:r>
      <w:r w:rsidRPr="00A838F9">
        <w:rPr>
          <w:noProof/>
        </w:rPr>
        <w:t xml:space="preserve">(2017). Schizophrenia, primary negative symptoms, and soft outcomes in psychiatry. </w:t>
      </w:r>
      <w:r w:rsidRPr="00A838F9">
        <w:rPr>
          <w:i/>
          <w:noProof/>
        </w:rPr>
        <w:t>Lancet</w:t>
      </w:r>
      <w:r w:rsidRPr="00A838F9">
        <w:rPr>
          <w:noProof/>
        </w:rPr>
        <w:t xml:space="preserve"> </w:t>
      </w:r>
      <w:r w:rsidRPr="00A838F9">
        <w:rPr>
          <w:b/>
          <w:noProof/>
        </w:rPr>
        <w:t>389</w:t>
      </w:r>
      <w:r w:rsidRPr="00A838F9">
        <w:rPr>
          <w:noProof/>
        </w:rPr>
        <w:t>, 1077-1078.</w:t>
      </w:r>
    </w:p>
    <w:p w14:paraId="1E5A4A0E" w14:textId="77777777" w:rsidR="00A838F9" w:rsidRPr="00A838F9" w:rsidRDefault="00A838F9" w:rsidP="00A838F9">
      <w:pPr>
        <w:pStyle w:val="EndNoteBibliography"/>
        <w:rPr>
          <w:noProof/>
        </w:rPr>
      </w:pPr>
      <w:r w:rsidRPr="00A838F9">
        <w:rPr>
          <w:b/>
          <w:noProof/>
        </w:rPr>
        <w:t xml:space="preserve">Leucht, S., Helfer, B., Gartlehner, G. &amp; Davis, J. M. </w:t>
      </w:r>
      <w:r w:rsidRPr="00A838F9">
        <w:rPr>
          <w:noProof/>
        </w:rPr>
        <w:t xml:space="preserve">(2015). How effective are common medications: a perspective based on meta-analyses of major drugs. </w:t>
      </w:r>
      <w:r w:rsidRPr="00A838F9">
        <w:rPr>
          <w:i/>
          <w:noProof/>
        </w:rPr>
        <w:t>BMC Med</w:t>
      </w:r>
      <w:r w:rsidRPr="00A838F9">
        <w:rPr>
          <w:noProof/>
        </w:rPr>
        <w:t xml:space="preserve"> </w:t>
      </w:r>
      <w:r w:rsidRPr="00A838F9">
        <w:rPr>
          <w:b/>
          <w:noProof/>
        </w:rPr>
        <w:t>13</w:t>
      </w:r>
      <w:r w:rsidRPr="00A838F9">
        <w:rPr>
          <w:noProof/>
        </w:rPr>
        <w:t>, 253.</w:t>
      </w:r>
    </w:p>
    <w:p w14:paraId="390932D0" w14:textId="77777777" w:rsidR="00A838F9" w:rsidRPr="00A838F9" w:rsidRDefault="00A838F9" w:rsidP="00A838F9">
      <w:pPr>
        <w:pStyle w:val="EndNoteBibliography"/>
        <w:rPr>
          <w:noProof/>
        </w:rPr>
      </w:pPr>
      <w:r w:rsidRPr="00A838F9">
        <w:rPr>
          <w:b/>
          <w:noProof/>
        </w:rPr>
        <w:t xml:space="preserve">Leucht, S., Tardy, M. &amp; Davis, J. </w:t>
      </w:r>
      <w:r w:rsidRPr="00A838F9">
        <w:rPr>
          <w:noProof/>
        </w:rPr>
        <w:t xml:space="preserve">(2012). Authors' reply. </w:t>
      </w:r>
      <w:r w:rsidRPr="00A838F9">
        <w:rPr>
          <w:i/>
          <w:noProof/>
        </w:rPr>
        <w:t>The Lancet</w:t>
      </w:r>
      <w:r w:rsidRPr="00A838F9">
        <w:rPr>
          <w:noProof/>
        </w:rPr>
        <w:t xml:space="preserve"> </w:t>
      </w:r>
      <w:r w:rsidRPr="00A838F9">
        <w:rPr>
          <w:b/>
          <w:noProof/>
        </w:rPr>
        <w:t>380</w:t>
      </w:r>
      <w:r w:rsidRPr="00A838F9">
        <w:rPr>
          <w:noProof/>
        </w:rPr>
        <w:t>, 1056.</w:t>
      </w:r>
    </w:p>
    <w:p w14:paraId="62705A4C" w14:textId="77777777" w:rsidR="00A838F9" w:rsidRPr="00A838F9" w:rsidRDefault="00A838F9" w:rsidP="00A838F9">
      <w:pPr>
        <w:pStyle w:val="EndNoteBibliography"/>
        <w:rPr>
          <w:noProof/>
        </w:rPr>
      </w:pPr>
      <w:r w:rsidRPr="00A838F9">
        <w:rPr>
          <w:b/>
          <w:noProof/>
        </w:rPr>
        <w:t xml:space="preserve">Leventhal, B. L. </w:t>
      </w:r>
      <w:r w:rsidRPr="00A838F9">
        <w:rPr>
          <w:noProof/>
        </w:rPr>
        <w:t xml:space="preserve">(2013). Complementary and alternative medicine: Not many compliments but lots of alternatives. </w:t>
      </w:r>
      <w:r w:rsidRPr="00A838F9">
        <w:rPr>
          <w:i/>
          <w:noProof/>
        </w:rPr>
        <w:t>Journal of Child and Adolescent Psychopharmacology</w:t>
      </w:r>
      <w:r w:rsidRPr="00A838F9">
        <w:rPr>
          <w:noProof/>
        </w:rPr>
        <w:t xml:space="preserve"> </w:t>
      </w:r>
      <w:r w:rsidRPr="00A838F9">
        <w:rPr>
          <w:b/>
          <w:noProof/>
        </w:rPr>
        <w:t>23</w:t>
      </w:r>
      <w:r w:rsidRPr="00A838F9">
        <w:rPr>
          <w:noProof/>
        </w:rPr>
        <w:t>, 54-56.</w:t>
      </w:r>
    </w:p>
    <w:p w14:paraId="59E41113" w14:textId="77777777" w:rsidR="00A838F9" w:rsidRPr="00A838F9" w:rsidRDefault="00A838F9" w:rsidP="00A838F9">
      <w:pPr>
        <w:pStyle w:val="EndNoteBibliography"/>
        <w:rPr>
          <w:noProof/>
        </w:rPr>
      </w:pPr>
      <w:r w:rsidRPr="00A838F9">
        <w:rPr>
          <w:b/>
          <w:noProof/>
        </w:rPr>
        <w:t xml:space="preserve">Leweke, F. M., Odorfer, T. M. &amp; Bumb, J. M. </w:t>
      </w:r>
      <w:r w:rsidRPr="00A838F9">
        <w:rPr>
          <w:noProof/>
        </w:rPr>
        <w:t xml:space="preserve">(2012). Medical needs in the treatment of psychotic disorders. </w:t>
      </w:r>
      <w:r w:rsidRPr="00A838F9">
        <w:rPr>
          <w:i/>
          <w:noProof/>
        </w:rPr>
        <w:t>Handb Exp Pharmacol</w:t>
      </w:r>
      <w:r w:rsidRPr="00A838F9">
        <w:rPr>
          <w:noProof/>
        </w:rPr>
        <w:t>, 165-85.</w:t>
      </w:r>
    </w:p>
    <w:p w14:paraId="3B05D770" w14:textId="77777777" w:rsidR="00A838F9" w:rsidRPr="00A838F9" w:rsidRDefault="00A838F9" w:rsidP="00A838F9">
      <w:pPr>
        <w:pStyle w:val="EndNoteBibliography"/>
        <w:rPr>
          <w:noProof/>
        </w:rPr>
      </w:pPr>
      <w:r w:rsidRPr="00A838F9">
        <w:rPr>
          <w:b/>
          <w:noProof/>
        </w:rPr>
        <w:t xml:space="preserve">Liersch-Sumskis, S., Moxham, L. &amp; Curtis, J. </w:t>
      </w:r>
      <w:r w:rsidRPr="00A838F9">
        <w:rPr>
          <w:noProof/>
        </w:rPr>
        <w:t xml:space="preserve">(2015). Choosing to use compared to taking medication: the meaning of medication as described by people who experience schizophrenia. </w:t>
      </w:r>
      <w:r w:rsidRPr="00A838F9">
        <w:rPr>
          <w:i/>
          <w:noProof/>
        </w:rPr>
        <w:t>Perspect Psychiatr Care</w:t>
      </w:r>
      <w:r w:rsidRPr="00A838F9">
        <w:rPr>
          <w:noProof/>
        </w:rPr>
        <w:t xml:space="preserve"> </w:t>
      </w:r>
      <w:r w:rsidRPr="00A838F9">
        <w:rPr>
          <w:b/>
          <w:noProof/>
        </w:rPr>
        <w:t>51</w:t>
      </w:r>
      <w:r w:rsidRPr="00A838F9">
        <w:rPr>
          <w:noProof/>
        </w:rPr>
        <w:t>, 114-20.</w:t>
      </w:r>
    </w:p>
    <w:p w14:paraId="6A252284" w14:textId="77777777" w:rsidR="00A838F9" w:rsidRPr="00A838F9" w:rsidRDefault="00A838F9" w:rsidP="00A838F9">
      <w:pPr>
        <w:pStyle w:val="EndNoteBibliography"/>
        <w:rPr>
          <w:noProof/>
        </w:rPr>
      </w:pPr>
      <w:r w:rsidRPr="00A838F9">
        <w:rPr>
          <w:b/>
          <w:noProof/>
        </w:rPr>
        <w:t xml:space="preserve">Luderer, M., Bumb, J. M. &amp; Sobanski, E. </w:t>
      </w:r>
      <w:r w:rsidRPr="00A838F9">
        <w:rPr>
          <w:noProof/>
        </w:rPr>
        <w:t xml:space="preserve">(2016). Pharmacotherapy of adult ADHD. </w:t>
      </w:r>
      <w:r w:rsidRPr="00A838F9">
        <w:rPr>
          <w:i/>
          <w:noProof/>
        </w:rPr>
        <w:t>Psychopharmakotherapie</w:t>
      </w:r>
      <w:r w:rsidRPr="00A838F9">
        <w:rPr>
          <w:noProof/>
        </w:rPr>
        <w:t xml:space="preserve"> </w:t>
      </w:r>
      <w:r w:rsidRPr="00A838F9">
        <w:rPr>
          <w:b/>
          <w:noProof/>
        </w:rPr>
        <w:t>23</w:t>
      </w:r>
      <w:r w:rsidRPr="00A838F9">
        <w:rPr>
          <w:noProof/>
        </w:rPr>
        <w:t>, 141-150.</w:t>
      </w:r>
    </w:p>
    <w:p w14:paraId="6C631161" w14:textId="77777777" w:rsidR="00A838F9" w:rsidRPr="00A838F9" w:rsidRDefault="00A838F9" w:rsidP="00A838F9">
      <w:pPr>
        <w:pStyle w:val="EndNoteBibliography"/>
        <w:rPr>
          <w:noProof/>
        </w:rPr>
      </w:pPr>
      <w:r w:rsidRPr="00625F94">
        <w:rPr>
          <w:b/>
          <w:noProof/>
          <w:lang w:val="it-IT"/>
        </w:rPr>
        <w:t xml:space="preserve">Maia, C. R., Stella, S. F., Mattos, P., Polanczyk, G. V., Polanczyk, C. A. &amp; Rohde, L. A. </w:t>
      </w:r>
      <w:r w:rsidRPr="00625F94">
        <w:rPr>
          <w:noProof/>
          <w:lang w:val="it-IT"/>
        </w:rPr>
        <w:t xml:space="preserve">(2015). </w:t>
      </w:r>
      <w:r w:rsidRPr="00A838F9">
        <w:rPr>
          <w:noProof/>
        </w:rPr>
        <w:t xml:space="preserve">The Brazilian policy of withholding treatment for ADHD is probably increasing health and social costs. </w:t>
      </w:r>
      <w:r w:rsidRPr="00A838F9">
        <w:rPr>
          <w:i/>
          <w:noProof/>
        </w:rPr>
        <w:t>Rev Bras Psiquiatr</w:t>
      </w:r>
      <w:r w:rsidRPr="00A838F9">
        <w:rPr>
          <w:noProof/>
        </w:rPr>
        <w:t xml:space="preserve"> </w:t>
      </w:r>
      <w:r w:rsidRPr="00A838F9">
        <w:rPr>
          <w:b/>
          <w:noProof/>
        </w:rPr>
        <w:t>37</w:t>
      </w:r>
      <w:r w:rsidRPr="00A838F9">
        <w:rPr>
          <w:noProof/>
        </w:rPr>
        <w:t>, 67-70.</w:t>
      </w:r>
    </w:p>
    <w:p w14:paraId="5F0D62F6" w14:textId="77777777" w:rsidR="00A838F9" w:rsidRPr="00A838F9" w:rsidRDefault="00A838F9" w:rsidP="00A838F9">
      <w:pPr>
        <w:pStyle w:val="EndNoteBibliography"/>
        <w:rPr>
          <w:noProof/>
        </w:rPr>
      </w:pPr>
      <w:r w:rsidRPr="00A838F9">
        <w:rPr>
          <w:b/>
          <w:noProof/>
        </w:rPr>
        <w:t xml:space="preserve">Maj, M. </w:t>
      </w:r>
      <w:r w:rsidRPr="00A838F9">
        <w:rPr>
          <w:noProof/>
        </w:rPr>
        <w:t xml:space="preserve">(2013). Adherence to psychiatric treatments and the public image of psychiatry. </w:t>
      </w:r>
      <w:r w:rsidRPr="00A838F9">
        <w:rPr>
          <w:i/>
          <w:noProof/>
        </w:rPr>
        <w:t>World Psychiatry</w:t>
      </w:r>
      <w:r w:rsidRPr="00A838F9">
        <w:rPr>
          <w:noProof/>
        </w:rPr>
        <w:t xml:space="preserve"> </w:t>
      </w:r>
      <w:r w:rsidRPr="00A838F9">
        <w:rPr>
          <w:b/>
          <w:noProof/>
        </w:rPr>
        <w:t>12</w:t>
      </w:r>
      <w:r w:rsidRPr="00A838F9">
        <w:rPr>
          <w:noProof/>
        </w:rPr>
        <w:t>, 185-6.</w:t>
      </w:r>
    </w:p>
    <w:p w14:paraId="01F0047A" w14:textId="77777777" w:rsidR="00A838F9" w:rsidRPr="00A838F9" w:rsidRDefault="00A838F9" w:rsidP="00A838F9">
      <w:pPr>
        <w:pStyle w:val="EndNoteBibliography"/>
        <w:rPr>
          <w:noProof/>
        </w:rPr>
      </w:pPr>
      <w:r w:rsidRPr="00A838F9">
        <w:rPr>
          <w:b/>
          <w:noProof/>
        </w:rPr>
        <w:t xml:space="preserve">Maj, M. </w:t>
      </w:r>
      <w:r w:rsidRPr="00A838F9">
        <w:rPr>
          <w:noProof/>
        </w:rPr>
        <w:t xml:space="preserve">(2014). Technical and non-technical aspects of psychiatric care: the need for a balanced view. </w:t>
      </w:r>
      <w:r w:rsidRPr="00A838F9">
        <w:rPr>
          <w:i/>
          <w:noProof/>
        </w:rPr>
        <w:t>World Psychiatry</w:t>
      </w:r>
      <w:r w:rsidRPr="00A838F9">
        <w:rPr>
          <w:noProof/>
        </w:rPr>
        <w:t xml:space="preserve"> </w:t>
      </w:r>
      <w:r w:rsidRPr="00A838F9">
        <w:rPr>
          <w:b/>
          <w:noProof/>
        </w:rPr>
        <w:t>13</w:t>
      </w:r>
      <w:r w:rsidRPr="00A838F9">
        <w:rPr>
          <w:noProof/>
        </w:rPr>
        <w:t>, 209-10.</w:t>
      </w:r>
    </w:p>
    <w:p w14:paraId="7037B106" w14:textId="77777777" w:rsidR="00A838F9" w:rsidRPr="00B47C34" w:rsidRDefault="00A838F9" w:rsidP="00A838F9">
      <w:pPr>
        <w:pStyle w:val="EndNoteBibliography"/>
        <w:rPr>
          <w:noProof/>
          <w:lang w:val="fr-FR"/>
        </w:rPr>
      </w:pPr>
      <w:r w:rsidRPr="00A838F9">
        <w:rPr>
          <w:b/>
          <w:noProof/>
        </w:rPr>
        <w:t xml:space="preserve">Mann, K., Torup, L., Sorensen, P., Gual, A., Swift, R., Walker, B. &amp; van den Brink, W. </w:t>
      </w:r>
      <w:r w:rsidRPr="00A838F9">
        <w:rPr>
          <w:noProof/>
        </w:rPr>
        <w:t xml:space="preserve">(2016). Nalmefene for the management of alcohol dependence: review on its pharmacology, mechanism of action and meta-analysis on its clinical efficacy. </w:t>
      </w:r>
      <w:r w:rsidRPr="00B47C34">
        <w:rPr>
          <w:i/>
          <w:noProof/>
          <w:lang w:val="fr-FR"/>
        </w:rPr>
        <w:t>Eur Neuropsychopharmacol</w:t>
      </w:r>
      <w:r w:rsidRPr="00B47C34">
        <w:rPr>
          <w:noProof/>
          <w:lang w:val="fr-FR"/>
        </w:rPr>
        <w:t xml:space="preserve"> </w:t>
      </w:r>
      <w:r w:rsidRPr="00B47C34">
        <w:rPr>
          <w:b/>
          <w:noProof/>
          <w:lang w:val="fr-FR"/>
        </w:rPr>
        <w:t>26</w:t>
      </w:r>
      <w:r w:rsidRPr="00B47C34">
        <w:rPr>
          <w:noProof/>
          <w:lang w:val="fr-FR"/>
        </w:rPr>
        <w:t>, 1941-1949.</w:t>
      </w:r>
    </w:p>
    <w:p w14:paraId="2491661D" w14:textId="77777777" w:rsidR="00A838F9" w:rsidRPr="00A838F9" w:rsidRDefault="00A838F9" w:rsidP="00A838F9">
      <w:pPr>
        <w:pStyle w:val="EndNoteBibliography"/>
        <w:rPr>
          <w:noProof/>
        </w:rPr>
      </w:pPr>
      <w:r w:rsidRPr="00B47C34">
        <w:rPr>
          <w:b/>
          <w:noProof/>
          <w:lang w:val="fr-FR"/>
        </w:rPr>
        <w:t xml:space="preserve">Mathie, R. T., Lloyd, S. M., Legg, L. A., Clausen, J., Moss, S., Davidson, J. R. &amp; Ford, I. </w:t>
      </w:r>
      <w:r w:rsidRPr="00B47C34">
        <w:rPr>
          <w:noProof/>
          <w:lang w:val="fr-FR"/>
        </w:rPr>
        <w:t xml:space="preserve">(2014). </w:t>
      </w:r>
      <w:r w:rsidRPr="00A838F9">
        <w:rPr>
          <w:noProof/>
        </w:rPr>
        <w:t xml:space="preserve">Randomised placebo-controlled trials of individualised homeopathic treatment: systematic review and meta-analysis. </w:t>
      </w:r>
      <w:r w:rsidRPr="00A838F9">
        <w:rPr>
          <w:i/>
          <w:noProof/>
        </w:rPr>
        <w:t>Syst Rev</w:t>
      </w:r>
      <w:r w:rsidRPr="00A838F9">
        <w:rPr>
          <w:noProof/>
        </w:rPr>
        <w:t xml:space="preserve"> </w:t>
      </w:r>
      <w:r w:rsidRPr="00A838F9">
        <w:rPr>
          <w:b/>
          <w:noProof/>
        </w:rPr>
        <w:t>3</w:t>
      </w:r>
      <w:r w:rsidRPr="00A838F9">
        <w:rPr>
          <w:noProof/>
        </w:rPr>
        <w:t>, 142.</w:t>
      </w:r>
    </w:p>
    <w:p w14:paraId="7E1998F2" w14:textId="77777777" w:rsidR="00A838F9" w:rsidRPr="00A838F9" w:rsidRDefault="00A838F9" w:rsidP="00A838F9">
      <w:pPr>
        <w:pStyle w:val="EndNoteBibliography"/>
        <w:rPr>
          <w:noProof/>
        </w:rPr>
      </w:pPr>
      <w:r w:rsidRPr="00A838F9">
        <w:rPr>
          <w:b/>
          <w:noProof/>
        </w:rPr>
        <w:lastRenderedPageBreak/>
        <w:t xml:space="preserve">McGrath, J. J. </w:t>
      </w:r>
      <w:r w:rsidRPr="00A838F9">
        <w:rPr>
          <w:noProof/>
        </w:rPr>
        <w:t xml:space="preserve">(2012). The early intervention debate provides a distraction from another 'unspeakable truth'. </w:t>
      </w:r>
      <w:r w:rsidRPr="00A838F9">
        <w:rPr>
          <w:i/>
          <w:noProof/>
        </w:rPr>
        <w:t>Aust N Z J Psychiatry</w:t>
      </w:r>
      <w:r w:rsidRPr="00A838F9">
        <w:rPr>
          <w:noProof/>
        </w:rPr>
        <w:t xml:space="preserve"> </w:t>
      </w:r>
      <w:r w:rsidRPr="00A838F9">
        <w:rPr>
          <w:b/>
          <w:noProof/>
        </w:rPr>
        <w:t>46</w:t>
      </w:r>
      <w:r w:rsidRPr="00A838F9">
        <w:rPr>
          <w:noProof/>
        </w:rPr>
        <w:t>, 681-2.</w:t>
      </w:r>
    </w:p>
    <w:p w14:paraId="0D14D4B8" w14:textId="77777777" w:rsidR="00A838F9" w:rsidRPr="00A838F9" w:rsidRDefault="00A838F9" w:rsidP="00A838F9">
      <w:pPr>
        <w:pStyle w:val="EndNoteBibliography"/>
        <w:rPr>
          <w:noProof/>
        </w:rPr>
      </w:pPr>
      <w:r w:rsidRPr="00A838F9">
        <w:rPr>
          <w:b/>
          <w:noProof/>
        </w:rPr>
        <w:t xml:space="preserve">McIntyre, R. S., Harrison, J., Loft, H., Jacobson, W. &amp; Olsen, C. K. </w:t>
      </w:r>
      <w:r w:rsidRPr="00A838F9">
        <w:rPr>
          <w:noProof/>
        </w:rPr>
        <w:t xml:space="preserve">(2016). The Effects of Vortioxetine on Cognitive Function in Patients with Major Depressive Disorder: A Meta-Analysis of Three Randomized Controlled Trials. </w:t>
      </w:r>
      <w:r w:rsidRPr="00A838F9">
        <w:rPr>
          <w:i/>
          <w:noProof/>
        </w:rPr>
        <w:t>International Journal of Neuropsychopharmacology</w:t>
      </w:r>
      <w:r w:rsidRPr="00A838F9">
        <w:rPr>
          <w:noProof/>
        </w:rPr>
        <w:t xml:space="preserve"> </w:t>
      </w:r>
      <w:r w:rsidRPr="00A838F9">
        <w:rPr>
          <w:b/>
          <w:noProof/>
        </w:rPr>
        <w:t>19</w:t>
      </w:r>
      <w:r w:rsidRPr="00A838F9">
        <w:rPr>
          <w:noProof/>
        </w:rPr>
        <w:t>, pyw055.</w:t>
      </w:r>
    </w:p>
    <w:p w14:paraId="59A444FC" w14:textId="77777777" w:rsidR="00A838F9" w:rsidRPr="00625F94" w:rsidRDefault="00A838F9" w:rsidP="00A838F9">
      <w:pPr>
        <w:pStyle w:val="EndNoteBibliography"/>
        <w:rPr>
          <w:noProof/>
          <w:lang w:val="it-IT"/>
        </w:rPr>
      </w:pPr>
      <w:r w:rsidRPr="00A838F9">
        <w:rPr>
          <w:b/>
          <w:noProof/>
        </w:rPr>
        <w:t xml:space="preserve">Messori, A., Fadda, V., Maratea, D. &amp; Trippoli, S. </w:t>
      </w:r>
      <w:r w:rsidRPr="00A838F9">
        <w:rPr>
          <w:noProof/>
        </w:rPr>
        <w:t xml:space="preserve">(2013). Acute lymphoblastic leukemia in first complete remission: temporal trend of outcomes in studies comparing allogeneic transplant with autologous transplant or chemotherapy. </w:t>
      </w:r>
      <w:r w:rsidRPr="00625F94">
        <w:rPr>
          <w:i/>
          <w:noProof/>
          <w:lang w:val="it-IT"/>
        </w:rPr>
        <w:t>Ann Hematol</w:t>
      </w:r>
      <w:r w:rsidRPr="00625F94">
        <w:rPr>
          <w:noProof/>
          <w:lang w:val="it-IT"/>
        </w:rPr>
        <w:t xml:space="preserve"> </w:t>
      </w:r>
      <w:r w:rsidRPr="00625F94">
        <w:rPr>
          <w:b/>
          <w:noProof/>
          <w:lang w:val="it-IT"/>
        </w:rPr>
        <w:t>92</w:t>
      </w:r>
      <w:r w:rsidRPr="00625F94">
        <w:rPr>
          <w:noProof/>
          <w:lang w:val="it-IT"/>
        </w:rPr>
        <w:t>, 1221-8.</w:t>
      </w:r>
    </w:p>
    <w:p w14:paraId="52FC0026" w14:textId="77777777" w:rsidR="00A838F9" w:rsidRPr="00A838F9" w:rsidRDefault="00A838F9" w:rsidP="00A838F9">
      <w:pPr>
        <w:pStyle w:val="EndNoteBibliography"/>
        <w:rPr>
          <w:noProof/>
        </w:rPr>
      </w:pPr>
      <w:r w:rsidRPr="00625F94">
        <w:rPr>
          <w:b/>
          <w:noProof/>
          <w:lang w:val="it-IT"/>
        </w:rPr>
        <w:t xml:space="preserve">Messori, A., Fadda, V., Maratea, D. &amp; Trippoli, S. </w:t>
      </w:r>
      <w:r w:rsidRPr="00625F94">
        <w:rPr>
          <w:noProof/>
          <w:lang w:val="it-IT"/>
        </w:rPr>
        <w:t xml:space="preserve">(2014). </w:t>
      </w:r>
      <w:r w:rsidRPr="00A838F9">
        <w:rPr>
          <w:noProof/>
        </w:rPr>
        <w:t xml:space="preserve">Comparing benefits expected in the design of randomized trials with the results of mature meta-analysis: an analysis on aspiration thrombectomy in acute myocardial infarction. </w:t>
      </w:r>
      <w:r w:rsidRPr="00A838F9">
        <w:rPr>
          <w:i/>
          <w:noProof/>
        </w:rPr>
        <w:t>Int J Cardiol</w:t>
      </w:r>
      <w:r w:rsidRPr="00A838F9">
        <w:rPr>
          <w:noProof/>
        </w:rPr>
        <w:t xml:space="preserve"> </w:t>
      </w:r>
      <w:r w:rsidRPr="00A838F9">
        <w:rPr>
          <w:b/>
          <w:noProof/>
        </w:rPr>
        <w:t>176</w:t>
      </w:r>
      <w:r w:rsidRPr="00A838F9">
        <w:rPr>
          <w:noProof/>
        </w:rPr>
        <w:t>, 1417-9.</w:t>
      </w:r>
    </w:p>
    <w:p w14:paraId="5BD0F91C" w14:textId="77777777" w:rsidR="00A838F9" w:rsidRPr="00A838F9" w:rsidRDefault="00A838F9" w:rsidP="00A838F9">
      <w:pPr>
        <w:pStyle w:val="EndNoteBibliography"/>
        <w:rPr>
          <w:noProof/>
        </w:rPr>
      </w:pPr>
      <w:r w:rsidRPr="00A838F9">
        <w:rPr>
          <w:b/>
          <w:noProof/>
        </w:rPr>
        <w:t xml:space="preserve">Millan, M. J., Goodwin, G. M., Meyer-Lindenberg, A. &amp; Ogren, S. O. </w:t>
      </w:r>
      <w:r w:rsidRPr="00A838F9">
        <w:rPr>
          <w:noProof/>
        </w:rPr>
        <w:t xml:space="preserve">(2015a). 60 years of advances in neuropsychopharmacology for improving brain health, renewed hope for progress. </w:t>
      </w:r>
      <w:r w:rsidRPr="00A838F9">
        <w:rPr>
          <w:i/>
          <w:noProof/>
        </w:rPr>
        <w:t>Eur Neuropsychopharmacol</w:t>
      </w:r>
      <w:r w:rsidRPr="00A838F9">
        <w:rPr>
          <w:noProof/>
        </w:rPr>
        <w:t xml:space="preserve"> </w:t>
      </w:r>
      <w:r w:rsidRPr="00A838F9">
        <w:rPr>
          <w:b/>
          <w:noProof/>
        </w:rPr>
        <w:t>25</w:t>
      </w:r>
      <w:r w:rsidRPr="00A838F9">
        <w:rPr>
          <w:noProof/>
        </w:rPr>
        <w:t>, 591-8.</w:t>
      </w:r>
    </w:p>
    <w:p w14:paraId="1AA18BB7" w14:textId="77777777" w:rsidR="00A838F9" w:rsidRPr="00B47C34" w:rsidRDefault="00A838F9" w:rsidP="00A838F9">
      <w:pPr>
        <w:pStyle w:val="EndNoteBibliography"/>
        <w:rPr>
          <w:noProof/>
          <w:lang w:val="fr-FR"/>
        </w:rPr>
      </w:pPr>
      <w:r w:rsidRPr="00A838F9">
        <w:rPr>
          <w:b/>
          <w:noProof/>
        </w:rPr>
        <w:t xml:space="preserve">Millan, M. J., Goodwin, G. M., Meyer-Lindenberg, A. &amp; Ove Ogren, S. </w:t>
      </w:r>
      <w:r w:rsidRPr="00A838F9">
        <w:rPr>
          <w:noProof/>
        </w:rPr>
        <w:t xml:space="preserve">(2015b). Learning from the past and looking to the future: Emerging perspectives for improving the treatment of psychiatric disorders. </w:t>
      </w:r>
      <w:r w:rsidRPr="00B47C34">
        <w:rPr>
          <w:i/>
          <w:noProof/>
          <w:lang w:val="fr-FR"/>
        </w:rPr>
        <w:t>Eur Neuropsychopharmacol</w:t>
      </w:r>
      <w:r w:rsidRPr="00B47C34">
        <w:rPr>
          <w:noProof/>
          <w:lang w:val="fr-FR"/>
        </w:rPr>
        <w:t xml:space="preserve"> </w:t>
      </w:r>
      <w:r w:rsidRPr="00B47C34">
        <w:rPr>
          <w:b/>
          <w:noProof/>
          <w:lang w:val="fr-FR"/>
        </w:rPr>
        <w:t>25</w:t>
      </w:r>
      <w:r w:rsidRPr="00B47C34">
        <w:rPr>
          <w:noProof/>
          <w:lang w:val="fr-FR"/>
        </w:rPr>
        <w:t>, 599-656.</w:t>
      </w:r>
    </w:p>
    <w:p w14:paraId="4E8C11E9" w14:textId="77777777" w:rsidR="00A838F9" w:rsidRPr="00A838F9" w:rsidRDefault="00A838F9" w:rsidP="00A838F9">
      <w:pPr>
        <w:pStyle w:val="EndNoteBibliography"/>
        <w:rPr>
          <w:noProof/>
        </w:rPr>
      </w:pPr>
      <w:r w:rsidRPr="00B47C34">
        <w:rPr>
          <w:b/>
          <w:noProof/>
          <w:lang w:val="fr-FR"/>
        </w:rPr>
        <w:t xml:space="preserve">Moller-Leimkuhler, A. M., Moller, H. J., Maier, W., Gaebel, W. &amp; Falkai, P. </w:t>
      </w:r>
      <w:r w:rsidRPr="00B47C34">
        <w:rPr>
          <w:noProof/>
          <w:lang w:val="fr-FR"/>
        </w:rPr>
        <w:t xml:space="preserve">(2016). </w:t>
      </w:r>
      <w:r w:rsidRPr="00A838F9">
        <w:rPr>
          <w:noProof/>
        </w:rPr>
        <w:t xml:space="preserve">EPA guidance on improving the image of psychiatry. </w:t>
      </w:r>
      <w:r w:rsidRPr="00A838F9">
        <w:rPr>
          <w:i/>
          <w:noProof/>
        </w:rPr>
        <w:t>Eur Arch Psychiatry Clin Neurosci</w:t>
      </w:r>
      <w:r w:rsidRPr="00A838F9">
        <w:rPr>
          <w:noProof/>
        </w:rPr>
        <w:t xml:space="preserve"> </w:t>
      </w:r>
      <w:r w:rsidRPr="00A838F9">
        <w:rPr>
          <w:b/>
          <w:noProof/>
        </w:rPr>
        <w:t>266</w:t>
      </w:r>
      <w:r w:rsidRPr="00A838F9">
        <w:rPr>
          <w:noProof/>
        </w:rPr>
        <w:t>, 139-54.</w:t>
      </w:r>
    </w:p>
    <w:p w14:paraId="7FFE9F90" w14:textId="77777777" w:rsidR="00A838F9" w:rsidRPr="00A838F9" w:rsidRDefault="00A838F9" w:rsidP="00A838F9">
      <w:pPr>
        <w:pStyle w:val="EndNoteBibliography"/>
        <w:rPr>
          <w:noProof/>
        </w:rPr>
      </w:pPr>
      <w:r w:rsidRPr="00A838F9">
        <w:rPr>
          <w:b/>
          <w:noProof/>
        </w:rPr>
        <w:t xml:space="preserve">Moritz, S., Kolbeck, K. &amp; Andreou, C. </w:t>
      </w:r>
      <w:r w:rsidRPr="00A838F9">
        <w:rPr>
          <w:noProof/>
        </w:rPr>
        <w:t xml:space="preserve">(2016a). Antipsychotics decrease response confidence. </w:t>
      </w:r>
      <w:r w:rsidRPr="00A838F9">
        <w:rPr>
          <w:i/>
          <w:noProof/>
        </w:rPr>
        <w:t>J Psychopharmacol</w:t>
      </w:r>
      <w:r w:rsidRPr="00A838F9">
        <w:rPr>
          <w:noProof/>
        </w:rPr>
        <w:t xml:space="preserve"> </w:t>
      </w:r>
      <w:r w:rsidRPr="00A838F9">
        <w:rPr>
          <w:b/>
          <w:noProof/>
        </w:rPr>
        <w:t>30</w:t>
      </w:r>
      <w:r w:rsidRPr="00A838F9">
        <w:rPr>
          <w:noProof/>
        </w:rPr>
        <w:t>, 831-3.</w:t>
      </w:r>
    </w:p>
    <w:p w14:paraId="3563445A" w14:textId="77777777" w:rsidR="00A838F9" w:rsidRPr="00A838F9" w:rsidRDefault="00A838F9" w:rsidP="00A838F9">
      <w:pPr>
        <w:pStyle w:val="EndNoteBibliography"/>
        <w:rPr>
          <w:noProof/>
        </w:rPr>
      </w:pPr>
      <w:r w:rsidRPr="00A838F9">
        <w:rPr>
          <w:b/>
          <w:noProof/>
        </w:rPr>
        <w:t xml:space="preserve">Moritz, S., Woodward, T. S. &amp; Balzan, R. </w:t>
      </w:r>
      <w:r w:rsidRPr="00A838F9">
        <w:rPr>
          <w:noProof/>
        </w:rPr>
        <w:t xml:space="preserve">(2016b). Is metacognitive training for psychosis effective? </w:t>
      </w:r>
      <w:r w:rsidRPr="00A838F9">
        <w:rPr>
          <w:i/>
          <w:noProof/>
        </w:rPr>
        <w:t>Expert Rev Neurother</w:t>
      </w:r>
      <w:r w:rsidRPr="00A838F9">
        <w:rPr>
          <w:noProof/>
        </w:rPr>
        <w:t xml:space="preserve"> </w:t>
      </w:r>
      <w:r w:rsidRPr="00A838F9">
        <w:rPr>
          <w:b/>
          <w:noProof/>
        </w:rPr>
        <w:t>16</w:t>
      </w:r>
      <w:r w:rsidRPr="00A838F9">
        <w:rPr>
          <w:noProof/>
        </w:rPr>
        <w:t>, 105-7.</w:t>
      </w:r>
    </w:p>
    <w:p w14:paraId="41B155BB" w14:textId="77777777" w:rsidR="00A838F9" w:rsidRPr="00A838F9" w:rsidRDefault="00A838F9" w:rsidP="00A838F9">
      <w:pPr>
        <w:pStyle w:val="EndNoteBibliography"/>
        <w:rPr>
          <w:noProof/>
        </w:rPr>
      </w:pPr>
      <w:r w:rsidRPr="00A838F9">
        <w:rPr>
          <w:b/>
          <w:noProof/>
        </w:rPr>
        <w:t xml:space="preserve">Mugerwa, S. &amp; Holden, J. D. </w:t>
      </w:r>
      <w:r w:rsidRPr="00A838F9">
        <w:rPr>
          <w:noProof/>
        </w:rPr>
        <w:t xml:space="preserve">(2012). Writing therapy: a new tool for general practice? </w:t>
      </w:r>
      <w:r w:rsidRPr="00A838F9">
        <w:rPr>
          <w:i/>
          <w:noProof/>
        </w:rPr>
        <w:t>Br J Gen Pract</w:t>
      </w:r>
      <w:r w:rsidRPr="00A838F9">
        <w:rPr>
          <w:noProof/>
        </w:rPr>
        <w:t xml:space="preserve"> </w:t>
      </w:r>
      <w:r w:rsidRPr="00A838F9">
        <w:rPr>
          <w:b/>
          <w:noProof/>
        </w:rPr>
        <w:t>62</w:t>
      </w:r>
      <w:r w:rsidRPr="00A838F9">
        <w:rPr>
          <w:noProof/>
        </w:rPr>
        <w:t>, 661-3.</w:t>
      </w:r>
    </w:p>
    <w:p w14:paraId="767EAD90" w14:textId="77777777" w:rsidR="00A838F9" w:rsidRPr="00A838F9" w:rsidRDefault="00A838F9" w:rsidP="00A838F9">
      <w:pPr>
        <w:pStyle w:val="EndNoteBibliography"/>
        <w:rPr>
          <w:noProof/>
        </w:rPr>
      </w:pPr>
      <w:r w:rsidRPr="00A838F9">
        <w:rPr>
          <w:b/>
          <w:noProof/>
        </w:rPr>
        <w:t xml:space="preserve">Mulsant, B. H. </w:t>
      </w:r>
      <w:r w:rsidRPr="00A838F9">
        <w:rPr>
          <w:noProof/>
        </w:rPr>
        <w:t xml:space="preserve">(2014). Is there a role for antidepressant and antipsychotic pharmacogenetics in clinical practice in 2014? </w:t>
      </w:r>
      <w:r w:rsidRPr="00A838F9">
        <w:rPr>
          <w:i/>
          <w:noProof/>
        </w:rPr>
        <w:t>Can J Psychiatry</w:t>
      </w:r>
      <w:r w:rsidRPr="00A838F9">
        <w:rPr>
          <w:noProof/>
        </w:rPr>
        <w:t xml:space="preserve"> </w:t>
      </w:r>
      <w:r w:rsidRPr="00A838F9">
        <w:rPr>
          <w:b/>
          <w:noProof/>
        </w:rPr>
        <w:t>59</w:t>
      </w:r>
      <w:r w:rsidRPr="00A838F9">
        <w:rPr>
          <w:noProof/>
        </w:rPr>
        <w:t>, 59-61.</w:t>
      </w:r>
    </w:p>
    <w:p w14:paraId="31FE8C0C" w14:textId="77777777" w:rsidR="00A838F9" w:rsidRPr="00A838F9" w:rsidRDefault="00A838F9" w:rsidP="00A838F9">
      <w:pPr>
        <w:pStyle w:val="EndNoteBibliography"/>
        <w:rPr>
          <w:noProof/>
        </w:rPr>
      </w:pPr>
      <w:r w:rsidRPr="00A838F9">
        <w:rPr>
          <w:b/>
          <w:noProof/>
        </w:rPr>
        <w:t xml:space="preserve">Mulsant, B. H., Blumberger, D. M., Ismail, Z., Rabheru, K. &amp; Rapoport, M. J. </w:t>
      </w:r>
      <w:r w:rsidRPr="00A838F9">
        <w:rPr>
          <w:noProof/>
        </w:rPr>
        <w:t xml:space="preserve">(2014). A systematic approach to pharmacotherapy for geriatric major depression. </w:t>
      </w:r>
      <w:r w:rsidRPr="00A838F9">
        <w:rPr>
          <w:i/>
          <w:noProof/>
        </w:rPr>
        <w:t>Clin Geriatr Med</w:t>
      </w:r>
      <w:r w:rsidRPr="00A838F9">
        <w:rPr>
          <w:noProof/>
        </w:rPr>
        <w:t xml:space="preserve"> </w:t>
      </w:r>
      <w:r w:rsidRPr="00A838F9">
        <w:rPr>
          <w:b/>
          <w:noProof/>
        </w:rPr>
        <w:t>30</w:t>
      </w:r>
      <w:r w:rsidRPr="00A838F9">
        <w:rPr>
          <w:noProof/>
        </w:rPr>
        <w:t>, 517-34.</w:t>
      </w:r>
    </w:p>
    <w:p w14:paraId="2D1C01B0" w14:textId="77777777" w:rsidR="00A838F9" w:rsidRPr="00A838F9" w:rsidRDefault="00A838F9" w:rsidP="00A838F9">
      <w:pPr>
        <w:pStyle w:val="EndNoteBibliography"/>
        <w:rPr>
          <w:noProof/>
        </w:rPr>
      </w:pPr>
      <w:r w:rsidRPr="00A838F9">
        <w:rPr>
          <w:b/>
          <w:noProof/>
        </w:rPr>
        <w:t xml:space="preserve">Naudet, F., Boussageon, R., Palpacuer, C., Gallet, L., Reymann, J. M. &amp; Falissard, B. </w:t>
      </w:r>
      <w:r w:rsidRPr="00A838F9">
        <w:rPr>
          <w:noProof/>
        </w:rPr>
        <w:t xml:space="preserve">(2015). Understanding the Antidepressant Debate in the Treatment of Major Depressive Disorder. </w:t>
      </w:r>
      <w:r w:rsidRPr="00A838F9">
        <w:rPr>
          <w:i/>
          <w:noProof/>
        </w:rPr>
        <w:t>Therapie</w:t>
      </w:r>
      <w:r w:rsidRPr="00A838F9">
        <w:rPr>
          <w:noProof/>
        </w:rPr>
        <w:t xml:space="preserve"> </w:t>
      </w:r>
      <w:r w:rsidRPr="00A838F9">
        <w:rPr>
          <w:b/>
          <w:noProof/>
        </w:rPr>
        <w:t>70</w:t>
      </w:r>
      <w:r w:rsidRPr="00A838F9">
        <w:rPr>
          <w:noProof/>
        </w:rPr>
        <w:t>, 321-7.</w:t>
      </w:r>
    </w:p>
    <w:p w14:paraId="2403D7E3" w14:textId="77777777" w:rsidR="00A838F9" w:rsidRPr="00A838F9" w:rsidRDefault="00A838F9" w:rsidP="00A838F9">
      <w:pPr>
        <w:pStyle w:val="EndNoteBibliography"/>
        <w:rPr>
          <w:noProof/>
        </w:rPr>
      </w:pPr>
      <w:r w:rsidRPr="00A838F9">
        <w:rPr>
          <w:b/>
          <w:noProof/>
        </w:rPr>
        <w:t xml:space="preserve">Nuijten, M., Blanken, P., van de Wetering, B., Nuijen, B., van den Brink, W. &amp; Hendriks, V. M. </w:t>
      </w:r>
      <w:r w:rsidRPr="00A838F9">
        <w:rPr>
          <w:noProof/>
        </w:rPr>
        <w:t xml:space="preserve">(2016). Sustained-release dexamfetamine in the treatment of chronic cocaine-dependent patients on heroin-assisted treatment: a randomised, double-blind, placebo-controlled trial. </w:t>
      </w:r>
      <w:r w:rsidRPr="00A838F9">
        <w:rPr>
          <w:i/>
          <w:noProof/>
        </w:rPr>
        <w:t>Lancet</w:t>
      </w:r>
      <w:r w:rsidRPr="00A838F9">
        <w:rPr>
          <w:noProof/>
        </w:rPr>
        <w:t xml:space="preserve"> </w:t>
      </w:r>
      <w:r w:rsidRPr="00A838F9">
        <w:rPr>
          <w:b/>
          <w:noProof/>
        </w:rPr>
        <w:t>387</w:t>
      </w:r>
      <w:r w:rsidRPr="00A838F9">
        <w:rPr>
          <w:noProof/>
        </w:rPr>
        <w:t>, 2226-34.</w:t>
      </w:r>
    </w:p>
    <w:p w14:paraId="4050D8FA" w14:textId="77777777" w:rsidR="00A838F9" w:rsidRPr="00A838F9" w:rsidRDefault="00A838F9" w:rsidP="00A838F9">
      <w:pPr>
        <w:pStyle w:val="EndNoteBibliography"/>
        <w:rPr>
          <w:noProof/>
        </w:rPr>
      </w:pPr>
      <w:r w:rsidRPr="00A838F9">
        <w:rPr>
          <w:b/>
          <w:noProof/>
        </w:rPr>
        <w:t xml:space="preserve">Nutt, D. J., Goodwin, G. M., Bhugra, D., Fazel, S. &amp; Lawrie, S. </w:t>
      </w:r>
      <w:r w:rsidRPr="00A838F9">
        <w:rPr>
          <w:noProof/>
        </w:rPr>
        <w:t xml:space="preserve">(2014). Attacks on antidepressants: signs of deep-seated stigma? </w:t>
      </w:r>
      <w:r w:rsidRPr="00A838F9">
        <w:rPr>
          <w:i/>
          <w:noProof/>
        </w:rPr>
        <w:t>Lancet Psychiatry</w:t>
      </w:r>
      <w:r w:rsidRPr="00A838F9">
        <w:rPr>
          <w:noProof/>
        </w:rPr>
        <w:t xml:space="preserve"> </w:t>
      </w:r>
      <w:r w:rsidRPr="00A838F9">
        <w:rPr>
          <w:b/>
          <w:noProof/>
        </w:rPr>
        <w:t>1</w:t>
      </w:r>
      <w:r w:rsidRPr="00A838F9">
        <w:rPr>
          <w:noProof/>
        </w:rPr>
        <w:t>, 102-4.</w:t>
      </w:r>
    </w:p>
    <w:p w14:paraId="488CEC1B" w14:textId="77777777" w:rsidR="00A838F9" w:rsidRPr="00A838F9" w:rsidRDefault="00A838F9" w:rsidP="00A838F9">
      <w:pPr>
        <w:pStyle w:val="EndNoteBibliography"/>
        <w:rPr>
          <w:noProof/>
        </w:rPr>
      </w:pPr>
      <w:r w:rsidRPr="00A838F9">
        <w:rPr>
          <w:b/>
          <w:noProof/>
        </w:rPr>
        <w:t xml:space="preserve">O'Carroll, R. E. </w:t>
      </w:r>
      <w:r w:rsidRPr="00A838F9">
        <w:rPr>
          <w:noProof/>
        </w:rPr>
        <w:t xml:space="preserve">(2014). Health psychology interventions. </w:t>
      </w:r>
      <w:r w:rsidRPr="00A838F9">
        <w:rPr>
          <w:i/>
          <w:noProof/>
        </w:rPr>
        <w:t>Br J Health Psychol</w:t>
      </w:r>
      <w:r w:rsidRPr="00A838F9">
        <w:rPr>
          <w:noProof/>
        </w:rPr>
        <w:t xml:space="preserve"> </w:t>
      </w:r>
      <w:r w:rsidRPr="00A838F9">
        <w:rPr>
          <w:b/>
          <w:noProof/>
        </w:rPr>
        <w:t>19</w:t>
      </w:r>
      <w:r w:rsidRPr="00A838F9">
        <w:rPr>
          <w:noProof/>
        </w:rPr>
        <w:t>, 235-9.</w:t>
      </w:r>
    </w:p>
    <w:p w14:paraId="33B70AE5" w14:textId="77777777" w:rsidR="00A838F9" w:rsidRPr="00A838F9" w:rsidRDefault="00A838F9" w:rsidP="00A838F9">
      <w:pPr>
        <w:pStyle w:val="EndNoteBibliography"/>
        <w:rPr>
          <w:noProof/>
        </w:rPr>
      </w:pPr>
      <w:r w:rsidRPr="00A838F9">
        <w:rPr>
          <w:b/>
          <w:noProof/>
        </w:rPr>
        <w:lastRenderedPageBreak/>
        <w:t xml:space="preserve">Oldham, M. A. &amp; Ciraulo, D. A. </w:t>
      </w:r>
      <w:r w:rsidRPr="00A838F9">
        <w:rPr>
          <w:noProof/>
        </w:rPr>
        <w:t xml:space="preserve">(2014). Bright light therapy for depression: a review of its effects on chronobiology and the autonomic nervous system. </w:t>
      </w:r>
      <w:r w:rsidRPr="00A838F9">
        <w:rPr>
          <w:i/>
          <w:noProof/>
        </w:rPr>
        <w:t>Chronobiol Int</w:t>
      </w:r>
      <w:r w:rsidRPr="00A838F9">
        <w:rPr>
          <w:noProof/>
        </w:rPr>
        <w:t xml:space="preserve"> </w:t>
      </w:r>
      <w:r w:rsidRPr="00A838F9">
        <w:rPr>
          <w:b/>
          <w:noProof/>
        </w:rPr>
        <w:t>31</w:t>
      </w:r>
      <w:r w:rsidRPr="00A838F9">
        <w:rPr>
          <w:noProof/>
        </w:rPr>
        <w:t>, 305-19.</w:t>
      </w:r>
    </w:p>
    <w:p w14:paraId="2C2A7A6B" w14:textId="77777777" w:rsidR="00A838F9" w:rsidRPr="00A838F9" w:rsidRDefault="00A838F9" w:rsidP="00A838F9">
      <w:pPr>
        <w:pStyle w:val="EndNoteBibliography"/>
        <w:rPr>
          <w:noProof/>
        </w:rPr>
      </w:pPr>
      <w:r w:rsidRPr="00A838F9">
        <w:rPr>
          <w:b/>
          <w:noProof/>
        </w:rPr>
        <w:t xml:space="preserve">Paris, J. </w:t>
      </w:r>
      <w:r w:rsidRPr="00A838F9">
        <w:rPr>
          <w:noProof/>
        </w:rPr>
        <w:t xml:space="preserve">(2013). The ideology behind DSM-5. In </w:t>
      </w:r>
      <w:r w:rsidRPr="00A838F9">
        <w:rPr>
          <w:i/>
          <w:noProof/>
        </w:rPr>
        <w:t>Making the DSM-5: Concepts and Controversies</w:t>
      </w:r>
      <w:r w:rsidRPr="00A838F9">
        <w:rPr>
          <w:noProof/>
        </w:rPr>
        <w:t>, pp. 39-44.</w:t>
      </w:r>
    </w:p>
    <w:p w14:paraId="42D74F05" w14:textId="77777777" w:rsidR="00A838F9" w:rsidRPr="00A838F9" w:rsidRDefault="00A838F9" w:rsidP="00A838F9">
      <w:pPr>
        <w:pStyle w:val="EndNoteBibliography"/>
        <w:rPr>
          <w:noProof/>
        </w:rPr>
      </w:pPr>
      <w:r w:rsidRPr="00625F94">
        <w:rPr>
          <w:b/>
          <w:noProof/>
          <w:lang w:val="it-IT"/>
        </w:rPr>
        <w:t xml:space="preserve">Pingani, L., Luciano, M., Sampogna, G., De Rosa, C., Pinna, F., Volpe, U., Del Vecchio, V. &amp; Fiorillo, A. </w:t>
      </w:r>
      <w:r w:rsidRPr="00625F94">
        <w:rPr>
          <w:noProof/>
          <w:lang w:val="it-IT"/>
        </w:rPr>
        <w:t xml:space="preserve">(2014). </w:t>
      </w:r>
      <w:r w:rsidRPr="00A838F9">
        <w:rPr>
          <w:noProof/>
        </w:rPr>
        <w:t xml:space="preserve">The crisis in psychiatry: a public health perspective. </w:t>
      </w:r>
      <w:r w:rsidRPr="00A838F9">
        <w:rPr>
          <w:i/>
          <w:noProof/>
        </w:rPr>
        <w:t>Int Rev Psychiatry</w:t>
      </w:r>
      <w:r w:rsidRPr="00A838F9">
        <w:rPr>
          <w:noProof/>
        </w:rPr>
        <w:t xml:space="preserve"> </w:t>
      </w:r>
      <w:r w:rsidRPr="00A838F9">
        <w:rPr>
          <w:b/>
          <w:noProof/>
        </w:rPr>
        <w:t>26</w:t>
      </w:r>
      <w:r w:rsidRPr="00A838F9">
        <w:rPr>
          <w:noProof/>
        </w:rPr>
        <w:t>, 530-4.</w:t>
      </w:r>
    </w:p>
    <w:p w14:paraId="0048256B" w14:textId="77777777" w:rsidR="00A838F9" w:rsidRPr="00A838F9" w:rsidRDefault="00A838F9" w:rsidP="00A838F9">
      <w:pPr>
        <w:pStyle w:val="EndNoteBibliography"/>
        <w:rPr>
          <w:noProof/>
        </w:rPr>
      </w:pPr>
      <w:r w:rsidRPr="00625F94">
        <w:rPr>
          <w:b/>
          <w:noProof/>
          <w:lang w:val="it-IT"/>
        </w:rPr>
        <w:t xml:space="preserve">Prata, D., Mechelli, A. &amp; Kapur, S. </w:t>
      </w:r>
      <w:r w:rsidRPr="00625F94">
        <w:rPr>
          <w:noProof/>
          <w:lang w:val="it-IT"/>
        </w:rPr>
        <w:t xml:space="preserve">(2014). </w:t>
      </w:r>
      <w:r w:rsidRPr="00A838F9">
        <w:rPr>
          <w:noProof/>
        </w:rPr>
        <w:t xml:space="preserve">Clinically meaningful biomarkers for psychosis: a systematic and quantitative review. </w:t>
      </w:r>
      <w:r w:rsidRPr="00A838F9">
        <w:rPr>
          <w:i/>
          <w:noProof/>
        </w:rPr>
        <w:t>Neurosci Biobehav Rev</w:t>
      </w:r>
      <w:r w:rsidRPr="00A838F9">
        <w:rPr>
          <w:noProof/>
        </w:rPr>
        <w:t xml:space="preserve"> </w:t>
      </w:r>
      <w:r w:rsidRPr="00A838F9">
        <w:rPr>
          <w:b/>
          <w:noProof/>
        </w:rPr>
        <w:t>45</w:t>
      </w:r>
      <w:r w:rsidRPr="00A838F9">
        <w:rPr>
          <w:noProof/>
        </w:rPr>
        <w:t>, 134-41.</w:t>
      </w:r>
    </w:p>
    <w:p w14:paraId="4D8B5679" w14:textId="77777777" w:rsidR="00A838F9" w:rsidRPr="00A838F9" w:rsidRDefault="00A838F9" w:rsidP="00A838F9">
      <w:pPr>
        <w:pStyle w:val="EndNoteBibliography"/>
        <w:rPr>
          <w:noProof/>
        </w:rPr>
      </w:pPr>
      <w:r w:rsidRPr="00A838F9">
        <w:rPr>
          <w:b/>
          <w:noProof/>
        </w:rPr>
        <w:t xml:space="preserve">Reid, I. C. </w:t>
      </w:r>
      <w:r w:rsidRPr="00A838F9">
        <w:rPr>
          <w:noProof/>
        </w:rPr>
        <w:t xml:space="preserve">(2013). Are antidepressants overprescribed? No. </w:t>
      </w:r>
      <w:r w:rsidRPr="00A838F9">
        <w:rPr>
          <w:i/>
          <w:noProof/>
        </w:rPr>
        <w:t>Bmj</w:t>
      </w:r>
      <w:r w:rsidRPr="00A838F9">
        <w:rPr>
          <w:noProof/>
        </w:rPr>
        <w:t xml:space="preserve"> </w:t>
      </w:r>
      <w:r w:rsidRPr="00A838F9">
        <w:rPr>
          <w:b/>
          <w:noProof/>
        </w:rPr>
        <w:t>346</w:t>
      </w:r>
      <w:r w:rsidRPr="00A838F9">
        <w:rPr>
          <w:noProof/>
        </w:rPr>
        <w:t>, f190.</w:t>
      </w:r>
    </w:p>
    <w:p w14:paraId="2EABE743" w14:textId="77777777" w:rsidR="00A838F9" w:rsidRPr="00A838F9" w:rsidRDefault="00A838F9" w:rsidP="00A838F9">
      <w:pPr>
        <w:pStyle w:val="EndNoteBibliography"/>
        <w:rPr>
          <w:noProof/>
        </w:rPr>
      </w:pPr>
      <w:r w:rsidRPr="00A838F9">
        <w:rPr>
          <w:b/>
          <w:noProof/>
        </w:rPr>
        <w:t xml:space="preserve">Reinhold, J. A., Mandos, L. A., Lohoff, F. W. &amp; Rickels, K. </w:t>
      </w:r>
      <w:r w:rsidRPr="00A838F9">
        <w:rPr>
          <w:noProof/>
        </w:rPr>
        <w:t xml:space="preserve">(2012). Evidence for the use of vilazodone in the treatment of major depressive disorder. </w:t>
      </w:r>
      <w:r w:rsidRPr="00A838F9">
        <w:rPr>
          <w:i/>
          <w:noProof/>
        </w:rPr>
        <w:t>Expert Opin Pharmacother</w:t>
      </w:r>
      <w:r w:rsidRPr="00A838F9">
        <w:rPr>
          <w:noProof/>
        </w:rPr>
        <w:t xml:space="preserve"> </w:t>
      </w:r>
      <w:r w:rsidRPr="00A838F9">
        <w:rPr>
          <w:b/>
          <w:noProof/>
        </w:rPr>
        <w:t>13</w:t>
      </w:r>
      <w:r w:rsidRPr="00A838F9">
        <w:rPr>
          <w:noProof/>
        </w:rPr>
        <w:t>, 2215-24.</w:t>
      </w:r>
    </w:p>
    <w:p w14:paraId="3FF966CC" w14:textId="77777777" w:rsidR="00A838F9" w:rsidRPr="00A838F9" w:rsidRDefault="00A838F9" w:rsidP="00A838F9">
      <w:pPr>
        <w:pStyle w:val="EndNoteBibliography"/>
        <w:rPr>
          <w:noProof/>
        </w:rPr>
      </w:pPr>
      <w:r w:rsidRPr="00A838F9">
        <w:rPr>
          <w:b/>
          <w:noProof/>
        </w:rPr>
        <w:t xml:space="preserve">Rickels, K. &amp; Robinson, D. S. </w:t>
      </w:r>
      <w:r w:rsidRPr="00A838F9">
        <w:rPr>
          <w:noProof/>
        </w:rPr>
        <w:t xml:space="preserve">(2013). A Déjà Vu phenomenon in psychiatry. </w:t>
      </w:r>
      <w:r w:rsidRPr="00A838F9">
        <w:rPr>
          <w:i/>
          <w:noProof/>
        </w:rPr>
        <w:t>Journal of Clinical Psychopharmacology</w:t>
      </w:r>
      <w:r w:rsidRPr="00A838F9">
        <w:rPr>
          <w:noProof/>
        </w:rPr>
        <w:t xml:space="preserve"> </w:t>
      </w:r>
      <w:r w:rsidRPr="00A838F9">
        <w:rPr>
          <w:b/>
          <w:noProof/>
        </w:rPr>
        <w:t>33</w:t>
      </w:r>
      <w:r w:rsidRPr="00A838F9">
        <w:rPr>
          <w:noProof/>
        </w:rPr>
        <w:t>, 591-592.</w:t>
      </w:r>
    </w:p>
    <w:p w14:paraId="59ECC8A2" w14:textId="77777777" w:rsidR="00A838F9" w:rsidRPr="00A838F9" w:rsidRDefault="00A838F9" w:rsidP="00A838F9">
      <w:pPr>
        <w:pStyle w:val="EndNoteBibliography"/>
        <w:rPr>
          <w:noProof/>
        </w:rPr>
      </w:pPr>
      <w:r w:rsidRPr="00A838F9">
        <w:rPr>
          <w:b/>
          <w:noProof/>
        </w:rPr>
        <w:t xml:space="preserve">Sayer, N. A., Noorbaloochi, S., Frazier, P. A., Pennebaker, J. W., Orazem, R. J., Schnurr, P. P., Murdoch, M., Carlson, K. F., Gravely, A. &amp; Litz, B. T. </w:t>
      </w:r>
      <w:r w:rsidRPr="00A838F9">
        <w:rPr>
          <w:noProof/>
        </w:rPr>
        <w:t xml:space="preserve">(2015). Randomized Controlled Trial of Online Expressive Writing to Address Readjustment Difficulties Among U.S. Afghanistan and Iraq War Veterans. </w:t>
      </w:r>
      <w:r w:rsidRPr="00A838F9">
        <w:rPr>
          <w:i/>
          <w:noProof/>
        </w:rPr>
        <w:t>J Trauma Stress</w:t>
      </w:r>
      <w:r w:rsidRPr="00A838F9">
        <w:rPr>
          <w:noProof/>
        </w:rPr>
        <w:t xml:space="preserve"> </w:t>
      </w:r>
      <w:r w:rsidRPr="00A838F9">
        <w:rPr>
          <w:b/>
          <w:noProof/>
        </w:rPr>
        <w:t>28</w:t>
      </w:r>
      <w:r w:rsidRPr="00A838F9">
        <w:rPr>
          <w:noProof/>
        </w:rPr>
        <w:t>, 381-90.</w:t>
      </w:r>
    </w:p>
    <w:p w14:paraId="627A3189" w14:textId="77777777" w:rsidR="00A838F9" w:rsidRPr="00A838F9" w:rsidRDefault="00A838F9" w:rsidP="00A838F9">
      <w:pPr>
        <w:pStyle w:val="EndNoteBibliography"/>
        <w:rPr>
          <w:noProof/>
        </w:rPr>
      </w:pPr>
      <w:r w:rsidRPr="00A838F9">
        <w:rPr>
          <w:b/>
          <w:noProof/>
        </w:rPr>
        <w:t xml:space="preserve">Schumann, G., Binder, E. B., Holte, A., de Kloet, E. R., Oedegaard, K. J., Robbins, T. W., Walker-Tilley, T. R., Bitter, I., Brown, V. J., Buitelaar, J., Ciccocioppo, R., Cools, R., Escera, C., Fleischhacker, W., Flor, H., Frith, C. D., Heinz, A., Johnsen, E., Kirschbaum, C., Klingberg, T., Lesch, K. P., Lewis, S., Maier, W., Mann, K., Martinot, J. L., Meyer-Lindenberg, A., Muller, C. P., Muller, W. E., Nutt, D. J., Persico, A., Perugi, G., Pessiglione, M., Preuss, U. W., Roiser, J. P., Rossini, P. M., Rybakowski, J. K., Sandi, C., Stephan, K. E., Undurraga, J., Vieta, E., van der Wee, N., Wykes, T., Haro, J. M. &amp; Wittchen, H. U. </w:t>
      </w:r>
      <w:r w:rsidRPr="00A838F9">
        <w:rPr>
          <w:noProof/>
        </w:rPr>
        <w:t xml:space="preserve">(2014). Stratified medicine for mental disorders. </w:t>
      </w:r>
      <w:r w:rsidRPr="00A838F9">
        <w:rPr>
          <w:i/>
          <w:noProof/>
        </w:rPr>
        <w:t>Eur Neuropsychopharmacol</w:t>
      </w:r>
      <w:r w:rsidRPr="00A838F9">
        <w:rPr>
          <w:noProof/>
        </w:rPr>
        <w:t xml:space="preserve"> </w:t>
      </w:r>
      <w:r w:rsidRPr="00A838F9">
        <w:rPr>
          <w:b/>
          <w:noProof/>
        </w:rPr>
        <w:t>24</w:t>
      </w:r>
      <w:r w:rsidRPr="00A838F9">
        <w:rPr>
          <w:noProof/>
        </w:rPr>
        <w:t>, 5-50.</w:t>
      </w:r>
    </w:p>
    <w:p w14:paraId="5763B8E8" w14:textId="77777777" w:rsidR="00A838F9" w:rsidRPr="00A838F9" w:rsidRDefault="00A838F9" w:rsidP="00A838F9">
      <w:pPr>
        <w:pStyle w:val="EndNoteBibliography"/>
        <w:rPr>
          <w:noProof/>
        </w:rPr>
      </w:pPr>
      <w:r w:rsidRPr="00A838F9">
        <w:rPr>
          <w:b/>
          <w:noProof/>
        </w:rPr>
        <w:t xml:space="preserve">Seemuller, F., Moller, H. J., Dittmann, S. &amp; Musil, R. </w:t>
      </w:r>
      <w:r w:rsidRPr="00A838F9">
        <w:rPr>
          <w:noProof/>
        </w:rPr>
        <w:t xml:space="preserve">(2012). Is the efficacy of psychopharmacological drugs comparable to the efficacy of general medicine medication? </w:t>
      </w:r>
      <w:r w:rsidRPr="00A838F9">
        <w:rPr>
          <w:i/>
          <w:noProof/>
        </w:rPr>
        <w:t>BMC Med</w:t>
      </w:r>
      <w:r w:rsidRPr="00A838F9">
        <w:rPr>
          <w:noProof/>
        </w:rPr>
        <w:t xml:space="preserve"> </w:t>
      </w:r>
      <w:r w:rsidRPr="00A838F9">
        <w:rPr>
          <w:b/>
          <w:noProof/>
        </w:rPr>
        <w:t>10</w:t>
      </w:r>
      <w:r w:rsidRPr="00A838F9">
        <w:rPr>
          <w:noProof/>
        </w:rPr>
        <w:t>, 17.</w:t>
      </w:r>
    </w:p>
    <w:p w14:paraId="00BC8F35" w14:textId="77777777" w:rsidR="00A838F9" w:rsidRPr="00A838F9" w:rsidRDefault="00A838F9" w:rsidP="00A838F9">
      <w:pPr>
        <w:pStyle w:val="EndNoteBibliography"/>
        <w:rPr>
          <w:noProof/>
        </w:rPr>
      </w:pPr>
      <w:r w:rsidRPr="00A838F9">
        <w:rPr>
          <w:b/>
          <w:noProof/>
        </w:rPr>
        <w:t xml:space="preserve">Sinclair, J. M., Chambers, S. E., Shiles, C. J. &amp; Baldwin, D. S. </w:t>
      </w:r>
      <w:r w:rsidRPr="00A838F9">
        <w:rPr>
          <w:noProof/>
        </w:rPr>
        <w:t xml:space="preserve">(2016). Safety and Tolerability of Pharmacological Treatment of Alcohol Dependence: Comprehensive Review of Evidence. </w:t>
      </w:r>
      <w:r w:rsidRPr="00A838F9">
        <w:rPr>
          <w:i/>
          <w:noProof/>
        </w:rPr>
        <w:t>Drug Saf</w:t>
      </w:r>
      <w:r w:rsidRPr="00A838F9">
        <w:rPr>
          <w:noProof/>
        </w:rPr>
        <w:t xml:space="preserve"> </w:t>
      </w:r>
      <w:r w:rsidRPr="00A838F9">
        <w:rPr>
          <w:b/>
          <w:noProof/>
        </w:rPr>
        <w:t>39</w:t>
      </w:r>
      <w:r w:rsidRPr="00A838F9">
        <w:rPr>
          <w:noProof/>
        </w:rPr>
        <w:t>, 627-45.</w:t>
      </w:r>
    </w:p>
    <w:p w14:paraId="7D1E2CEA" w14:textId="77777777" w:rsidR="00A838F9" w:rsidRPr="00A838F9" w:rsidRDefault="00A838F9" w:rsidP="00A838F9">
      <w:pPr>
        <w:pStyle w:val="EndNoteBibliography"/>
        <w:rPr>
          <w:noProof/>
        </w:rPr>
      </w:pPr>
      <w:r w:rsidRPr="00A838F9">
        <w:rPr>
          <w:b/>
          <w:noProof/>
        </w:rPr>
        <w:t xml:space="preserve">Sommer, I. E. &amp; Kahn, R. S. </w:t>
      </w:r>
      <w:r w:rsidRPr="00A838F9">
        <w:rPr>
          <w:noProof/>
        </w:rPr>
        <w:t xml:space="preserve">(2014). Psychosis susceptibility syndrome: an alternative name for schizophrenia. </w:t>
      </w:r>
      <w:r w:rsidRPr="00A838F9">
        <w:rPr>
          <w:i/>
          <w:noProof/>
        </w:rPr>
        <w:t>Lancet Psychiatry</w:t>
      </w:r>
      <w:r w:rsidRPr="00A838F9">
        <w:rPr>
          <w:noProof/>
        </w:rPr>
        <w:t xml:space="preserve"> </w:t>
      </w:r>
      <w:r w:rsidRPr="00A838F9">
        <w:rPr>
          <w:b/>
          <w:noProof/>
        </w:rPr>
        <w:t>1</w:t>
      </w:r>
      <w:r w:rsidRPr="00A838F9">
        <w:rPr>
          <w:noProof/>
        </w:rPr>
        <w:t>, 111.</w:t>
      </w:r>
    </w:p>
    <w:p w14:paraId="6CAA789D" w14:textId="77777777" w:rsidR="00A838F9" w:rsidRPr="00A838F9" w:rsidRDefault="00A838F9" w:rsidP="00A838F9">
      <w:pPr>
        <w:pStyle w:val="EndNoteBibliography"/>
        <w:rPr>
          <w:noProof/>
        </w:rPr>
      </w:pPr>
      <w:r w:rsidRPr="00A838F9">
        <w:rPr>
          <w:b/>
          <w:noProof/>
        </w:rPr>
        <w:t xml:space="preserve">Stein, D. J. </w:t>
      </w:r>
      <w:r w:rsidRPr="00A838F9">
        <w:rPr>
          <w:noProof/>
        </w:rPr>
        <w:t xml:space="preserve">(2015). Antidepressant-placebo differences: is the glass half full or half empty? </w:t>
      </w:r>
      <w:r w:rsidRPr="00A838F9">
        <w:rPr>
          <w:i/>
          <w:noProof/>
        </w:rPr>
        <w:t>World Psychiatry</w:t>
      </w:r>
      <w:r w:rsidRPr="00A838F9">
        <w:rPr>
          <w:noProof/>
        </w:rPr>
        <w:t xml:space="preserve"> </w:t>
      </w:r>
      <w:r w:rsidRPr="00A838F9">
        <w:rPr>
          <w:b/>
          <w:noProof/>
        </w:rPr>
        <w:t>14</w:t>
      </w:r>
      <w:r w:rsidRPr="00A838F9">
        <w:rPr>
          <w:noProof/>
        </w:rPr>
        <w:t>, 257-8.</w:t>
      </w:r>
    </w:p>
    <w:p w14:paraId="13BEE7FC" w14:textId="77777777" w:rsidR="00A838F9" w:rsidRPr="00A838F9" w:rsidRDefault="00A838F9" w:rsidP="00A838F9">
      <w:pPr>
        <w:pStyle w:val="EndNoteBibliography"/>
        <w:rPr>
          <w:noProof/>
        </w:rPr>
      </w:pPr>
      <w:r w:rsidRPr="00A838F9">
        <w:rPr>
          <w:b/>
          <w:noProof/>
        </w:rPr>
        <w:t xml:space="preserve">Stringaris, A. </w:t>
      </w:r>
      <w:r w:rsidRPr="00A838F9">
        <w:rPr>
          <w:noProof/>
        </w:rPr>
        <w:t xml:space="preserve">(2012). In this issue/abstract thinking: treatment response in psychiatry. </w:t>
      </w:r>
      <w:r w:rsidRPr="00A838F9">
        <w:rPr>
          <w:i/>
          <w:noProof/>
        </w:rPr>
        <w:t>J Am Acad Child Adolesc Psychiatry</w:t>
      </w:r>
      <w:r w:rsidRPr="00A838F9">
        <w:rPr>
          <w:noProof/>
        </w:rPr>
        <w:t xml:space="preserve"> </w:t>
      </w:r>
      <w:r w:rsidRPr="00A838F9">
        <w:rPr>
          <w:b/>
          <w:noProof/>
        </w:rPr>
        <w:t>51</w:t>
      </w:r>
      <w:r w:rsidRPr="00A838F9">
        <w:rPr>
          <w:noProof/>
        </w:rPr>
        <w:t>, 561-2.</w:t>
      </w:r>
    </w:p>
    <w:p w14:paraId="2A3B7063" w14:textId="77777777" w:rsidR="00A838F9" w:rsidRPr="00A838F9" w:rsidRDefault="00A838F9" w:rsidP="00A838F9">
      <w:pPr>
        <w:pStyle w:val="EndNoteBibliography"/>
        <w:rPr>
          <w:noProof/>
        </w:rPr>
      </w:pPr>
      <w:r w:rsidRPr="00A838F9">
        <w:rPr>
          <w:b/>
          <w:noProof/>
        </w:rPr>
        <w:t xml:space="preserve">Tajika, A., Ogawa, Y., Takeshima, N., Hayasaka, Y. &amp; Furukawa, T. A. </w:t>
      </w:r>
      <w:r w:rsidRPr="00A838F9">
        <w:rPr>
          <w:noProof/>
        </w:rPr>
        <w:t xml:space="preserve">(2015). Replication and contradiction of highly cited research papers in psychiatry: 10-year follow-up. </w:t>
      </w:r>
      <w:r w:rsidRPr="00A838F9">
        <w:rPr>
          <w:i/>
          <w:noProof/>
        </w:rPr>
        <w:t>Br J Psychiatry</w:t>
      </w:r>
      <w:r w:rsidRPr="00A838F9">
        <w:rPr>
          <w:noProof/>
        </w:rPr>
        <w:t xml:space="preserve"> </w:t>
      </w:r>
      <w:r w:rsidRPr="00A838F9">
        <w:rPr>
          <w:b/>
          <w:noProof/>
        </w:rPr>
        <w:t>207</w:t>
      </w:r>
      <w:r w:rsidRPr="00A838F9">
        <w:rPr>
          <w:noProof/>
        </w:rPr>
        <w:t>, 357-62.</w:t>
      </w:r>
    </w:p>
    <w:p w14:paraId="626B708E" w14:textId="77777777" w:rsidR="00A838F9" w:rsidRPr="00A838F9" w:rsidRDefault="00A838F9" w:rsidP="00A838F9">
      <w:pPr>
        <w:pStyle w:val="EndNoteBibliography"/>
        <w:rPr>
          <w:noProof/>
        </w:rPr>
      </w:pPr>
      <w:r w:rsidRPr="00A838F9">
        <w:rPr>
          <w:b/>
          <w:noProof/>
        </w:rPr>
        <w:lastRenderedPageBreak/>
        <w:t xml:space="preserve">Tansella, M., Thornicroft, G. &amp; Lempp, H. </w:t>
      </w:r>
      <w:r w:rsidRPr="00A838F9">
        <w:rPr>
          <w:noProof/>
        </w:rPr>
        <w:t xml:space="preserve">(2014). Lessons from community mental health to drive implementation in health care systems for people with long-term conditions. </w:t>
      </w:r>
      <w:r w:rsidRPr="00A838F9">
        <w:rPr>
          <w:i/>
          <w:noProof/>
        </w:rPr>
        <w:t>Int J Environ Res Public Health</w:t>
      </w:r>
      <w:r w:rsidRPr="00A838F9">
        <w:rPr>
          <w:noProof/>
        </w:rPr>
        <w:t xml:space="preserve"> </w:t>
      </w:r>
      <w:r w:rsidRPr="00A838F9">
        <w:rPr>
          <w:b/>
          <w:noProof/>
        </w:rPr>
        <w:t>11</w:t>
      </w:r>
      <w:r w:rsidRPr="00A838F9">
        <w:rPr>
          <w:noProof/>
        </w:rPr>
        <w:t>, 4714-28.</w:t>
      </w:r>
    </w:p>
    <w:p w14:paraId="1D1A4019" w14:textId="77777777" w:rsidR="00A838F9" w:rsidRPr="00A838F9" w:rsidRDefault="00A838F9" w:rsidP="00A838F9">
      <w:pPr>
        <w:pStyle w:val="EndNoteBibliography"/>
        <w:rPr>
          <w:noProof/>
        </w:rPr>
      </w:pPr>
      <w:r w:rsidRPr="00A838F9">
        <w:rPr>
          <w:b/>
          <w:noProof/>
        </w:rPr>
        <w:t xml:space="preserve">Taylor, D., Sparshatt, A., Varma, S. &amp; Olofinjana, O. </w:t>
      </w:r>
      <w:r w:rsidRPr="00A838F9">
        <w:rPr>
          <w:noProof/>
        </w:rPr>
        <w:t xml:space="preserve">(2014). Antidepressant efficacy of agomelatine: meta-analysis of published and unpublished studies. </w:t>
      </w:r>
      <w:r w:rsidRPr="00A838F9">
        <w:rPr>
          <w:i/>
          <w:noProof/>
        </w:rPr>
        <w:t>Bmj</w:t>
      </w:r>
      <w:r w:rsidRPr="00A838F9">
        <w:rPr>
          <w:noProof/>
        </w:rPr>
        <w:t xml:space="preserve"> </w:t>
      </w:r>
      <w:r w:rsidRPr="00A838F9">
        <w:rPr>
          <w:b/>
          <w:noProof/>
        </w:rPr>
        <w:t>348</w:t>
      </w:r>
      <w:r w:rsidRPr="00A838F9">
        <w:rPr>
          <w:noProof/>
        </w:rPr>
        <w:t>, g1888.</w:t>
      </w:r>
    </w:p>
    <w:p w14:paraId="4B16F751" w14:textId="77777777" w:rsidR="00A838F9" w:rsidRPr="00A838F9" w:rsidRDefault="00A838F9" w:rsidP="00A838F9">
      <w:pPr>
        <w:pStyle w:val="EndNoteBibliography"/>
        <w:rPr>
          <w:noProof/>
        </w:rPr>
      </w:pPr>
      <w:r w:rsidRPr="00A838F9">
        <w:rPr>
          <w:b/>
          <w:noProof/>
        </w:rPr>
        <w:t xml:space="preserve">van den Brink, W., Aubin, H. J., Bladstrom, A., Torup, L., Gual, A. &amp; Mann, K. </w:t>
      </w:r>
      <w:r w:rsidRPr="00A838F9">
        <w:rPr>
          <w:noProof/>
        </w:rPr>
        <w:t xml:space="preserve">(2013). Efficacy of as-needed nalmefene in alcohol-dependent patients with at least a high drinking risk level: results from a subgroup analysis of two randomized controlled 6-month studies. </w:t>
      </w:r>
      <w:r w:rsidRPr="00A838F9">
        <w:rPr>
          <w:i/>
          <w:noProof/>
        </w:rPr>
        <w:t>Alcohol Alcohol</w:t>
      </w:r>
      <w:r w:rsidRPr="00A838F9">
        <w:rPr>
          <w:noProof/>
        </w:rPr>
        <w:t xml:space="preserve"> </w:t>
      </w:r>
      <w:r w:rsidRPr="00A838F9">
        <w:rPr>
          <w:b/>
          <w:noProof/>
        </w:rPr>
        <w:t>48</w:t>
      </w:r>
      <w:r w:rsidRPr="00A838F9">
        <w:rPr>
          <w:noProof/>
        </w:rPr>
        <w:t>, 570-8.</w:t>
      </w:r>
    </w:p>
    <w:p w14:paraId="5DB3DC80" w14:textId="77777777" w:rsidR="00A838F9" w:rsidRPr="00A838F9" w:rsidRDefault="00A838F9" w:rsidP="00A838F9">
      <w:pPr>
        <w:pStyle w:val="EndNoteBibliography"/>
        <w:rPr>
          <w:noProof/>
        </w:rPr>
      </w:pPr>
      <w:r w:rsidRPr="00A838F9">
        <w:rPr>
          <w:b/>
          <w:noProof/>
        </w:rPr>
        <w:t xml:space="preserve">van den Brink, W., Mann, K., Gual, A. &amp; Aubin, H. J. </w:t>
      </w:r>
      <w:r w:rsidRPr="00A838F9">
        <w:rPr>
          <w:noProof/>
        </w:rPr>
        <w:t xml:space="preserve">(2014). Wim van den Brink and colleagues reply to Des Spence and Alain Braillon. </w:t>
      </w:r>
      <w:r w:rsidRPr="00A838F9">
        <w:rPr>
          <w:i/>
          <w:noProof/>
        </w:rPr>
        <w:t>Bmj</w:t>
      </w:r>
      <w:r w:rsidRPr="00A838F9">
        <w:rPr>
          <w:noProof/>
        </w:rPr>
        <w:t xml:space="preserve"> </w:t>
      </w:r>
      <w:r w:rsidRPr="00A838F9">
        <w:rPr>
          <w:b/>
          <w:noProof/>
        </w:rPr>
        <w:t>348</w:t>
      </w:r>
      <w:r w:rsidRPr="00A838F9">
        <w:rPr>
          <w:noProof/>
        </w:rPr>
        <w:t>, g2605.</w:t>
      </w:r>
    </w:p>
    <w:p w14:paraId="36EA7074" w14:textId="77777777" w:rsidR="00A838F9" w:rsidRPr="00A838F9" w:rsidRDefault="00A838F9" w:rsidP="00A838F9">
      <w:pPr>
        <w:pStyle w:val="EndNoteBibliography"/>
        <w:rPr>
          <w:noProof/>
        </w:rPr>
      </w:pPr>
      <w:r w:rsidRPr="00A838F9">
        <w:rPr>
          <w:b/>
          <w:noProof/>
        </w:rPr>
        <w:t xml:space="preserve">van Os, J. &amp; Howes, O. D. </w:t>
      </w:r>
      <w:r w:rsidRPr="00A838F9">
        <w:rPr>
          <w:noProof/>
        </w:rPr>
        <w:t xml:space="preserve">(2012). Antipsychotic drugs for prevention of relapse. </w:t>
      </w:r>
      <w:r w:rsidRPr="00A838F9">
        <w:rPr>
          <w:i/>
          <w:noProof/>
        </w:rPr>
        <w:t>Lancet</w:t>
      </w:r>
      <w:r w:rsidRPr="00A838F9">
        <w:rPr>
          <w:noProof/>
        </w:rPr>
        <w:t xml:space="preserve"> </w:t>
      </w:r>
      <w:r w:rsidRPr="00A838F9">
        <w:rPr>
          <w:b/>
          <w:noProof/>
        </w:rPr>
        <w:t>379</w:t>
      </w:r>
      <w:r w:rsidRPr="00A838F9">
        <w:rPr>
          <w:noProof/>
        </w:rPr>
        <w:t>, 2030-1.</w:t>
      </w:r>
    </w:p>
    <w:p w14:paraId="7CC9627C" w14:textId="77777777" w:rsidR="00A838F9" w:rsidRPr="00A838F9" w:rsidRDefault="00A838F9" w:rsidP="00A838F9">
      <w:pPr>
        <w:pStyle w:val="EndNoteBibliography"/>
        <w:rPr>
          <w:noProof/>
        </w:rPr>
      </w:pPr>
      <w:r w:rsidRPr="00A838F9">
        <w:rPr>
          <w:b/>
          <w:noProof/>
        </w:rPr>
        <w:t xml:space="preserve">Veijola, J., Guo, J. Y., Moilanen, J. S., Jaaskelainen, E., Miettunen, J., Kyllonen, M., Haapea, M., Huhtaniska, S., Alaraisanen, A., Maki, P., Kiviniemi, V., Nikkinen, J., Starck, T., Remes, J. J., Tanskanen, P., Tervonen, O., Wink, A. M., Kehagia, A., Suckling, J., Kobayashi, H., Barnett, J. H., Barnes, A., Koponen, H. J., Jones, P. B., Isohanni, M. &amp; Murray, G. K. </w:t>
      </w:r>
      <w:r w:rsidRPr="00A838F9">
        <w:rPr>
          <w:noProof/>
        </w:rPr>
        <w:t xml:space="preserve">(2014). Longitudinal changes in total brain volume in schizophrenia: relation to symptom severity, cognition and antipsychotic medication. </w:t>
      </w:r>
      <w:r w:rsidRPr="00A838F9">
        <w:rPr>
          <w:i/>
          <w:noProof/>
        </w:rPr>
        <w:t>PLoS One</w:t>
      </w:r>
      <w:r w:rsidRPr="00A838F9">
        <w:rPr>
          <w:noProof/>
        </w:rPr>
        <w:t xml:space="preserve"> </w:t>
      </w:r>
      <w:r w:rsidRPr="00A838F9">
        <w:rPr>
          <w:b/>
          <w:noProof/>
        </w:rPr>
        <w:t>9</w:t>
      </w:r>
      <w:r w:rsidRPr="00A838F9">
        <w:rPr>
          <w:noProof/>
        </w:rPr>
        <w:t>, e101689.</w:t>
      </w:r>
    </w:p>
    <w:p w14:paraId="3128D9C4" w14:textId="77777777" w:rsidR="00A838F9" w:rsidRPr="00A838F9" w:rsidRDefault="00A838F9" w:rsidP="00A838F9">
      <w:pPr>
        <w:pStyle w:val="EndNoteBibliography"/>
        <w:rPr>
          <w:noProof/>
        </w:rPr>
      </w:pPr>
      <w:r w:rsidRPr="00A838F9">
        <w:rPr>
          <w:b/>
          <w:noProof/>
        </w:rPr>
        <w:t xml:space="preserve">Wallace, J., Byrne, C. &amp; Clarke, M. </w:t>
      </w:r>
      <w:r w:rsidRPr="00A838F9">
        <w:rPr>
          <w:noProof/>
        </w:rPr>
        <w:t xml:space="preserve">(2014). Improving the uptake of systematic reviews: a systematic review of intervention effectiveness and relevance. </w:t>
      </w:r>
      <w:r w:rsidRPr="00A838F9">
        <w:rPr>
          <w:i/>
          <w:noProof/>
        </w:rPr>
        <w:t>BMJ Open</w:t>
      </w:r>
      <w:r w:rsidRPr="00A838F9">
        <w:rPr>
          <w:noProof/>
        </w:rPr>
        <w:t xml:space="preserve"> </w:t>
      </w:r>
      <w:r w:rsidRPr="00A838F9">
        <w:rPr>
          <w:b/>
          <w:noProof/>
        </w:rPr>
        <w:t>4</w:t>
      </w:r>
      <w:r w:rsidRPr="00A838F9">
        <w:rPr>
          <w:noProof/>
        </w:rPr>
        <w:t>, e005834.</w:t>
      </w:r>
    </w:p>
    <w:p w14:paraId="64E09C27" w14:textId="77777777" w:rsidR="00A838F9" w:rsidRPr="00A838F9" w:rsidRDefault="00A838F9" w:rsidP="00A838F9">
      <w:pPr>
        <w:pStyle w:val="EndNoteBibliography"/>
        <w:rPr>
          <w:noProof/>
        </w:rPr>
      </w:pPr>
      <w:r w:rsidRPr="00A838F9">
        <w:rPr>
          <w:b/>
          <w:noProof/>
        </w:rPr>
        <w:t xml:space="preserve">Waszczuk, M. A., Li, X., Bromet, E. J., Gonzalez, A., Zvolensky, M. J., Ruggero, C., Luft, B. J. &amp; Kotov, R. </w:t>
      </w:r>
      <w:r w:rsidRPr="00A838F9">
        <w:rPr>
          <w:noProof/>
        </w:rPr>
        <w:t xml:space="preserve">(2017). Pathway from PTSD to respiratory health: Longitudinal evidence from a psychosocial intervention. </w:t>
      </w:r>
      <w:r w:rsidRPr="00A838F9">
        <w:rPr>
          <w:i/>
          <w:noProof/>
        </w:rPr>
        <w:t>Health Psychol</w:t>
      </w:r>
      <w:r w:rsidRPr="00A838F9">
        <w:rPr>
          <w:noProof/>
        </w:rPr>
        <w:t xml:space="preserve"> </w:t>
      </w:r>
      <w:r w:rsidRPr="00A838F9">
        <w:rPr>
          <w:b/>
          <w:noProof/>
        </w:rPr>
        <w:t>36</w:t>
      </w:r>
      <w:r w:rsidRPr="00A838F9">
        <w:rPr>
          <w:noProof/>
        </w:rPr>
        <w:t>, 429-437.</w:t>
      </w:r>
    </w:p>
    <w:p w14:paraId="136EF95B" w14:textId="77777777" w:rsidR="00A838F9" w:rsidRPr="00A838F9" w:rsidRDefault="00A838F9" w:rsidP="00A838F9">
      <w:pPr>
        <w:pStyle w:val="EndNoteBibliography"/>
        <w:rPr>
          <w:noProof/>
        </w:rPr>
      </w:pPr>
      <w:r w:rsidRPr="00A838F9">
        <w:rPr>
          <w:b/>
          <w:noProof/>
        </w:rPr>
        <w:t xml:space="preserve">White, P. D., Goldsmith, K., Johnson, A. L., Chalder, T. &amp; Sharpe, M. </w:t>
      </w:r>
      <w:r w:rsidRPr="00A838F9">
        <w:rPr>
          <w:noProof/>
        </w:rPr>
        <w:t xml:space="preserve">(2013). Recovery from chronic fatigue syndrome after treatments given in the PACE trial. </w:t>
      </w:r>
      <w:r w:rsidRPr="00A838F9">
        <w:rPr>
          <w:i/>
          <w:noProof/>
        </w:rPr>
        <w:t>Psychol Med</w:t>
      </w:r>
      <w:r w:rsidRPr="00A838F9">
        <w:rPr>
          <w:noProof/>
        </w:rPr>
        <w:t xml:space="preserve"> </w:t>
      </w:r>
      <w:r w:rsidRPr="00A838F9">
        <w:rPr>
          <w:b/>
          <w:noProof/>
        </w:rPr>
        <w:t>43</w:t>
      </w:r>
      <w:r w:rsidRPr="00A838F9">
        <w:rPr>
          <w:noProof/>
        </w:rPr>
        <w:t>, 2227-35.</w:t>
      </w:r>
    </w:p>
    <w:p w14:paraId="55DF7EFF" w14:textId="22E7031B" w:rsidR="00A06959" w:rsidRDefault="00D006FD">
      <w:r>
        <w:fldChar w:fldCharType="end"/>
      </w:r>
    </w:p>
    <w:sectPr w:rsidR="00A06959" w:rsidSect="00135D8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A4F6C"/>
    <w:multiLevelType w:val="hybridMultilevel"/>
    <w:tmpl w:val="236085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3940DE"/>
    <w:multiLevelType w:val="hybridMultilevel"/>
    <w:tmpl w:val="947827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801CBD"/>
    <w:multiLevelType w:val="hybridMultilevel"/>
    <w:tmpl w:val="7A4070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oNotDisplayPageBoundaries/>
  <w:proofState w:grammar="clean"/>
  <w:revisionView w:markup="0"/>
  <w:defaultTabStop w:val="720"/>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zw5vvpzsdf4edafrx0zfz25z5vvstvtv2&quot;&gt;References&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135D8A"/>
    <w:rsid w:val="00003569"/>
    <w:rsid w:val="000301DF"/>
    <w:rsid w:val="00040D1A"/>
    <w:rsid w:val="000539F2"/>
    <w:rsid w:val="00064D7B"/>
    <w:rsid w:val="00066149"/>
    <w:rsid w:val="00074EE7"/>
    <w:rsid w:val="000A0ED9"/>
    <w:rsid w:val="000B1FDF"/>
    <w:rsid w:val="000C4580"/>
    <w:rsid w:val="000D6F40"/>
    <w:rsid w:val="00103185"/>
    <w:rsid w:val="001103BA"/>
    <w:rsid w:val="00110D21"/>
    <w:rsid w:val="001325DB"/>
    <w:rsid w:val="00135D8A"/>
    <w:rsid w:val="00153774"/>
    <w:rsid w:val="00161E51"/>
    <w:rsid w:val="001639D1"/>
    <w:rsid w:val="00166022"/>
    <w:rsid w:val="00173D6E"/>
    <w:rsid w:val="001844DA"/>
    <w:rsid w:val="001A6F72"/>
    <w:rsid w:val="001A75A2"/>
    <w:rsid w:val="002147C6"/>
    <w:rsid w:val="002420E7"/>
    <w:rsid w:val="00243742"/>
    <w:rsid w:val="00284B02"/>
    <w:rsid w:val="00291303"/>
    <w:rsid w:val="002B4171"/>
    <w:rsid w:val="002C3B42"/>
    <w:rsid w:val="002D6570"/>
    <w:rsid w:val="002D7D17"/>
    <w:rsid w:val="002E615C"/>
    <w:rsid w:val="002E7095"/>
    <w:rsid w:val="00306B1C"/>
    <w:rsid w:val="003231D6"/>
    <w:rsid w:val="00325FC2"/>
    <w:rsid w:val="003414A0"/>
    <w:rsid w:val="00372DB0"/>
    <w:rsid w:val="003863E3"/>
    <w:rsid w:val="00391E77"/>
    <w:rsid w:val="003B7AD4"/>
    <w:rsid w:val="003C27E4"/>
    <w:rsid w:val="003C35ED"/>
    <w:rsid w:val="003C51AD"/>
    <w:rsid w:val="003C6A4E"/>
    <w:rsid w:val="003C7AC4"/>
    <w:rsid w:val="00440871"/>
    <w:rsid w:val="004845D2"/>
    <w:rsid w:val="004922F4"/>
    <w:rsid w:val="004D629F"/>
    <w:rsid w:val="004D6D00"/>
    <w:rsid w:val="005027AE"/>
    <w:rsid w:val="00512682"/>
    <w:rsid w:val="0052292D"/>
    <w:rsid w:val="00552E2C"/>
    <w:rsid w:val="0055730E"/>
    <w:rsid w:val="00564A8C"/>
    <w:rsid w:val="00593451"/>
    <w:rsid w:val="005937DC"/>
    <w:rsid w:val="005D50FF"/>
    <w:rsid w:val="005E1E04"/>
    <w:rsid w:val="00606A83"/>
    <w:rsid w:val="00625F94"/>
    <w:rsid w:val="0063336F"/>
    <w:rsid w:val="006464E7"/>
    <w:rsid w:val="00646852"/>
    <w:rsid w:val="00673DA8"/>
    <w:rsid w:val="00692F16"/>
    <w:rsid w:val="006A7CE5"/>
    <w:rsid w:val="006D46EB"/>
    <w:rsid w:val="006E410F"/>
    <w:rsid w:val="00713779"/>
    <w:rsid w:val="00731598"/>
    <w:rsid w:val="007359F3"/>
    <w:rsid w:val="007361FE"/>
    <w:rsid w:val="0077087E"/>
    <w:rsid w:val="0078524D"/>
    <w:rsid w:val="007B2550"/>
    <w:rsid w:val="007B48C9"/>
    <w:rsid w:val="007C3BC0"/>
    <w:rsid w:val="007C3C71"/>
    <w:rsid w:val="00803ACD"/>
    <w:rsid w:val="00812E37"/>
    <w:rsid w:val="00816893"/>
    <w:rsid w:val="00821500"/>
    <w:rsid w:val="00826C53"/>
    <w:rsid w:val="00871B3D"/>
    <w:rsid w:val="008A2564"/>
    <w:rsid w:val="008C55B0"/>
    <w:rsid w:val="008D23B8"/>
    <w:rsid w:val="008D7B8B"/>
    <w:rsid w:val="008F1F33"/>
    <w:rsid w:val="008F6D64"/>
    <w:rsid w:val="009009E3"/>
    <w:rsid w:val="00913094"/>
    <w:rsid w:val="009B4D6D"/>
    <w:rsid w:val="009E6705"/>
    <w:rsid w:val="009F3135"/>
    <w:rsid w:val="009F6683"/>
    <w:rsid w:val="00A06959"/>
    <w:rsid w:val="00A10AE8"/>
    <w:rsid w:val="00A129AE"/>
    <w:rsid w:val="00A13035"/>
    <w:rsid w:val="00A13FEA"/>
    <w:rsid w:val="00A15B12"/>
    <w:rsid w:val="00A20646"/>
    <w:rsid w:val="00A3124C"/>
    <w:rsid w:val="00A57A49"/>
    <w:rsid w:val="00A640FA"/>
    <w:rsid w:val="00A768F3"/>
    <w:rsid w:val="00A82275"/>
    <w:rsid w:val="00A838F9"/>
    <w:rsid w:val="00A91DBC"/>
    <w:rsid w:val="00A95EF9"/>
    <w:rsid w:val="00AA7ABF"/>
    <w:rsid w:val="00AB5474"/>
    <w:rsid w:val="00AC3D2A"/>
    <w:rsid w:val="00AC7604"/>
    <w:rsid w:val="00AD5523"/>
    <w:rsid w:val="00AE0EB5"/>
    <w:rsid w:val="00AF75C1"/>
    <w:rsid w:val="00B2286C"/>
    <w:rsid w:val="00B25BC7"/>
    <w:rsid w:val="00B47C34"/>
    <w:rsid w:val="00B95A48"/>
    <w:rsid w:val="00BA5F82"/>
    <w:rsid w:val="00BB33DB"/>
    <w:rsid w:val="00C149F4"/>
    <w:rsid w:val="00C2081B"/>
    <w:rsid w:val="00C266B9"/>
    <w:rsid w:val="00C27BEC"/>
    <w:rsid w:val="00C60DB9"/>
    <w:rsid w:val="00C72AD1"/>
    <w:rsid w:val="00C82C5B"/>
    <w:rsid w:val="00C91D2D"/>
    <w:rsid w:val="00CB4140"/>
    <w:rsid w:val="00CC2A80"/>
    <w:rsid w:val="00CD1123"/>
    <w:rsid w:val="00D006FD"/>
    <w:rsid w:val="00D04E10"/>
    <w:rsid w:val="00D2154B"/>
    <w:rsid w:val="00D26C02"/>
    <w:rsid w:val="00D30FC0"/>
    <w:rsid w:val="00D84C6B"/>
    <w:rsid w:val="00DB786A"/>
    <w:rsid w:val="00DE104C"/>
    <w:rsid w:val="00DE45B0"/>
    <w:rsid w:val="00DF3EC9"/>
    <w:rsid w:val="00E0723B"/>
    <w:rsid w:val="00E3399D"/>
    <w:rsid w:val="00E415E8"/>
    <w:rsid w:val="00E43FCC"/>
    <w:rsid w:val="00E6531C"/>
    <w:rsid w:val="00E80DDC"/>
    <w:rsid w:val="00E960B9"/>
    <w:rsid w:val="00EC088F"/>
    <w:rsid w:val="00EE1495"/>
    <w:rsid w:val="00EE1BC7"/>
    <w:rsid w:val="00F02A76"/>
    <w:rsid w:val="00F3751F"/>
    <w:rsid w:val="00F57803"/>
    <w:rsid w:val="00F7173E"/>
    <w:rsid w:val="00F72607"/>
    <w:rsid w:val="00F760CE"/>
    <w:rsid w:val="00F87DF5"/>
    <w:rsid w:val="00F90F87"/>
    <w:rsid w:val="00FE2666"/>
    <w:rsid w:val="00FF6D0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DFBA00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5D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006FD"/>
    <w:pPr>
      <w:jc w:val="center"/>
    </w:pPr>
    <w:rPr>
      <w:rFonts w:ascii="Calibri" w:hAnsi="Calibri"/>
    </w:rPr>
  </w:style>
  <w:style w:type="paragraph" w:customStyle="1" w:styleId="EndNoteBibliography">
    <w:name w:val="EndNote Bibliography"/>
    <w:basedOn w:val="Normal"/>
    <w:rsid w:val="00D006FD"/>
    <w:rPr>
      <w:rFonts w:ascii="Calibri" w:hAnsi="Calibri"/>
    </w:rPr>
  </w:style>
  <w:style w:type="character" w:styleId="Hyperlink">
    <w:name w:val="Hyperlink"/>
    <w:basedOn w:val="DefaultParagraphFont"/>
    <w:uiPriority w:val="99"/>
    <w:unhideWhenUsed/>
    <w:rsid w:val="00D006FD"/>
    <w:rPr>
      <w:color w:val="0563C1" w:themeColor="hyperlink"/>
      <w:u w:val="single"/>
    </w:rPr>
  </w:style>
  <w:style w:type="paragraph" w:styleId="ListParagraph">
    <w:name w:val="List Paragraph"/>
    <w:basedOn w:val="Normal"/>
    <w:uiPriority w:val="34"/>
    <w:qFormat/>
    <w:rsid w:val="00593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D82ECD-A3A6-D141-8D38-DD816806F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991</Words>
  <Characters>126454</Characters>
  <Application>Microsoft Macintosh Word</Application>
  <DocSecurity>0</DocSecurity>
  <Lines>2299</Lines>
  <Paragraphs>5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8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a Cristea</dc:creator>
  <cp:keywords/>
  <dc:description/>
  <cp:lastModifiedBy>Ioana Cristea</cp:lastModifiedBy>
  <cp:revision>3</cp:revision>
  <dcterms:created xsi:type="dcterms:W3CDTF">2017-10-16T13:47:00Z</dcterms:created>
  <dcterms:modified xsi:type="dcterms:W3CDTF">2017-10-24T18:48:00Z</dcterms:modified>
</cp:coreProperties>
</file>